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F2E046" w14:textId="5987142B"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w:t>
      </w:r>
      <w:commentRangeStart w:id="0"/>
      <w:del w:id="1" w:author="Geography" w:date="2020-12-10T08:13:00Z">
        <w:r w:rsidRPr="00DE7C2D" w:rsidDel="00C61D2F">
          <w:rPr>
            <w:rFonts w:ascii="Times New Roman" w:hAnsi="Times New Roman" w:cs="Times New Roman"/>
          </w:rPr>
          <w:delText xml:space="preserve">spatial and temporal patterns of </w:delText>
        </w:r>
        <w:commentRangeEnd w:id="0"/>
        <w:r w:rsidR="00832A69" w:rsidDel="00C61D2F">
          <w:rPr>
            <w:rStyle w:val="CommentReference"/>
            <w:rFonts w:asciiTheme="minorHAnsi" w:eastAsiaTheme="minorHAnsi" w:hAnsiTheme="minorHAnsi"/>
            <w:b w:val="0"/>
            <w:color w:val="auto"/>
          </w:rPr>
          <w:commentReference w:id="0"/>
        </w:r>
      </w:del>
      <w:r w:rsidRPr="00DE7C2D">
        <w:rPr>
          <w:rFonts w:ascii="Times New Roman" w:hAnsi="Times New Roman" w:cs="Times New Roman"/>
        </w:rPr>
        <w:t xml:space="preserve">sediment </w:t>
      </w:r>
      <w:r w:rsidR="007A6854" w:rsidRPr="009C7F0B">
        <w:rPr>
          <w:rFonts w:ascii="Times New Roman" w:hAnsi="Times New Roman" w:cs="Times New Roman"/>
        </w:rPr>
        <w:t>accumulation</w:t>
      </w:r>
      <w:r w:rsidRPr="009C7F0B">
        <w:rPr>
          <w:rFonts w:ascii="Times New Roman" w:hAnsi="Times New Roman" w:cs="Times New Roman"/>
        </w:rPr>
        <w:t xml:space="preserve"> in </w:t>
      </w:r>
      <w:ins w:id="2" w:author="Geography" w:date="2020-12-10T08:12:00Z">
        <w:r w:rsidR="00C61D2F">
          <w:rPr>
            <w:rFonts w:ascii="Times New Roman" w:hAnsi="Times New Roman" w:cs="Times New Roman"/>
          </w:rPr>
          <w:t xml:space="preserve">a </w:t>
        </w:r>
      </w:ins>
      <w:del w:id="3" w:author="Geography" w:date="2020-12-10T08:12:00Z">
        <w:r w:rsidRPr="009C7F0B" w:rsidDel="00C61D2F">
          <w:rPr>
            <w:rFonts w:ascii="Times New Roman" w:hAnsi="Times New Roman" w:cs="Times New Roman"/>
          </w:rPr>
          <w:delText xml:space="preserve">a fringing </w:delText>
        </w:r>
      </w:del>
      <w:r w:rsidRPr="009C7F0B">
        <w:rPr>
          <w:rFonts w:ascii="Times New Roman" w:hAnsi="Times New Roman" w:cs="Times New Roman"/>
        </w:rPr>
        <w:t>coral reef</w:t>
      </w:r>
      <w:del w:id="4" w:author="Geography" w:date="2020-12-10T08:12:00Z">
        <w:r w:rsidRPr="009C7F0B" w:rsidDel="00C61D2F">
          <w:rPr>
            <w:rFonts w:ascii="Times New Roman" w:hAnsi="Times New Roman" w:cs="Times New Roman"/>
          </w:rPr>
          <w:delText xml:space="preserve"> embayment</w:delText>
        </w:r>
      </w:del>
      <w:r w:rsidRPr="009C7F0B">
        <w:rPr>
          <w:rFonts w:ascii="Times New Roman" w:hAnsi="Times New Roman" w:cs="Times New Roman"/>
        </w:rPr>
        <w:t xml:space="preserve">: </w:t>
      </w:r>
      <w:ins w:id="5" w:author="Geography" w:date="2020-12-10T08:13:00Z">
        <w:r w:rsidR="00C61D2F">
          <w:rPr>
            <w:rFonts w:ascii="Times New Roman" w:hAnsi="Times New Roman" w:cs="Times New Roman"/>
          </w:rPr>
          <w:t xml:space="preserve"> </w:t>
        </w:r>
      </w:ins>
      <w:ins w:id="6" w:author="Geography" w:date="2020-12-10T08:11:00Z">
        <w:r w:rsidR="00C61D2F">
          <w:rPr>
            <w:rFonts w:ascii="Times New Roman" w:hAnsi="Times New Roman" w:cs="Times New Roman"/>
          </w:rPr>
          <w:t xml:space="preserve">Chronic impacts of </w:t>
        </w:r>
      </w:ins>
      <w:ins w:id="7" w:author="Geography" w:date="2020-12-10T08:13:00Z">
        <w:r w:rsidR="00C61D2F">
          <w:rPr>
            <w:rFonts w:ascii="Times New Roman" w:hAnsi="Times New Roman" w:cs="Times New Roman"/>
          </w:rPr>
          <w:t>anthropogenic</w:t>
        </w:r>
      </w:ins>
      <w:ins w:id="8" w:author="Geography" w:date="2020-12-10T08:11:00Z">
        <w:r w:rsidR="00C61D2F">
          <w:rPr>
            <w:rFonts w:ascii="Times New Roman" w:hAnsi="Times New Roman" w:cs="Times New Roman"/>
          </w:rPr>
          <w:t xml:space="preserve"> se</w:t>
        </w:r>
        <w:r w:rsidR="00CE6447">
          <w:rPr>
            <w:rFonts w:ascii="Times New Roman" w:hAnsi="Times New Roman" w:cs="Times New Roman"/>
          </w:rPr>
          <w:t>diment</w:t>
        </w:r>
      </w:ins>
      <w:del w:id="9" w:author="Geography" w:date="2020-12-10T08:11:00Z">
        <w:r w:rsidRPr="009C7F0B" w:rsidDel="00C61D2F">
          <w:rPr>
            <w:rFonts w:ascii="Times New Roman" w:hAnsi="Times New Roman" w:cs="Times New Roman"/>
          </w:rPr>
          <w:delText>Faga'alu Bay, American Samoa</w:delText>
        </w:r>
      </w:del>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r w:rsidRPr="009C7F0B">
        <w:rPr>
          <w:rFonts w:ascii="Times New Roman" w:hAnsi="Times New Roman" w:cs="Times New Roman"/>
        </w:rPr>
        <w:t>by</w:t>
      </w:r>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 Geological Survey, Pacific Coastal and Marine Science Center, Santa Cruz, CA 95060, cstorlazzi@usgs.gov, +1-831-460-7521, ocheriton@usgs.gov, +1-831-460-7579</w:t>
      </w:r>
    </w:p>
    <w:p w14:paraId="03BAE495" w14:textId="77777777" w:rsidR="008340DA" w:rsidRDefault="008340DA" w:rsidP="009C7F0B">
      <w:pPr>
        <w:spacing w:after="0"/>
        <w:rPr>
          <w:ins w:id="10" w:author="Curt Storlazzi" w:date="2016-04-09T10:30:00Z"/>
          <w:rFonts w:ascii="Times New Roman" w:hAnsi="Times New Roman" w:cs="Times New Roman"/>
        </w:rPr>
      </w:pPr>
      <w:r w:rsidRPr="009C7F0B">
        <w:rPr>
          <w:rFonts w:ascii="Times New Roman" w:hAnsi="Times New Roman" w:cs="Times New Roman"/>
        </w:rPr>
        <w:br w:type="page"/>
      </w:r>
    </w:p>
    <w:p w14:paraId="011BE830" w14:textId="57EB210B" w:rsidR="00F876CA" w:rsidRPr="001D5A67" w:rsidRDefault="00F876CA" w:rsidP="001D5A67">
      <w:pPr>
        <w:spacing w:after="0"/>
      </w:pPr>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t>Abstract</w:t>
      </w:r>
    </w:p>
    <w:p w14:paraId="2D3523C7" w14:textId="584E241E"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w:t>
      </w:r>
      <w:del w:id="11" w:author="Geography" w:date="2020-12-10T07:58:00Z">
        <w:r w:rsidR="00265673" w:rsidRPr="009C7F0B" w:rsidDel="00832A69">
          <w:rPr>
            <w:rFonts w:ascii="Times New Roman" w:hAnsi="Times New Roman" w:cs="Times New Roman"/>
          </w:rPr>
          <w:delText>tubular</w:delText>
        </w:r>
        <w:r w:rsidR="008340DA" w:rsidRPr="009C7F0B" w:rsidDel="00832A69">
          <w:rPr>
            <w:rFonts w:ascii="Times New Roman" w:hAnsi="Times New Roman" w:cs="Times New Roman"/>
          </w:rPr>
          <w:delText xml:space="preserve"> sediment</w:delText>
        </w:r>
      </w:del>
      <w:r w:rsidR="008340DA" w:rsidRPr="009C7F0B">
        <w:rPr>
          <w:rFonts w:ascii="Times New Roman" w:hAnsi="Times New Roman" w:cs="Times New Roman"/>
        </w:rPr>
        <w:t xml:space="preserve"> traps was monitored quasi-monthly</w:t>
      </w:r>
      <w:r w:rsidR="00DE096A">
        <w:rPr>
          <w:rFonts w:ascii="Times New Roman" w:hAnsi="Times New Roman" w:cs="Times New Roman"/>
        </w:rPr>
        <w:t xml:space="preserve"> for one year</w:t>
      </w:r>
      <w:r w:rsidR="008340DA" w:rsidRPr="009C7F0B">
        <w:rPr>
          <w:rFonts w:ascii="Times New Roman" w:hAnsi="Times New Roman" w:cs="Times New Roman"/>
        </w:rPr>
        <w:t xml:space="preserve"> </w:t>
      </w:r>
      <w:r w:rsidR="006B7B47" w:rsidRPr="009C7F0B">
        <w:rPr>
          <w:rFonts w:ascii="Times New Roman" w:hAnsi="Times New Roman" w:cs="Times New Roman"/>
        </w:rPr>
        <w:t xml:space="preserve">at </w:t>
      </w:r>
      <w:ins w:id="12" w:author="Geography" w:date="2020-12-10T08:14:00Z">
        <w:r w:rsidR="00CA6E93">
          <w:rPr>
            <w:rFonts w:ascii="Times New Roman" w:hAnsi="Times New Roman" w:cs="Times New Roman"/>
          </w:rPr>
          <w:t>nine</w:t>
        </w:r>
      </w:ins>
      <w:del w:id="13" w:author="Geography" w:date="2020-12-10T08:14:00Z">
        <w:r w:rsidR="006B7B47" w:rsidRPr="009C7F0B" w:rsidDel="00CA6E93">
          <w:rPr>
            <w:rFonts w:ascii="Times New Roman" w:hAnsi="Times New Roman" w:cs="Times New Roman"/>
          </w:rPr>
          <w:delText>9</w:delText>
        </w:r>
      </w:del>
      <w:r w:rsidR="006B7B47" w:rsidRPr="009C7F0B">
        <w:rPr>
          <w:rFonts w:ascii="Times New Roman" w:hAnsi="Times New Roman" w:cs="Times New Roman"/>
        </w:rPr>
        <w:t xml:space="preserve"> sites </w:t>
      </w:r>
      <w:ins w:id="14" w:author="Geography" w:date="2020-12-10T08:00:00Z">
        <w:r w:rsidR="00832A69" w:rsidRPr="009C7F0B">
          <w:rPr>
            <w:rFonts w:ascii="Times New Roman" w:hAnsi="Times New Roman" w:cs="Times New Roman"/>
          </w:rPr>
          <w:t>in small, coral reef-fringed embayment</w:t>
        </w:r>
        <w:r w:rsidR="00832A69" w:rsidRPr="009C7F0B" w:rsidDel="00832A69">
          <w:rPr>
            <w:rFonts w:ascii="Times New Roman" w:hAnsi="Times New Roman" w:cs="Times New Roman"/>
          </w:rPr>
          <w:t xml:space="preserve"> </w:t>
        </w:r>
      </w:ins>
      <w:del w:id="15" w:author="Geography" w:date="2020-12-10T08:00:00Z">
        <w:r w:rsidR="006B7B47" w:rsidRPr="009C7F0B" w:rsidDel="00832A69">
          <w:rPr>
            <w:rFonts w:ascii="Times New Roman" w:hAnsi="Times New Roman" w:cs="Times New Roman"/>
          </w:rPr>
          <w:delText>in Faga’alu Bay,</w:delText>
        </w:r>
      </w:del>
      <w:del w:id="16" w:author="Geography" w:date="2020-12-10T08:14:00Z">
        <w:r w:rsidR="006B7B47" w:rsidRPr="009C7F0B" w:rsidDel="00CA6E93">
          <w:rPr>
            <w:rFonts w:ascii="Times New Roman" w:hAnsi="Times New Roman" w:cs="Times New Roman"/>
          </w:rPr>
          <w:delText xml:space="preserve"> </w:delText>
        </w:r>
      </w:del>
      <w:ins w:id="17" w:author="Geography" w:date="2020-12-10T08:00:00Z">
        <w:r w:rsidR="00832A69">
          <w:rPr>
            <w:rFonts w:ascii="Times New Roman" w:hAnsi="Times New Roman" w:cs="Times New Roman"/>
          </w:rPr>
          <w:t xml:space="preserve">in </w:t>
        </w:r>
      </w:ins>
      <w:r w:rsidR="006B7B47" w:rsidRPr="009C7F0B">
        <w:rPr>
          <w:rFonts w:ascii="Times New Roman" w:hAnsi="Times New Roman" w:cs="Times New Roman"/>
        </w:rPr>
        <w:t>American Samoa</w:t>
      </w:r>
      <w:ins w:id="18" w:author="Geography" w:date="2020-12-10T08:14:00Z">
        <w:r w:rsidR="00CA6E93">
          <w:rPr>
            <w:rFonts w:ascii="Times New Roman" w:hAnsi="Times New Roman" w:cs="Times New Roman"/>
          </w:rPr>
          <w:t>, where a qua</w:t>
        </w:r>
      </w:ins>
      <w:ins w:id="19" w:author="Geography" w:date="2020-12-10T08:15:00Z">
        <w:r w:rsidR="00CA6E93">
          <w:rPr>
            <w:rFonts w:ascii="Times New Roman" w:hAnsi="Times New Roman" w:cs="Times New Roman"/>
          </w:rPr>
          <w:t>rry</w:t>
        </w:r>
      </w:ins>
      <w:ins w:id="20" w:author="Geography" w:date="2020-12-10T08:14:00Z">
        <w:r w:rsidR="00CA6E93">
          <w:rPr>
            <w:rFonts w:ascii="Times New Roman" w:hAnsi="Times New Roman" w:cs="Times New Roman"/>
          </w:rPr>
          <w:t xml:space="preserve"> in the watershed has increased sediment load to the </w:t>
        </w:r>
      </w:ins>
      <w:ins w:id="21" w:author="Geography" w:date="2020-12-10T08:25:00Z">
        <w:r w:rsidR="00706FFA">
          <w:rPr>
            <w:rFonts w:ascii="Times New Roman" w:hAnsi="Times New Roman" w:cs="Times New Roman"/>
          </w:rPr>
          <w:t>coast</w:t>
        </w:r>
      </w:ins>
      <w:ins w:id="22" w:author="Geography" w:date="2020-12-10T08:14:00Z">
        <w:r w:rsidR="00CA6E93">
          <w:rPr>
            <w:rFonts w:ascii="Times New Roman" w:hAnsi="Times New Roman" w:cs="Times New Roman"/>
          </w:rPr>
          <w:t xml:space="preserve"> for decades</w:t>
        </w:r>
      </w:ins>
      <w:ins w:id="23" w:author="Geography" w:date="2020-12-10T07:58:00Z">
        <w:r w:rsidR="00832A69">
          <w:rPr>
            <w:rFonts w:ascii="Times New Roman" w:hAnsi="Times New Roman" w:cs="Times New Roman"/>
          </w:rPr>
          <w:t xml:space="preserve">.  </w:t>
        </w:r>
      </w:ins>
      <w:del w:id="24" w:author="Geography" w:date="2020-12-10T07:58:00Z">
        <w:r w:rsidR="006B7B47" w:rsidRPr="009C7F0B" w:rsidDel="00832A69">
          <w:rPr>
            <w:rFonts w:ascii="Times New Roman" w:hAnsi="Times New Roman" w:cs="Times New Roman"/>
          </w:rPr>
          <w:delText xml:space="preserve">, </w:delText>
        </w:r>
        <w:r w:rsidR="008340DA" w:rsidRPr="009C7F0B" w:rsidDel="00832A69">
          <w:rPr>
            <w:rFonts w:ascii="Times New Roman" w:hAnsi="Times New Roman" w:cs="Times New Roman"/>
          </w:rPr>
          <w:delText>and related to</w:delText>
        </w:r>
      </w:del>
      <w:r w:rsidR="008340DA" w:rsidRPr="009C7F0B">
        <w:rPr>
          <w:rFonts w:ascii="Times New Roman" w:hAnsi="Times New Roman" w:cs="Times New Roman"/>
        </w:rPr>
        <w:t xml:space="preserve"> </w:t>
      </w:r>
      <w:ins w:id="25" w:author="Geography" w:date="2020-12-10T07:59:00Z">
        <w:r w:rsidR="00832A69">
          <w:rPr>
            <w:rFonts w:ascii="Times New Roman" w:hAnsi="Times New Roman" w:cs="Times New Roman"/>
          </w:rPr>
          <w:t xml:space="preserve">Accumulation rates were tested for correlations with </w:t>
        </w:r>
      </w:ins>
      <w:r w:rsidR="008340DA" w:rsidRPr="009C7F0B">
        <w:rPr>
          <w:rFonts w:ascii="Times New Roman" w:hAnsi="Times New Roman" w:cs="Times New Roman"/>
        </w:rPr>
        <w:t xml:space="preserve">suspended sediment yield </w:t>
      </w:r>
      <w:ins w:id="26" w:author="Geography" w:date="2020-12-10T08:16:00Z">
        <w:r w:rsidR="00CA6E93">
          <w:rPr>
            <w:rFonts w:ascii="Times New Roman" w:hAnsi="Times New Roman" w:cs="Times New Roman"/>
          </w:rPr>
          <w:t xml:space="preserve">(SSY) </w:t>
        </w:r>
      </w:ins>
      <w:r w:rsidR="008340DA" w:rsidRPr="009C7F0B">
        <w:rPr>
          <w:rFonts w:ascii="Times New Roman" w:hAnsi="Times New Roman" w:cs="Times New Roman"/>
        </w:rPr>
        <w:t xml:space="preserve">from the </w:t>
      </w:r>
      <w:del w:id="27" w:author="Geography" w:date="2020-12-10T08:25:00Z">
        <w:r w:rsidR="008340DA" w:rsidRPr="009C7F0B" w:rsidDel="00706FFA">
          <w:rPr>
            <w:rFonts w:ascii="Times New Roman" w:hAnsi="Times New Roman" w:cs="Times New Roman"/>
          </w:rPr>
          <w:delText xml:space="preserve">adjacent </w:delText>
        </w:r>
      </w:del>
      <w:r w:rsidR="008340DA" w:rsidRPr="009C7F0B">
        <w:rPr>
          <w:rFonts w:ascii="Times New Roman" w:hAnsi="Times New Roman" w:cs="Times New Roman"/>
        </w:rPr>
        <w:t>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circulation patterns</w:t>
      </w:r>
      <w:ins w:id="28" w:author="Geography" w:date="2020-12-10T08:00:00Z">
        <w:r w:rsidR="00832A69">
          <w:rPr>
            <w:rFonts w:ascii="Times New Roman" w:hAnsi="Times New Roman" w:cs="Times New Roman"/>
          </w:rPr>
          <w:t xml:space="preserve">. </w:t>
        </w:r>
      </w:ins>
      <w:ins w:id="29" w:author="Geography" w:date="2020-12-10T08:22:00Z">
        <w:r w:rsidR="00706FFA">
          <w:rPr>
            <w:rFonts w:ascii="Times New Roman" w:hAnsi="Times New Roman" w:cs="Times New Roman"/>
          </w:rPr>
          <w:t xml:space="preserve">Spatial patterns in accumulation </w:t>
        </w:r>
      </w:ins>
      <w:ins w:id="30" w:author="Geography" w:date="2020-12-10T08:25:00Z">
        <w:r w:rsidR="00706FFA">
          <w:rPr>
            <w:rFonts w:ascii="Times New Roman" w:hAnsi="Times New Roman" w:cs="Times New Roman"/>
          </w:rPr>
          <w:t>was</w:t>
        </w:r>
      </w:ins>
      <w:ins w:id="31" w:author="Geography" w:date="2020-12-10T08:22:00Z">
        <w:r w:rsidR="00706FFA">
          <w:rPr>
            <w:rFonts w:ascii="Times New Roman" w:hAnsi="Times New Roman" w:cs="Times New Roman"/>
          </w:rPr>
          <w:t xml:space="preserve"> driven by hydrodynamics, with mo</w:t>
        </w:r>
      </w:ins>
      <w:ins w:id="32" w:author="Geography" w:date="2020-12-10T08:25:00Z">
        <w:r w:rsidR="00706FFA">
          <w:rPr>
            <w:rFonts w:ascii="Times New Roman" w:hAnsi="Times New Roman" w:cs="Times New Roman"/>
          </w:rPr>
          <w:t>re</w:t>
        </w:r>
      </w:ins>
      <w:ins w:id="33" w:author="Geography" w:date="2020-12-10T08:22:00Z">
        <w:r w:rsidR="00706FFA">
          <w:rPr>
            <w:rFonts w:ascii="Times New Roman" w:hAnsi="Times New Roman" w:cs="Times New Roman"/>
          </w:rPr>
          <w:t xml:space="preserve"> accumulation on the northern reef, where water residence times are higher</w:t>
        </w:r>
      </w:ins>
      <w:ins w:id="34" w:author="Geography" w:date="2020-12-10T08:23:00Z">
        <w:r w:rsidR="00706FFA">
          <w:rPr>
            <w:rFonts w:ascii="Times New Roman" w:hAnsi="Times New Roman" w:cs="Times New Roman"/>
          </w:rPr>
          <w:t xml:space="preserve"> and coral shows signs of damag</w:t>
        </w:r>
      </w:ins>
      <w:ins w:id="35" w:author="Geography" w:date="2020-12-10T08:24:00Z">
        <w:r w:rsidR="00706FFA">
          <w:rPr>
            <w:rFonts w:ascii="Times New Roman" w:hAnsi="Times New Roman" w:cs="Times New Roman"/>
          </w:rPr>
          <w:t>e from sedimentation</w:t>
        </w:r>
      </w:ins>
      <w:ins w:id="36" w:author="Geography" w:date="2020-12-10T08:22:00Z">
        <w:r w:rsidR="00706FFA">
          <w:rPr>
            <w:rFonts w:ascii="Times New Roman" w:hAnsi="Times New Roman" w:cs="Times New Roman"/>
          </w:rPr>
          <w:t xml:space="preserve">. </w:t>
        </w:r>
      </w:ins>
      <w:del w:id="37" w:author="Geography" w:date="2020-12-10T07:59:00Z">
        <w:r w:rsidR="008340DA" w:rsidRPr="009C7F0B" w:rsidDel="00832A69">
          <w:rPr>
            <w:rFonts w:ascii="Times New Roman" w:hAnsi="Times New Roman" w:cs="Times New Roman"/>
          </w:rPr>
          <w:delText xml:space="preserve"> in </w:delText>
        </w:r>
        <w:r w:rsidR="006B7B47" w:rsidRPr="009C7F0B" w:rsidDel="00832A69">
          <w:rPr>
            <w:rFonts w:ascii="Times New Roman" w:hAnsi="Times New Roman" w:cs="Times New Roman"/>
          </w:rPr>
          <w:delText xml:space="preserve">the </w:delText>
        </w:r>
        <w:r w:rsidR="008340DA" w:rsidRPr="009C7F0B" w:rsidDel="00832A69">
          <w:rPr>
            <w:rFonts w:ascii="Times New Roman" w:hAnsi="Times New Roman" w:cs="Times New Roman"/>
          </w:rPr>
          <w:delText>small</w:delText>
        </w:r>
        <w:r w:rsidR="006B7B47" w:rsidRPr="009C7F0B" w:rsidDel="00832A69">
          <w:rPr>
            <w:rFonts w:ascii="Times New Roman" w:hAnsi="Times New Roman" w:cs="Times New Roman"/>
          </w:rPr>
          <w:delText>,</w:delText>
        </w:r>
        <w:r w:rsidR="008340DA" w:rsidRPr="009C7F0B" w:rsidDel="00832A69">
          <w:rPr>
            <w:rFonts w:ascii="Times New Roman" w:hAnsi="Times New Roman" w:cs="Times New Roman"/>
          </w:rPr>
          <w:delText xml:space="preserve"> coral </w:delText>
        </w:r>
        <w:r w:rsidR="006B7B47" w:rsidRPr="009C7F0B" w:rsidDel="00832A69">
          <w:rPr>
            <w:rFonts w:ascii="Times New Roman" w:hAnsi="Times New Roman" w:cs="Times New Roman"/>
          </w:rPr>
          <w:delText>reef-</w:delText>
        </w:r>
        <w:r w:rsidR="008340DA" w:rsidRPr="009C7F0B" w:rsidDel="00832A69">
          <w:rPr>
            <w:rFonts w:ascii="Times New Roman" w:hAnsi="Times New Roman" w:cs="Times New Roman"/>
          </w:rPr>
          <w:delText>fringed embayment</w:delText>
        </w:r>
      </w:del>
      <w:del w:id="38" w:author="Geography" w:date="2020-12-10T08:15:00Z">
        <w:r w:rsidR="008340DA" w:rsidRPr="009C7F0B" w:rsidDel="00CA6E93">
          <w:rPr>
            <w:rFonts w:ascii="Times New Roman" w:hAnsi="Times New Roman" w:cs="Times New Roman"/>
          </w:rPr>
          <w:delText xml:space="preserve">. Similar to other studies, </w:delText>
        </w:r>
        <w:r w:rsidR="00265673" w:rsidRPr="009C7F0B" w:rsidDel="00CA6E93">
          <w:rPr>
            <w:rFonts w:ascii="Times New Roman" w:hAnsi="Times New Roman" w:cs="Times New Roman"/>
          </w:rPr>
          <w:delText xml:space="preserve">sediment pods </w:delText>
        </w:r>
        <w:r w:rsidR="008340DA" w:rsidRPr="009C7F0B" w:rsidDel="00CA6E93">
          <w:rPr>
            <w:rFonts w:ascii="Times New Roman" w:hAnsi="Times New Roman" w:cs="Times New Roman"/>
          </w:rPr>
          <w:delText xml:space="preserve">measured an order of magnitude less sediment accumulation than </w:delText>
        </w:r>
        <w:r w:rsidR="00A47431" w:rsidDel="00CA6E93">
          <w:rPr>
            <w:rFonts w:ascii="Times New Roman" w:hAnsi="Times New Roman" w:cs="Times New Roman"/>
          </w:rPr>
          <w:delText xml:space="preserve">adjacent </w:delText>
        </w:r>
        <w:r w:rsidR="008340DA" w:rsidRPr="009C7F0B" w:rsidDel="00CA6E93">
          <w:rPr>
            <w:rFonts w:ascii="Times New Roman" w:hAnsi="Times New Roman" w:cs="Times New Roman"/>
          </w:rPr>
          <w:delText xml:space="preserve">sediment traps. </w:delText>
        </w:r>
      </w:del>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del w:id="39" w:author="Geography" w:date="2020-12-10T08:26:00Z">
        <w:r w:rsidR="00265673" w:rsidRPr="009C7F0B" w:rsidDel="00706FFA">
          <w:rPr>
            <w:rFonts w:ascii="Times New Roman" w:hAnsi="Times New Roman" w:cs="Times New Roman"/>
          </w:rPr>
          <w:delText xml:space="preserve"> at each site</w:delText>
        </w:r>
      </w:del>
      <w:r w:rsidR="008340DA" w:rsidRPr="009C7F0B">
        <w:rPr>
          <w:rFonts w:ascii="Times New Roman" w:hAnsi="Times New Roman" w:cs="Times New Roman"/>
        </w:rPr>
        <w:t xml:space="preserve">, though </w:t>
      </w:r>
      <w:ins w:id="40" w:author="Geography" w:date="2020-12-10T08:24:00Z">
        <w:r w:rsidR="00706FFA">
          <w:rPr>
            <w:rFonts w:ascii="Times New Roman" w:hAnsi="Times New Roman" w:cs="Times New Roman"/>
          </w:rPr>
          <w:t>sediment on</w:t>
        </w:r>
      </w:ins>
      <w:del w:id="41" w:author="Geography" w:date="2020-12-10T08:24:00Z">
        <w:r w:rsidRPr="009C7F0B" w:rsidDel="00706FFA">
          <w:rPr>
            <w:rFonts w:ascii="Times New Roman" w:hAnsi="Times New Roman" w:cs="Times New Roman"/>
          </w:rPr>
          <w:delText>s</w:delText>
        </w:r>
        <w:r w:rsidR="00A47431" w:rsidDel="00706FFA">
          <w:rPr>
            <w:rFonts w:ascii="Times New Roman" w:hAnsi="Times New Roman" w:cs="Times New Roman"/>
          </w:rPr>
          <w:delText>ites</w:delText>
        </w:r>
        <w:r w:rsidRPr="009C7F0B" w:rsidDel="00706FFA">
          <w:rPr>
            <w:rFonts w:ascii="Times New Roman" w:hAnsi="Times New Roman" w:cs="Times New Roman"/>
          </w:rPr>
          <w:delText xml:space="preserve"> on</w:delText>
        </w:r>
      </w:del>
      <w:r w:rsidRPr="009C7F0B">
        <w:rPr>
          <w:rFonts w:ascii="Times New Roman" w:hAnsi="Times New Roman" w:cs="Times New Roman"/>
        </w:rPr>
        <w:t xml:space="preserve"> the north reef</w:t>
      </w:r>
      <w:ins w:id="42" w:author="Geography" w:date="2020-12-10T08:24:00Z">
        <w:r w:rsidR="00706FFA">
          <w:rPr>
            <w:rFonts w:ascii="Times New Roman" w:hAnsi="Times New Roman" w:cs="Times New Roman"/>
          </w:rPr>
          <w:t xml:space="preserve"> had</w:t>
        </w:r>
      </w:ins>
      <w:del w:id="43" w:author="Geography" w:date="2020-12-10T08:24:00Z">
        <w:r w:rsidRPr="009C7F0B" w:rsidDel="00706FFA">
          <w:rPr>
            <w:rFonts w:ascii="Times New Roman" w:hAnsi="Times New Roman" w:cs="Times New Roman"/>
          </w:rPr>
          <w:delText xml:space="preserve"> </w:delText>
        </w:r>
        <w:r w:rsidR="00A47431" w:rsidDel="00706FFA">
          <w:rPr>
            <w:rFonts w:ascii="Times New Roman" w:hAnsi="Times New Roman" w:cs="Times New Roman"/>
          </w:rPr>
          <w:delText>showed</w:delText>
        </w:r>
      </w:del>
      <w:r w:rsidR="006B7B47" w:rsidRPr="009C7F0B">
        <w:rPr>
          <w:rFonts w:ascii="Times New Roman" w:hAnsi="Times New Roman" w:cs="Times New Roman"/>
        </w:rPr>
        <w:t xml:space="preserve"> higher </w:t>
      </w:r>
      <w:r w:rsidR="008340DA" w:rsidRPr="009C7F0B">
        <w:rPr>
          <w:rFonts w:ascii="Times New Roman" w:hAnsi="Times New Roman" w:cs="Times New Roman"/>
        </w:rPr>
        <w:t>terrigenous fraction</w:t>
      </w:r>
      <w:r w:rsidR="00A47431">
        <w:rPr>
          <w:rFonts w:ascii="Times New Roman" w:hAnsi="Times New Roman" w:cs="Times New Roman"/>
        </w:rPr>
        <w:t>s</w:t>
      </w:r>
      <w:r w:rsidR="008340DA" w:rsidRPr="009C7F0B">
        <w:rPr>
          <w:rFonts w:ascii="Times New Roman" w:hAnsi="Times New Roman" w:cs="Times New Roman"/>
        </w:rPr>
        <w:t xml:space="preserve"> </w:t>
      </w:r>
      <w:r w:rsidR="00A47431">
        <w:rPr>
          <w:rFonts w:ascii="Times New Roman" w:hAnsi="Times New Roman" w:cs="Times New Roman"/>
        </w:rPr>
        <w:t>than</w:t>
      </w:r>
      <w:r w:rsidR="008340DA" w:rsidRPr="009C7F0B">
        <w:rPr>
          <w:rFonts w:ascii="Times New Roman" w:hAnsi="Times New Roman" w:cs="Times New Roman"/>
        </w:rPr>
        <w:t xml:space="preserve"> the surrounding </w:t>
      </w:r>
      <w:r w:rsidR="006B7B47" w:rsidRPr="009C7F0B">
        <w:rPr>
          <w:rFonts w:ascii="Times New Roman" w:hAnsi="Times New Roman" w:cs="Times New Roman"/>
        </w:rPr>
        <w:t>seab</w:t>
      </w:r>
      <w:ins w:id="44" w:author="Geography" w:date="2020-12-10T08:16:00Z">
        <w:r w:rsidR="00CA6E93">
          <w:rPr>
            <w:rFonts w:ascii="Times New Roman" w:hAnsi="Times New Roman" w:cs="Times New Roman"/>
          </w:rPr>
          <w:t>ed</w:t>
        </w:r>
      </w:ins>
      <w:del w:id="45" w:author="Geography" w:date="2020-12-10T08:16:00Z">
        <w:r w:rsidR="006B7B47" w:rsidRPr="009C7F0B" w:rsidDel="00CA6E93">
          <w:rPr>
            <w:rFonts w:ascii="Times New Roman" w:hAnsi="Times New Roman" w:cs="Times New Roman"/>
          </w:rPr>
          <w:delText>ed</w:delText>
        </w:r>
        <w:r w:rsidR="008340DA" w:rsidRPr="009C7F0B" w:rsidDel="00CA6E93">
          <w:rPr>
            <w:rFonts w:ascii="Times New Roman" w:hAnsi="Times New Roman" w:cs="Times New Roman"/>
          </w:rPr>
          <w:delText xml:space="preserve">, suggesting enrichment by </w:delText>
        </w:r>
        <w:r w:rsidR="005E311A" w:rsidDel="00CA6E93">
          <w:rPr>
            <w:rFonts w:ascii="Times New Roman" w:hAnsi="Times New Roman" w:cs="Times New Roman"/>
          </w:rPr>
          <w:delText>terrigenous</w:delText>
        </w:r>
        <w:r w:rsidR="006B7B47" w:rsidRPr="009C7F0B" w:rsidDel="00CA6E93">
          <w:rPr>
            <w:rFonts w:ascii="Times New Roman" w:hAnsi="Times New Roman" w:cs="Times New Roman"/>
          </w:rPr>
          <w:delText xml:space="preserve"> </w:delText>
        </w:r>
        <w:r w:rsidR="00A47431" w:rsidDel="00CA6E93">
          <w:rPr>
            <w:rFonts w:ascii="Times New Roman" w:hAnsi="Times New Roman" w:cs="Times New Roman"/>
          </w:rPr>
          <w:delText xml:space="preserve">stream </w:delText>
        </w:r>
        <w:r w:rsidR="005E311A" w:rsidDel="00CA6E93">
          <w:rPr>
            <w:rFonts w:ascii="Times New Roman" w:hAnsi="Times New Roman" w:cs="Times New Roman"/>
          </w:rPr>
          <w:delText>discharge</w:delText>
        </w:r>
      </w:del>
      <w:r w:rsidR="008340DA" w:rsidRPr="009C7F0B">
        <w:rPr>
          <w:rFonts w:ascii="Times New Roman" w:hAnsi="Times New Roman" w:cs="Times New Roman"/>
        </w:rPr>
        <w:t xml:space="preserve">. </w:t>
      </w:r>
      <w:ins w:id="46" w:author="Geography" w:date="2020-12-10T08:01:00Z">
        <w:r w:rsidR="00832A69">
          <w:rPr>
            <w:rFonts w:ascii="Times New Roman" w:hAnsi="Times New Roman" w:cs="Times New Roman"/>
          </w:rPr>
          <w:t>A</w:t>
        </w:r>
      </w:ins>
      <w:del w:id="47" w:author="Geography" w:date="2020-12-10T08:01:00Z">
        <w:r w:rsidR="006B7B47" w:rsidRPr="009C7F0B" w:rsidDel="00832A69">
          <w:rPr>
            <w:rFonts w:ascii="Times New Roman" w:hAnsi="Times New Roman" w:cs="Times New Roman"/>
          </w:rPr>
          <w:delText>Terrigenous sediment a</w:delText>
        </w:r>
      </w:del>
      <w:r w:rsidR="006B7B47" w:rsidRPr="009C7F0B">
        <w:rPr>
          <w:rFonts w:ascii="Times New Roman" w:hAnsi="Times New Roman" w:cs="Times New Roman"/>
        </w:rPr>
        <w:t>ccumulatio</w:t>
      </w:r>
      <w:ins w:id="48" w:author="Geography" w:date="2020-12-10T08:26:00Z">
        <w:r w:rsidR="00706FFA">
          <w:rPr>
            <w:rFonts w:ascii="Times New Roman" w:hAnsi="Times New Roman" w:cs="Times New Roman"/>
          </w:rPr>
          <w:t>n</w:t>
        </w:r>
      </w:ins>
      <w:del w:id="49" w:author="Geography" w:date="2020-12-10T08:26:00Z">
        <w:r w:rsidR="006B7B47" w:rsidRPr="009C7F0B" w:rsidDel="00706FFA">
          <w:rPr>
            <w:rFonts w:ascii="Times New Roman" w:hAnsi="Times New Roman" w:cs="Times New Roman"/>
          </w:rPr>
          <w:delText>n</w:delText>
        </w:r>
      </w:del>
      <w:ins w:id="50" w:author="Geography" w:date="2020-12-10T08:01:00Z">
        <w:r w:rsidR="00832A69">
          <w:rPr>
            <w:rFonts w:ascii="Times New Roman" w:hAnsi="Times New Roman" w:cs="Times New Roman"/>
          </w:rPr>
          <w:t xml:space="preserve"> of terrigenous sediment</w:t>
        </w:r>
      </w:ins>
      <w:r w:rsidR="006B7B47" w:rsidRPr="009C7F0B">
        <w:rPr>
          <w:rFonts w:ascii="Times New Roman" w:hAnsi="Times New Roman" w:cs="Times New Roman"/>
        </w:rPr>
        <w:t xml:space="preserve"> in the </w:t>
      </w:r>
      <w:del w:id="51" w:author="Geography" w:date="2020-12-10T08:01:00Z">
        <w:r w:rsidR="006B7B47" w:rsidRPr="009C7F0B" w:rsidDel="00832A69">
          <w:rPr>
            <w:rFonts w:ascii="Times New Roman" w:hAnsi="Times New Roman" w:cs="Times New Roman"/>
          </w:rPr>
          <w:delText xml:space="preserve">sediment </w:delText>
        </w:r>
      </w:del>
      <w:r w:rsidR="006B7B47" w:rsidRPr="009C7F0B">
        <w:rPr>
          <w:rFonts w:ascii="Times New Roman" w:hAnsi="Times New Roman" w:cs="Times New Roman"/>
        </w:rPr>
        <w:t>trap</w:t>
      </w:r>
      <w:ins w:id="52" w:author="Geography" w:date="2020-12-10T08:02:00Z">
        <w:r w:rsidR="00832A69">
          <w:rPr>
            <w:rFonts w:ascii="Times New Roman" w:hAnsi="Times New Roman" w:cs="Times New Roman"/>
          </w:rPr>
          <w:t xml:space="preserve">s </w:t>
        </w:r>
      </w:ins>
      <w:del w:id="53" w:author="Geography" w:date="2020-12-10T08:02:00Z">
        <w:r w:rsidR="006B7B47" w:rsidRPr="009C7F0B" w:rsidDel="00832A69">
          <w:rPr>
            <w:rFonts w:ascii="Times New Roman" w:hAnsi="Times New Roman" w:cs="Times New Roman"/>
          </w:rPr>
          <w:delText xml:space="preserve"> </w:delText>
        </w:r>
      </w:del>
      <w:del w:id="54" w:author="Geography" w:date="2020-12-10T08:01:00Z">
        <w:r w:rsidR="006B7B47" w:rsidRPr="009C7F0B" w:rsidDel="00832A69">
          <w:rPr>
            <w:rFonts w:ascii="Times New Roman" w:hAnsi="Times New Roman" w:cs="Times New Roman"/>
          </w:rPr>
          <w:delText xml:space="preserve">nearest the stream outlet was significantly </w:delText>
        </w:r>
      </w:del>
      <w:r w:rsidR="006B7B47" w:rsidRPr="009C7F0B">
        <w:rPr>
          <w:rFonts w:ascii="Times New Roman" w:hAnsi="Times New Roman" w:cs="Times New Roman"/>
        </w:rPr>
        <w:t xml:space="preserve">correlated with </w:t>
      </w:r>
      <w:del w:id="55" w:author="Geography" w:date="2020-12-10T08:16:00Z">
        <w:r w:rsidR="006B7B47" w:rsidRPr="009C7F0B" w:rsidDel="00CA6E93">
          <w:rPr>
            <w:rFonts w:ascii="Times New Roman" w:hAnsi="Times New Roman" w:cs="Times New Roman"/>
          </w:rPr>
          <w:delText>suspended sediment yield from the stream</w:delText>
        </w:r>
      </w:del>
      <w:ins w:id="56" w:author="Geography" w:date="2020-12-10T08:16:00Z">
        <w:r w:rsidR="00CA6E93">
          <w:rPr>
            <w:rFonts w:ascii="Times New Roman" w:hAnsi="Times New Roman" w:cs="Times New Roman"/>
          </w:rPr>
          <w:t>SSY</w:t>
        </w:r>
      </w:ins>
      <w:ins w:id="57" w:author="Geography" w:date="2020-12-10T08:02:00Z">
        <w:r w:rsidR="00832A69">
          <w:rPr>
            <w:rFonts w:ascii="Times New Roman" w:hAnsi="Times New Roman" w:cs="Times New Roman"/>
          </w:rPr>
          <w:t xml:space="preserve"> at the site nearest the stream outlet</w:t>
        </w:r>
      </w:ins>
      <w:r w:rsidR="006B7B47" w:rsidRPr="009C7F0B">
        <w:rPr>
          <w:rFonts w:ascii="Times New Roman" w:hAnsi="Times New Roman" w:cs="Times New Roman"/>
        </w:rPr>
        <w:t>, but not at sites on the reef flat</w:t>
      </w:r>
      <w:del w:id="58" w:author="Geography" w:date="2020-12-10T08:03:00Z">
        <w:r w:rsidR="006B7B47" w:rsidRPr="009C7F0B" w:rsidDel="00832A69">
          <w:rPr>
            <w:rFonts w:ascii="Times New Roman" w:hAnsi="Times New Roman" w:cs="Times New Roman"/>
          </w:rPr>
          <w:delText>, suggesting accumulation was dominated by fluvial processes only near the stream outlet</w:delText>
        </w:r>
      </w:del>
      <w:r w:rsidR="006B7B47" w:rsidRPr="009C7F0B">
        <w:rPr>
          <w:rFonts w:ascii="Times New Roman" w:hAnsi="Times New Roman" w:cs="Times New Roman"/>
        </w:rPr>
        <w:t xml:space="preserve">. </w:t>
      </w:r>
      <w:r w:rsidR="008340DA" w:rsidRPr="009C7F0B">
        <w:rPr>
          <w:rFonts w:ascii="Times New Roman" w:hAnsi="Times New Roman" w:cs="Times New Roman"/>
        </w:rPr>
        <w:t>Sediment accumulation</w:t>
      </w:r>
      <w:del w:id="59" w:author="Geography" w:date="2020-12-10T08:26:00Z">
        <w:r w:rsidR="008340DA" w:rsidRPr="009C7F0B" w:rsidDel="00706FFA">
          <w:rPr>
            <w:rFonts w:ascii="Times New Roman" w:hAnsi="Times New Roman" w:cs="Times New Roman"/>
          </w:rPr>
          <w:delText xml:space="preserve"> rates</w:delText>
        </w:r>
      </w:del>
      <w:r w:rsidR="008340DA" w:rsidRPr="009C7F0B">
        <w:rPr>
          <w:rFonts w:ascii="Times New Roman" w:hAnsi="Times New Roman" w:cs="Times New Roman"/>
        </w:rPr>
        <w:t xml:space="preserve"> in </w:t>
      </w:r>
      <w:ins w:id="60" w:author="Geography" w:date="2020-12-10T08:04:00Z">
        <w:r w:rsidR="00832A69">
          <w:rPr>
            <w:rFonts w:ascii="Times New Roman" w:hAnsi="Times New Roman" w:cs="Times New Roman"/>
          </w:rPr>
          <w:t>three</w:t>
        </w:r>
      </w:ins>
      <w:del w:id="61" w:author="Geography" w:date="2020-12-10T08:04:00Z">
        <w:r w:rsidR="00A47431" w:rsidDel="00832A69">
          <w:rPr>
            <w:rFonts w:ascii="Times New Roman" w:hAnsi="Times New Roman" w:cs="Times New Roman"/>
          </w:rPr>
          <w:delText xml:space="preserve">some </w:delText>
        </w:r>
        <w:r w:rsidR="00265673" w:rsidRPr="009C7F0B" w:rsidDel="00832A69">
          <w:rPr>
            <w:rFonts w:ascii="Times New Roman" w:hAnsi="Times New Roman" w:cs="Times New Roman"/>
          </w:rPr>
          <w:delText>sediment</w:delText>
        </w:r>
      </w:del>
      <w:r w:rsidR="00265673" w:rsidRPr="009C7F0B">
        <w:rPr>
          <w:rFonts w:ascii="Times New Roman" w:hAnsi="Times New Roman" w:cs="Times New Roman"/>
        </w:rPr>
        <w:t xml:space="preserve"> traps</w:t>
      </w:r>
      <w:r w:rsidRPr="009C7F0B">
        <w:rPr>
          <w:rFonts w:ascii="Times New Roman" w:hAnsi="Times New Roman" w:cs="Times New Roman"/>
        </w:rPr>
        <w:t xml:space="preserve"> on the reef flat and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t>
      </w:r>
      <w:del w:id="62" w:author="Geography" w:date="2020-12-10T08:17:00Z">
        <w:r w:rsidR="008340DA" w:rsidRPr="009C7F0B" w:rsidDel="00CA6E93">
          <w:rPr>
            <w:rFonts w:ascii="Times New Roman" w:hAnsi="Times New Roman" w:cs="Times New Roman"/>
          </w:rPr>
          <w:delText xml:space="preserve">were significantly </w:delText>
        </w:r>
      </w:del>
      <w:r w:rsidR="008340DA" w:rsidRPr="009C7F0B">
        <w:rPr>
          <w:rFonts w:ascii="Times New Roman" w:hAnsi="Times New Roman" w:cs="Times New Roman"/>
        </w:rPr>
        <w:t xml:space="preserve">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wave heights</w:t>
      </w:r>
      <w:ins w:id="63" w:author="Geography" w:date="2020-12-10T08:17:00Z">
        <w:r w:rsidR="00CA6E93">
          <w:rPr>
            <w:rFonts w:ascii="Times New Roman" w:hAnsi="Times New Roman" w:cs="Times New Roman"/>
          </w:rPr>
          <w:t xml:space="preserve"> but not SSY</w:t>
        </w:r>
      </w:ins>
      <w:r w:rsidR="008340DA" w:rsidRPr="009C7F0B">
        <w:rPr>
          <w:rFonts w:ascii="Times New Roman" w:hAnsi="Times New Roman" w:cs="Times New Roman"/>
        </w:rPr>
        <w:t xml:space="preserve">,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w:t>
      </w:r>
      <w:ins w:id="64" w:author="Geography" w:date="2020-12-10T08:04:00Z">
        <w:r w:rsidR="00832A69">
          <w:rPr>
            <w:rFonts w:ascii="Times New Roman" w:hAnsi="Times New Roman" w:cs="Times New Roman"/>
          </w:rPr>
          <w:t>driver</w:t>
        </w:r>
      </w:ins>
      <w:del w:id="65" w:author="Geography" w:date="2020-12-10T08:04:00Z">
        <w:r w:rsidR="008340DA" w:rsidRPr="009C7F0B" w:rsidDel="00832A69">
          <w:rPr>
            <w:rFonts w:ascii="Times New Roman" w:hAnsi="Times New Roman" w:cs="Times New Roman"/>
          </w:rPr>
          <w:delText>source</w:delText>
        </w:r>
      </w:del>
      <w:r w:rsidR="008340DA" w:rsidRPr="009C7F0B">
        <w:rPr>
          <w:rFonts w:ascii="Times New Roman" w:hAnsi="Times New Roman" w:cs="Times New Roman"/>
        </w:rPr>
        <w:t xml:space="preserve"> of sediment accumulation</w:t>
      </w:r>
      <w:del w:id="66" w:author="Geography" w:date="2020-12-10T08:04:00Z">
        <w:r w:rsidR="008340DA" w:rsidRPr="009C7F0B" w:rsidDel="00832A69">
          <w:rPr>
            <w:rFonts w:ascii="Times New Roman" w:hAnsi="Times New Roman" w:cs="Times New Roman"/>
          </w:rPr>
          <w:delText xml:space="preserve"> </w:delText>
        </w:r>
        <w:r w:rsidR="005E311A" w:rsidDel="00832A69">
          <w:rPr>
            <w:rFonts w:ascii="Times New Roman" w:hAnsi="Times New Roman" w:cs="Times New Roman"/>
          </w:rPr>
          <w:delText>in those areas</w:delText>
        </w:r>
      </w:del>
      <w:r w:rsidR="008340DA" w:rsidRPr="009C7F0B">
        <w:rPr>
          <w:rFonts w:ascii="Times New Roman" w:hAnsi="Times New Roman" w:cs="Times New Roman"/>
        </w:rPr>
        <w:t xml:space="preserve">. Sediment accumulation on </w:t>
      </w:r>
      <w:ins w:id="67" w:author="Geography" w:date="2020-12-10T08:05:00Z">
        <w:r w:rsidR="00832A69">
          <w:rPr>
            <w:rFonts w:ascii="Times New Roman" w:hAnsi="Times New Roman" w:cs="Times New Roman"/>
          </w:rPr>
          <w:t xml:space="preserve">the </w:t>
        </w:r>
      </w:ins>
      <w:del w:id="68" w:author="Geography" w:date="2020-12-10T08:05:00Z">
        <w:r w:rsidR="00265673" w:rsidRPr="009C7F0B" w:rsidDel="00832A69">
          <w:rPr>
            <w:rFonts w:ascii="Times New Roman" w:hAnsi="Times New Roman" w:cs="Times New Roman"/>
          </w:rPr>
          <w:delText>sediment</w:delText>
        </w:r>
      </w:del>
      <w:del w:id="69" w:author="Geography" w:date="2020-12-10T08:04:00Z">
        <w:r w:rsidR="00265673" w:rsidRPr="009C7F0B" w:rsidDel="00832A69">
          <w:rPr>
            <w:rFonts w:ascii="Times New Roman" w:hAnsi="Times New Roman" w:cs="Times New Roman"/>
          </w:rPr>
          <w:delText xml:space="preserve"> </w:delText>
        </w:r>
      </w:del>
      <w:r w:rsidR="00265673" w:rsidRPr="009C7F0B">
        <w:rPr>
          <w:rFonts w:ascii="Times New Roman" w:hAnsi="Times New Roman" w:cs="Times New Roman"/>
        </w:rPr>
        <w:t>pods</w:t>
      </w:r>
      <w:r w:rsidR="006B7B47" w:rsidRPr="009C7F0B">
        <w:rPr>
          <w:rFonts w:ascii="Times New Roman" w:hAnsi="Times New Roman" w:cs="Times New Roman"/>
        </w:rPr>
        <w:t>, however,</w:t>
      </w:r>
      <w:r w:rsidR="008340DA" w:rsidRPr="009C7F0B">
        <w:rPr>
          <w:rFonts w:ascii="Times New Roman" w:hAnsi="Times New Roman" w:cs="Times New Roman"/>
        </w:rPr>
        <w:t xml:space="preserve"> </w:t>
      </w:r>
      <w:del w:id="70" w:author="Geography" w:date="2020-12-10T08:27:00Z">
        <w:r w:rsidR="008340DA" w:rsidRPr="009C7F0B" w:rsidDel="00706FFA">
          <w:rPr>
            <w:rFonts w:ascii="Times New Roman" w:hAnsi="Times New Roman" w:cs="Times New Roman"/>
          </w:rPr>
          <w:delText xml:space="preserve">was negatively </w:delText>
        </w:r>
      </w:del>
      <w:r w:rsidR="008340DA" w:rsidRPr="009C7F0B">
        <w:rPr>
          <w:rFonts w:ascii="Times New Roman" w:hAnsi="Times New Roman" w:cs="Times New Roman"/>
        </w:rPr>
        <w:t xml:space="preserve">correlated </w:t>
      </w:r>
      <w:ins w:id="71" w:author="Geography" w:date="2020-12-10T08:27:00Z">
        <w:r w:rsidR="00706FFA">
          <w:rPr>
            <w:rFonts w:ascii="Times New Roman" w:hAnsi="Times New Roman" w:cs="Times New Roman"/>
          </w:rPr>
          <w:t xml:space="preserve">negatively </w:t>
        </w:r>
      </w:ins>
      <w:r w:rsidR="008340DA" w:rsidRPr="009C7F0B">
        <w:rPr>
          <w:rFonts w:ascii="Times New Roman" w:hAnsi="Times New Roman" w:cs="Times New Roman"/>
        </w:rPr>
        <w:t xml:space="preserve">with wave heights </w:t>
      </w:r>
      <w:r w:rsidR="00A47431">
        <w:rPr>
          <w:rFonts w:ascii="Times New Roman" w:hAnsi="Times New Roman" w:cs="Times New Roman"/>
        </w:rPr>
        <w:t>on the reef flat and forereef</w:t>
      </w:r>
      <w:r w:rsidR="008340DA" w:rsidRPr="009C7F0B">
        <w:rPr>
          <w:rFonts w:ascii="Times New Roman" w:hAnsi="Times New Roman" w:cs="Times New Roman"/>
        </w:rPr>
        <w:t xml:space="preserve">,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t>
      </w:r>
      <w:ins w:id="72" w:author="Geography" w:date="2020-12-10T08:20:00Z">
        <w:r w:rsidR="00706FFA">
          <w:rPr>
            <w:rFonts w:ascii="Times New Roman" w:hAnsi="Times New Roman" w:cs="Times New Roman"/>
          </w:rPr>
          <w:t xml:space="preserve">on the seabed </w:t>
        </w:r>
      </w:ins>
      <w:r w:rsidR="005E311A">
        <w:rPr>
          <w:rFonts w:ascii="Times New Roman" w:hAnsi="Times New Roman" w:cs="Times New Roman"/>
        </w:rPr>
        <w:t>was low</w:t>
      </w:r>
      <w:r w:rsidRPr="009C7F0B">
        <w:rPr>
          <w:rFonts w:ascii="Times New Roman" w:hAnsi="Times New Roman" w:cs="Times New Roman"/>
        </w:rPr>
        <w:t>.</w:t>
      </w:r>
      <w:ins w:id="73" w:author="Geography" w:date="2020-12-10T08:18:00Z">
        <w:r w:rsidR="00C04F4F">
          <w:rPr>
            <w:rFonts w:ascii="Times New Roman" w:hAnsi="Times New Roman" w:cs="Times New Roman"/>
          </w:rPr>
          <w:t xml:space="preserve"> </w:t>
        </w:r>
      </w:ins>
      <w:del w:id="74" w:author="Geography" w:date="2020-12-10T08:18:00Z">
        <w:r w:rsidRPr="009C7F0B" w:rsidDel="00C04F4F">
          <w:rPr>
            <w:rFonts w:ascii="Times New Roman" w:hAnsi="Times New Roman" w:cs="Times New Roman"/>
          </w:rPr>
          <w:delText xml:space="preserve"> </w:delText>
        </w:r>
        <w:r w:rsidR="006B7B47" w:rsidRPr="009C7F0B" w:rsidDel="00C04F4F">
          <w:rPr>
            <w:rFonts w:ascii="Times New Roman" w:hAnsi="Times New Roman" w:cs="Times New Roman"/>
          </w:rPr>
          <w:delText xml:space="preserve">Average </w:delText>
        </w:r>
      </w:del>
      <w:ins w:id="75" w:author="Geography" w:date="2020-12-10T08:18:00Z">
        <w:r w:rsidR="00C04F4F">
          <w:rPr>
            <w:rFonts w:ascii="Times New Roman" w:hAnsi="Times New Roman" w:cs="Times New Roman"/>
          </w:rPr>
          <w:t>A</w:t>
        </w:r>
      </w:ins>
      <w:del w:id="76" w:author="Geography" w:date="2020-12-10T08:18:00Z">
        <w:r w:rsidR="006B7B47" w:rsidRPr="009C7F0B" w:rsidDel="00C04F4F">
          <w:rPr>
            <w:rFonts w:ascii="Times New Roman" w:hAnsi="Times New Roman" w:cs="Times New Roman"/>
          </w:rPr>
          <w:delText>sediment a</w:delText>
        </w:r>
      </w:del>
      <w:r w:rsidR="006B7B47" w:rsidRPr="009C7F0B">
        <w:rPr>
          <w:rFonts w:ascii="Times New Roman" w:hAnsi="Times New Roman" w:cs="Times New Roman"/>
        </w:rPr>
        <w:t xml:space="preserve">ccumulation </w:t>
      </w:r>
      <w:ins w:id="77" w:author="Geography" w:date="2020-12-10T08:18:00Z">
        <w:r w:rsidR="00C04F4F">
          <w:rPr>
            <w:rFonts w:ascii="Times New Roman" w:hAnsi="Times New Roman" w:cs="Times New Roman"/>
          </w:rPr>
          <w:t xml:space="preserve">rates </w:t>
        </w:r>
      </w:ins>
      <w:del w:id="78" w:author="Geography" w:date="2020-12-10T08:18:00Z">
        <w:r w:rsidR="006B7B47" w:rsidRPr="009C7F0B" w:rsidDel="00C04F4F">
          <w:rPr>
            <w:rFonts w:ascii="Times New Roman" w:hAnsi="Times New Roman" w:cs="Times New Roman"/>
          </w:rPr>
          <w:delText xml:space="preserve">on </w:delText>
        </w:r>
      </w:del>
      <w:del w:id="79" w:author="Geography" w:date="2020-12-10T08:05:00Z">
        <w:r w:rsidR="006B7B47" w:rsidRPr="009C7F0B" w:rsidDel="00832A69">
          <w:rPr>
            <w:rFonts w:ascii="Times New Roman" w:hAnsi="Times New Roman" w:cs="Times New Roman"/>
          </w:rPr>
          <w:delText xml:space="preserve">sediment </w:delText>
        </w:r>
      </w:del>
      <w:del w:id="80" w:author="Geography" w:date="2020-12-10T08:18:00Z">
        <w:r w:rsidR="006B7B47" w:rsidRPr="009C7F0B" w:rsidDel="00C04F4F">
          <w:rPr>
            <w:rFonts w:ascii="Times New Roman" w:hAnsi="Times New Roman" w:cs="Times New Roman"/>
          </w:rPr>
          <w:delText xml:space="preserve">pods and in </w:delText>
        </w:r>
      </w:del>
      <w:del w:id="81" w:author="Geography" w:date="2020-12-10T08:05:00Z">
        <w:r w:rsidR="006B7B47" w:rsidRPr="009C7F0B" w:rsidDel="00832A69">
          <w:rPr>
            <w:rFonts w:ascii="Times New Roman" w:hAnsi="Times New Roman" w:cs="Times New Roman"/>
          </w:rPr>
          <w:delText xml:space="preserve">sediment </w:delText>
        </w:r>
      </w:del>
      <w:del w:id="82" w:author="Geography" w:date="2020-12-10T08:18:00Z">
        <w:r w:rsidR="006B7B47" w:rsidRPr="009C7F0B" w:rsidDel="00C04F4F">
          <w:rPr>
            <w:rFonts w:ascii="Times New Roman" w:hAnsi="Times New Roman" w:cs="Times New Roman"/>
          </w:rPr>
          <w:delText xml:space="preserve">traps </w:delText>
        </w:r>
      </w:del>
      <w:r w:rsidR="006B7B47" w:rsidRPr="009C7F0B">
        <w:rPr>
          <w:rFonts w:ascii="Times New Roman" w:hAnsi="Times New Roman" w:cs="Times New Roman"/>
        </w:rPr>
        <w:t xml:space="preserve">exceeded </w:t>
      </w:r>
      <w:del w:id="83" w:author="Geography" w:date="2020-12-10T08:18:00Z">
        <w:r w:rsidR="006B7B47" w:rsidRPr="009C7F0B" w:rsidDel="00C04F4F">
          <w:rPr>
            <w:rFonts w:ascii="Times New Roman" w:hAnsi="Times New Roman" w:cs="Times New Roman"/>
          </w:rPr>
          <w:delText xml:space="preserve">literature values for coral health impact </w:delText>
        </w:r>
      </w:del>
      <w:r w:rsidR="006B7B47" w:rsidRPr="009C7F0B">
        <w:rPr>
          <w:rFonts w:ascii="Times New Roman" w:hAnsi="Times New Roman" w:cs="Times New Roman"/>
        </w:rPr>
        <w:t xml:space="preserve">thresholds </w:t>
      </w:r>
      <w:ins w:id="84" w:author="Geography" w:date="2020-12-10T08:18:00Z">
        <w:r w:rsidR="00C04F4F">
          <w:rPr>
            <w:rFonts w:ascii="Times New Roman" w:hAnsi="Times New Roman" w:cs="Times New Roman"/>
          </w:rPr>
          <w:t xml:space="preserve">for impacts on coral health </w:t>
        </w:r>
      </w:ins>
      <w:r w:rsidR="006B7B47" w:rsidRPr="009C7F0B">
        <w:rPr>
          <w:rFonts w:ascii="Times New Roman" w:hAnsi="Times New Roman" w:cs="Times New Roman"/>
        </w:rPr>
        <w:t>in some collections</w:t>
      </w:r>
      <w:del w:id="85" w:author="Geography" w:date="2020-12-10T08:18:00Z">
        <w:r w:rsidR="006B7B47" w:rsidRPr="009C7F0B" w:rsidDel="00C04F4F">
          <w:rPr>
            <w:rFonts w:ascii="Times New Roman" w:hAnsi="Times New Roman" w:cs="Times New Roman"/>
          </w:rPr>
          <w:delText>,</w:delText>
        </w:r>
      </w:del>
      <w:r w:rsidR="006B7B47" w:rsidRPr="009C7F0B">
        <w:rPr>
          <w:rFonts w:ascii="Times New Roman" w:hAnsi="Times New Roman" w:cs="Times New Roman"/>
        </w:rPr>
        <w:t xml:space="preserve"> near the stream outlet, over the more quiescent northern reef, and in deep areas on the fore reef near the channel</w:t>
      </w:r>
      <w:del w:id="86" w:author="Geography" w:date="2020-12-10T08:05:00Z">
        <w:r w:rsidR="006B7B47" w:rsidRPr="009C7F0B" w:rsidDel="00832A69">
          <w:rPr>
            <w:rFonts w:ascii="Times New Roman" w:hAnsi="Times New Roman" w:cs="Times New Roman"/>
          </w:rPr>
          <w:delText xml:space="preserve"> </w:delText>
        </w:r>
        <w:commentRangeStart w:id="87"/>
        <w:r w:rsidR="006B7B47" w:rsidRPr="009C7F0B" w:rsidDel="00832A69">
          <w:rPr>
            <w:rFonts w:ascii="Times New Roman" w:hAnsi="Times New Roman" w:cs="Times New Roman"/>
          </w:rPr>
          <w:delText>incised into the reef flat</w:delText>
        </w:r>
      </w:del>
      <w:commentRangeEnd w:id="87"/>
      <w:r w:rsidR="00832A69">
        <w:rPr>
          <w:rStyle w:val="CommentReference"/>
          <w:rFonts w:asciiTheme="minorHAnsi" w:hAnsiTheme="minorHAnsi"/>
        </w:rPr>
        <w:commentReference w:id="87"/>
      </w:r>
      <w:r w:rsidR="006B7B47" w:rsidRPr="009C7F0B">
        <w:rPr>
          <w:rFonts w:ascii="Times New Roman" w:hAnsi="Times New Roman" w:cs="Times New Roman"/>
        </w:rPr>
        <w:t xml:space="preserve">. </w:t>
      </w:r>
      <w:ins w:id="88" w:author="Geography" w:date="2020-12-10T08:07:00Z">
        <w:r w:rsidR="00310D80">
          <w:rPr>
            <w:rFonts w:ascii="Times New Roman" w:hAnsi="Times New Roman" w:cs="Times New Roman"/>
          </w:rPr>
          <w:t xml:space="preserve">The results suggest that </w:t>
        </w:r>
      </w:ins>
      <w:ins w:id="89" w:author="Geography" w:date="2020-12-10T08:08:00Z">
        <w:r w:rsidR="00310D80">
          <w:rPr>
            <w:rFonts w:ascii="Times New Roman" w:hAnsi="Times New Roman" w:cs="Times New Roman"/>
          </w:rPr>
          <w:t xml:space="preserve">episodic </w:t>
        </w:r>
      </w:ins>
      <w:ins w:id="90" w:author="Geography" w:date="2020-12-10T08:07:00Z">
        <w:r w:rsidR="00310D80">
          <w:rPr>
            <w:rFonts w:ascii="Times New Roman" w:hAnsi="Times New Roman" w:cs="Times New Roman"/>
          </w:rPr>
          <w:t xml:space="preserve">terrigenous </w:t>
        </w:r>
      </w:ins>
      <w:ins w:id="91" w:author="Geography" w:date="2020-12-10T08:08:00Z">
        <w:r w:rsidR="00310D80">
          <w:rPr>
            <w:rFonts w:ascii="Times New Roman" w:hAnsi="Times New Roman" w:cs="Times New Roman"/>
          </w:rPr>
          <w:t>sediment inputs during storm events coul</w:t>
        </w:r>
      </w:ins>
      <w:ins w:id="92" w:author="Geography" w:date="2020-12-10T08:09:00Z">
        <w:r w:rsidR="00310D80">
          <w:rPr>
            <w:rFonts w:ascii="Times New Roman" w:hAnsi="Times New Roman" w:cs="Times New Roman"/>
          </w:rPr>
          <w:t>d</w:t>
        </w:r>
      </w:ins>
      <w:ins w:id="93" w:author="Geography" w:date="2020-12-10T08:08:00Z">
        <w:r w:rsidR="00310D80">
          <w:rPr>
            <w:rFonts w:ascii="Times New Roman" w:hAnsi="Times New Roman" w:cs="Times New Roman"/>
          </w:rPr>
          <w:t xml:space="preserve"> have chronic impacts on reefs through </w:t>
        </w:r>
      </w:ins>
      <w:ins w:id="94" w:author="Geography" w:date="2020-12-10T08:09:00Z">
        <w:r w:rsidR="00310D80">
          <w:rPr>
            <w:rFonts w:ascii="Times New Roman" w:hAnsi="Times New Roman" w:cs="Times New Roman"/>
          </w:rPr>
          <w:t xml:space="preserve">repeated </w:t>
        </w:r>
      </w:ins>
      <w:ins w:id="95" w:author="Geography" w:date="2020-12-10T08:08:00Z">
        <w:r w:rsidR="00310D80">
          <w:rPr>
            <w:rFonts w:ascii="Times New Roman" w:hAnsi="Times New Roman" w:cs="Times New Roman"/>
          </w:rPr>
          <w:t xml:space="preserve">resuspension during periods with high wave energy.  </w:t>
        </w:r>
      </w:ins>
      <w:commentRangeStart w:id="96"/>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w:t>
      </w:r>
      <w:r w:rsidR="00A47431">
        <w:rPr>
          <w:rFonts w:ascii="Times New Roman" w:hAnsi="Times New Roman" w:cs="Times New Roman"/>
        </w:rPr>
        <w:t xml:space="preserve"> and their </w:t>
      </w:r>
      <w:r w:rsidR="00F33313">
        <w:rPr>
          <w:rFonts w:ascii="Times New Roman" w:hAnsi="Times New Roman" w:cs="Times New Roman"/>
        </w:rPr>
        <w:t xml:space="preserve">potential </w:t>
      </w:r>
      <w:r w:rsidR="00A47431">
        <w:rPr>
          <w:rFonts w:ascii="Times New Roman" w:hAnsi="Times New Roman" w:cs="Times New Roman"/>
        </w:rPr>
        <w:t>impact on coral health</w:t>
      </w:r>
      <w:r w:rsidR="005E311A">
        <w:rPr>
          <w:rFonts w:ascii="Times New Roman" w:hAnsi="Times New Roman" w:cs="Times New Roman"/>
        </w:rPr>
        <w:t xml:space="preserve"> developed here</w:t>
      </w:r>
      <w:r w:rsidR="008340DA" w:rsidRPr="009C7F0B">
        <w:rPr>
          <w:rFonts w:ascii="Times New Roman" w:hAnsi="Times New Roman" w:cs="Times New Roman"/>
        </w:rPr>
        <w:t xml:space="preserve"> </w:t>
      </w:r>
      <w:r w:rsidR="00A47431">
        <w:rPr>
          <w:rFonts w:ascii="Times New Roman" w:hAnsi="Times New Roman" w:cs="Times New Roman"/>
        </w:rPr>
        <w:t xml:space="preserve">was accomplished using </w:t>
      </w:r>
      <w:r w:rsidR="008340DA" w:rsidRPr="009C7F0B">
        <w:rPr>
          <w:rFonts w:ascii="Times New Roman" w:hAnsi="Times New Roman" w:cs="Times New Roman"/>
        </w:rPr>
        <w:t>relatively simple methods that require few technical and personnel resources</w:t>
      </w:r>
      <w:r w:rsidR="00A47431">
        <w:rPr>
          <w:rFonts w:ascii="Times New Roman" w:hAnsi="Times New Roman" w:cs="Times New Roman"/>
        </w:rPr>
        <w:t xml:space="preserve">, and </w:t>
      </w:r>
      <w:del w:id="97" w:author="Geography" w:date="2020-12-10T08:07:00Z">
        <w:r w:rsidR="00A47431" w:rsidDel="00832A69">
          <w:rPr>
            <w:rFonts w:ascii="Times New Roman" w:hAnsi="Times New Roman" w:cs="Times New Roman"/>
          </w:rPr>
          <w:delText>strongly</w:delText>
        </w:r>
        <w:r w:rsidR="00A47431" w:rsidRPr="00A47431" w:rsidDel="00832A69">
          <w:rPr>
            <w:rFonts w:ascii="Times New Roman" w:hAnsi="Times New Roman" w:cs="Times New Roman"/>
          </w:rPr>
          <w:delText xml:space="preserve"> </w:delText>
        </w:r>
      </w:del>
      <w:r w:rsidR="00A47431" w:rsidRPr="009C7F0B">
        <w:rPr>
          <w:rFonts w:ascii="Times New Roman" w:hAnsi="Times New Roman" w:cs="Times New Roman"/>
        </w:rPr>
        <w:t>supports local management actions to reduce sediment yield from the watershed</w:t>
      </w:r>
      <w:r w:rsidR="00F33313">
        <w:rPr>
          <w:rFonts w:ascii="Times New Roman" w:hAnsi="Times New Roman" w:cs="Times New Roman"/>
        </w:rPr>
        <w:t>.</w:t>
      </w:r>
      <w:commentRangeEnd w:id="96"/>
      <w:r w:rsidR="00706FFA">
        <w:rPr>
          <w:rStyle w:val="CommentReference"/>
          <w:rFonts w:asciiTheme="minorHAnsi" w:hAnsiTheme="minorHAnsi"/>
        </w:rPr>
        <w:commentReference w:id="96"/>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r w:rsidRPr="009C7F0B">
        <w:rPr>
          <w:rFonts w:ascii="Times New Roman" w:hAnsi="Times New Roman" w:cs="Times New Roman"/>
        </w:rPr>
        <w:t xml:space="preserve">coral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1. Introduction</w:t>
      </w:r>
    </w:p>
    <w:p w14:paraId="14549EA8" w14:textId="689C9422"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Coral reefs adjacent steep, mountainous watersheds are exposed to both reef-derived carbonate sediment and watershed-derived terrigenous sediment</w:t>
      </w:r>
      <w:ins w:id="98" w:author="Geography" w:date="2020-12-10T09:06:00Z">
        <w:r w:rsidR="00F177DB">
          <w:rPr>
            <w:rFonts w:ascii="Times New Roman" w:hAnsi="Times New Roman" w:cs="Times New Roman"/>
          </w:rPr>
          <w:t>,</w:t>
        </w:r>
      </w:ins>
      <w:r w:rsidRPr="009C7F0B">
        <w:rPr>
          <w:rFonts w:ascii="Times New Roman" w:hAnsi="Times New Roman" w:cs="Times New Roman"/>
        </w:rPr>
        <w:t xml:space="preserve"> </w:t>
      </w:r>
      <w:ins w:id="99" w:author="Geography" w:date="2020-12-10T09:07:00Z">
        <w:r w:rsidR="00F177DB">
          <w:rPr>
            <w:rFonts w:ascii="Times New Roman" w:hAnsi="Times New Roman" w:cs="Times New Roman"/>
          </w:rPr>
          <w:t xml:space="preserve">the loading rates of </w:t>
        </w:r>
      </w:ins>
      <w:r w:rsidRPr="009C7F0B">
        <w:rPr>
          <w:rFonts w:ascii="Times New Roman" w:hAnsi="Times New Roman" w:cs="Times New Roman"/>
        </w:rPr>
        <w:t xml:space="preserve">which </w:t>
      </w:r>
      <w:ins w:id="100" w:author="Geography" w:date="2020-12-10T09:07:00Z">
        <w:r w:rsidR="00F177DB">
          <w:rPr>
            <w:rFonts w:ascii="Times New Roman" w:hAnsi="Times New Roman" w:cs="Times New Roman"/>
          </w:rPr>
          <w:t>are</w:t>
        </w:r>
      </w:ins>
      <w:del w:id="101" w:author="Geography" w:date="2020-12-10T09:07:00Z">
        <w:r w:rsidRPr="009C7F0B" w:rsidDel="00F177DB">
          <w:rPr>
            <w:rFonts w:ascii="Times New Roman" w:hAnsi="Times New Roman" w:cs="Times New Roman"/>
          </w:rPr>
          <w:delText>is</w:delText>
        </w:r>
      </w:del>
      <w:r w:rsidRPr="009C7F0B">
        <w:rPr>
          <w:rFonts w:ascii="Times New Roman" w:hAnsi="Times New Roman" w:cs="Times New Roman"/>
        </w:rPr>
        <w:t xml:space="preserve"> increasing from anthropogenic disturbance on many </w:t>
      </w:r>
      <w:r w:rsidR="0074336C">
        <w:rPr>
          <w:rFonts w:ascii="Times New Roman" w:hAnsi="Times New Roman" w:cs="Times New Roman"/>
        </w:rPr>
        <w:t xml:space="preserve">tropical </w:t>
      </w:r>
      <w:r w:rsidRPr="009C7F0B">
        <w:rPr>
          <w:rFonts w:ascii="Times New Roman" w:hAnsi="Times New Roman" w:cs="Times New Roman"/>
        </w:rPr>
        <w:t xml:space="preserve">island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ocecoaman.2014.03.018","ISSN":"09645691","abstract":"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 2014 Elsevier Ltd.","author":[{"dropping-particle":"","family":"Bégin","given":"Chantale","non-dropping-particle":"","parse-names":false,"suffix":""},{"dropping-particle":"","family":"Brooks","given":"Gregg","non-dropping-particle":"","parse-names":false,"suffix":""},{"dropping-particle":"","family":"Larson","given":"Rebekka a.","non-dropping-particle":"","parse-names":false,"suffix":""},{"dropping-particle":"","family":"Dragićević","given":"Suzana","non-dropping-particle":"","parse-names":false,"suffix":""},{"dropping-particle":"","family":"Ramos Scharrón","given":"Carlos E.","non-dropping-particle":"","parse-names":false,"suffix":""},{"dropping-particle":"","family":"Coté","given":"Isabelle M.","non-dropping-particle":"","parse-names":false,"suffix":""}],"container-title":"Ocean and Coastal Management","id":"ITEM-1","issued":{"date-parts":[["2014"]]},"page":"35-45","title":"Increased sediment loads over coral reefs in Saint Lucia in relation to land use change in contributing watersheds","type":"article-journal","volume":"95"},"uris":["http://www.mendeley.com/documents/?uuid=c5b69147-e490-4947-bb77-a177dc8b4b9d"]},{"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id":"ITEM-3","itemData":{"DOI":"10.1007/s001260050093","ISSN":"0026-4598","author":[{"dropping-particle":"","family":"Hettler","given":"J.","non-dropping-particle":"","parse-names":false,"suffix":""},{"dropping-particle":"","family":"Irion","given":"G.","non-dropping-particle":"","parse-names":false,"suffix":""},{"dropping-particle":"","family":"Lehmann","given":"B.","non-dropping-particle":"","parse-names":false,"suffix":""}],"container-title":"Mineralium Deposita","id":"ITEM-3","issue":"3","issued":{"date-parts":[["1997","5","26"]]},"page":"280-291","title":"Environmental impact of mining waste disposal on a tropical lowland river system: a case study on the Ok Tedi Mine, Papua New Guinea","type":"article-journal","volume":"32"},"uris":["http://www.mendeley.com/documents/?uuid=23c07446-d0b6-4602-a718-f9461a0818d9"]},{"id":"ITEM-4","itemData":{"ISBN":"0341-8162","author":[{"dropping-particle":"","family":"Ramos-Scharrón","given":"Carlos E","non-dropping-particle":"","parse-names":false,"suffix":""},{"dropping-particle":"","family":"Macdonald","given":"Lee H","non-dropping-particle":"","parse-names":false,"suffix":""}],"container-title":"Catena","id":"ITEM-4","issue":"2","issued":{"date-parts":[["2007"]]},"page":"250-266","title":"Measurement and prediction of natural and anthropogenic sediment sources, St. John, US Virgin Islands","type":"article-journal","volume":"71"},"uris":["http://www.mendeley.com/documents/?uuid=71f41540-4707-495e-8594-8c8a2b5b7e33"]}],"mendeley":{"formattedCitation":"(Bégin et al., 2014; Hettler et al., 1997; Messina &amp; Biggs, 2016; Ramos-Scharrón &amp; Macdonald, 2007)","plainTextFormattedCitation":"(Bégin et al., 2014; Hettler et al., 1997; Messina &amp; Biggs, 2016; Ramos-Scharrón &amp; Macdonald, 2007)","previouslyFormattedCitation":"(Bégin et al., 2014; Hettler et al., 1997; Messina &amp; Biggs, 2016; Ramos-Scharrón &amp; Macdonald, 2007)"},"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égin et al., 2014; Hettler et al., 1997; Messina &amp; Biggs, 2016; Ramos-Scharrón &amp; Macdonald, 2007)</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Curt D. 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w:t>
      </w:r>
      <w:ins w:id="102" w:author="Geography" w:date="2020-12-10T09:08:00Z">
        <w:r w:rsidR="00F177DB">
          <w:rPr>
            <w:rFonts w:ascii="Times New Roman" w:hAnsi="Times New Roman" w:cs="Times New Roman"/>
          </w:rPr>
          <w:t>S</w:t>
        </w:r>
      </w:ins>
      <w:del w:id="103" w:author="Geography" w:date="2020-12-10T09:08:00Z">
        <w:r w:rsidRPr="009C7F0B" w:rsidDel="00F177DB">
          <w:rPr>
            <w:rFonts w:ascii="Times New Roman" w:hAnsi="Times New Roman" w:cs="Times New Roman"/>
          </w:rPr>
          <w:delText>Increased s</w:delText>
        </w:r>
      </w:del>
      <w:r w:rsidRPr="009C7F0B">
        <w:rPr>
          <w:rFonts w:ascii="Times New Roman" w:hAnsi="Times New Roman" w:cs="Times New Roman"/>
        </w:rPr>
        <w:t xml:space="preserve">ediment deposition and accumulation </w:t>
      </w:r>
      <w:ins w:id="104" w:author="Geography" w:date="2020-12-10T09:08:00Z">
        <w:r w:rsidR="00F177DB">
          <w:rPr>
            <w:rFonts w:ascii="Times New Roman" w:hAnsi="Times New Roman" w:cs="Times New Roman"/>
          </w:rPr>
          <w:t xml:space="preserve">directly </w:t>
        </w:r>
      </w:ins>
      <w:ins w:id="105" w:author="Geography" w:date="2020-12-10T09:07:00Z">
        <w:r w:rsidR="00F177DB">
          <w:rPr>
            <w:rFonts w:ascii="Times New Roman" w:hAnsi="Times New Roman" w:cs="Times New Roman"/>
          </w:rPr>
          <w:t xml:space="preserve">on coral </w:t>
        </w:r>
      </w:ins>
      <w:r w:rsidRPr="009C7F0B">
        <w:rPr>
          <w:rFonts w:ascii="Times New Roman" w:hAnsi="Times New Roman" w:cs="Times New Roman"/>
        </w:rPr>
        <w:t xml:space="preserve">can </w:t>
      </w:r>
      <w:del w:id="106" w:author="Geography" w:date="2020-12-10T09:07:00Z">
        <w:r w:rsidRPr="009C7F0B" w:rsidDel="00F177DB">
          <w:rPr>
            <w:rFonts w:ascii="Times New Roman" w:hAnsi="Times New Roman" w:cs="Times New Roman"/>
          </w:rPr>
          <w:delText xml:space="preserve">further impact corals by </w:delText>
        </w:r>
      </w:del>
      <w:r w:rsidRPr="009C7F0B">
        <w:rPr>
          <w:rFonts w:ascii="Times New Roman" w:hAnsi="Times New Roman" w:cs="Times New Roman"/>
        </w:rPr>
        <w:t>block</w:t>
      </w:r>
      <w:del w:id="107" w:author="Geography" w:date="2020-12-10T09:07:00Z">
        <w:r w:rsidRPr="009C7F0B" w:rsidDel="00F177DB">
          <w:rPr>
            <w:rFonts w:ascii="Times New Roman" w:hAnsi="Times New Roman" w:cs="Times New Roman"/>
          </w:rPr>
          <w:delText>ing</w:delText>
        </w:r>
      </w:del>
      <w:r w:rsidRPr="009C7F0B">
        <w:rPr>
          <w:rFonts w:ascii="Times New Roman" w:hAnsi="Times New Roman" w:cs="Times New Roman"/>
        </w:rPr>
        <w:t xml:space="preserve"> all light for photosynthesis, </w:t>
      </w:r>
      <w:ins w:id="108" w:author="Geography" w:date="2020-12-10T09:07:00Z">
        <w:r w:rsidR="00F177DB">
          <w:rPr>
            <w:rFonts w:ascii="Times New Roman" w:hAnsi="Times New Roman" w:cs="Times New Roman"/>
          </w:rPr>
          <w:t xml:space="preserve">damage </w:t>
        </w:r>
      </w:ins>
      <w:del w:id="109" w:author="Geography" w:date="2020-12-10T09:07:00Z">
        <w:r w:rsidRPr="009C7F0B" w:rsidDel="00F177DB">
          <w:rPr>
            <w:rFonts w:ascii="Times New Roman" w:hAnsi="Times New Roman" w:cs="Times New Roman"/>
          </w:rPr>
          <w:delText xml:space="preserve">causing </w:delText>
        </w:r>
      </w:del>
      <w:r w:rsidRPr="009C7F0B">
        <w:rPr>
          <w:rFonts w:ascii="Times New Roman" w:hAnsi="Times New Roman" w:cs="Times New Roman"/>
        </w:rPr>
        <w:t>tissu</w:t>
      </w:r>
      <w:ins w:id="110" w:author="Geography" w:date="2020-12-10T09:07:00Z">
        <w:r w:rsidR="00F177DB">
          <w:rPr>
            <w:rFonts w:ascii="Times New Roman" w:hAnsi="Times New Roman" w:cs="Times New Roman"/>
          </w:rPr>
          <w:t>e</w:t>
        </w:r>
      </w:ins>
      <w:del w:id="111" w:author="Geography" w:date="2020-12-10T09:07:00Z">
        <w:r w:rsidRPr="009C7F0B" w:rsidDel="00F177DB">
          <w:rPr>
            <w:rFonts w:ascii="Times New Roman" w:hAnsi="Times New Roman" w:cs="Times New Roman"/>
          </w:rPr>
          <w:delText>e damage</w:delText>
        </w:r>
      </w:del>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mendeley":{"formattedCitation":"(Weber et al., 2012)","plainTextFormattedCitation":"(Weber et al., 2012)","previouslyFormattedCitation":"(Web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requir</w:t>
      </w:r>
      <w:ins w:id="112" w:author="Geography" w:date="2020-12-10T09:07:00Z">
        <w:r w:rsidR="00F177DB">
          <w:rPr>
            <w:rFonts w:ascii="Times New Roman" w:hAnsi="Times New Roman" w:cs="Times New Roman"/>
          </w:rPr>
          <w:t>e</w:t>
        </w:r>
      </w:ins>
      <w:del w:id="113" w:author="Geography" w:date="2020-12-10T09:07:00Z">
        <w:r w:rsidRPr="009C7F0B" w:rsidDel="00F177DB">
          <w:rPr>
            <w:rFonts w:ascii="Times New Roman" w:hAnsi="Times New Roman" w:cs="Times New Roman"/>
          </w:rPr>
          <w:delText>ing</w:delText>
        </w:r>
      </w:del>
      <w:r w:rsidRPr="009C7F0B">
        <w:rPr>
          <w:rFonts w:ascii="Times New Roman" w:hAnsi="Times New Roman" w:cs="Times New Roman"/>
        </w:rPr>
        <w:t xml:space="preserve"> energy for self-cleaning, and block</w:t>
      </w:r>
      <w:del w:id="114" w:author="Geography" w:date="2020-12-10T09:08:00Z">
        <w:r w:rsidRPr="009C7F0B" w:rsidDel="00F177DB">
          <w:rPr>
            <w:rFonts w:ascii="Times New Roman" w:hAnsi="Times New Roman" w:cs="Times New Roman"/>
          </w:rPr>
          <w:delText>ing</w:delText>
        </w:r>
      </w:del>
      <w:r w:rsidRPr="009C7F0B">
        <w:rPr>
          <w:rFonts w:ascii="Times New Roman" w:hAnsi="Times New Roman" w:cs="Times New Roman"/>
        </w:rPr>
        <w:t xml:space="preserve"> larval recruitment site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7717/peerj.699","ISSN":"2167-8359","author":[{"dropping-particle":"","family":"Jokiel","given":"Paul L.","non-dropping-particle":"","parse-names":false,"suffix":""},{"dropping-particle":"","family":"Rodgers","given":"Kuʻulei S.","non-dropping-particle":"","parse-names":false,"suffix":""},{"dropping-particle":"","family":"Storlazzi","given":"Curt D.","non-dropping-particle":"","parse-names":false,"suffix":""},{"dropping-particle":"","family":"Field","given":"Michael E.","non-dropping-particle":"","parse-names":false,"suffix":""},{"dropping-particle":"V.","family":"Lager","given":"Claire","non-dropping-particle":"","parse-names":false,"suffix":""},{"dropping-particle":"","family":"Lager","given":"Dan","non-dropping-particle":"","parse-names":false,"suffix":""}],"container-title":"PeerJ","id":"ITEM-2","issue":"e699","issued":{"date-parts":[["2014"]]},"title":"Response of reef corals on a fringing reef flat to elevated suspended-sediment concentrations: Molokaʻi, Hawaiʻi","type":"article-journal","volume":"2"},"uris":["http://www.mendeley.com/documents/?uuid=28ba9ecb-34e8-42d6-a751-8963920591f7"]}],"mendeley":{"formattedCitation":"(DeMartini et al., 2013; Jokiel et al., 2014)","plainTextFormattedCitation":"(DeMartini et al., 2013; Jokiel et al., 2014)","previouslyFormattedCitation":"(DeMartini et al., 2013; Jokiel et al., 201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Increased sedimentation also decreases</w:t>
      </w:r>
      <w:ins w:id="115" w:author="Geography" w:date="2020-12-10T09:08:00Z">
        <w:r w:rsidR="00F177DB">
          <w:rPr>
            <w:rFonts w:ascii="Times New Roman" w:hAnsi="Times New Roman" w:cs="Times New Roman"/>
          </w:rPr>
          <w:t xml:space="preserve"> </w:t>
        </w:r>
      </w:ins>
      <w:del w:id="116" w:author="Geography" w:date="2020-12-10T09:08:00Z">
        <w:r w:rsidRPr="009C7F0B" w:rsidDel="00F177DB">
          <w:rPr>
            <w:rFonts w:ascii="Times New Roman" w:hAnsi="Times New Roman" w:cs="Times New Roman"/>
          </w:rPr>
          <w:delText xml:space="preserve"> numbers of </w:delText>
        </w:r>
      </w:del>
      <w:r w:rsidRPr="009C7F0B">
        <w:rPr>
          <w:rFonts w:ascii="Times New Roman" w:hAnsi="Times New Roman" w:cs="Times New Roman"/>
        </w:rPr>
        <w:t>fish</w:t>
      </w:r>
      <w:ins w:id="117" w:author="Geography" w:date="2020-12-10T09:08:00Z">
        <w:r w:rsidR="00F177DB">
          <w:rPr>
            <w:rFonts w:ascii="Times New Roman" w:hAnsi="Times New Roman" w:cs="Times New Roman"/>
          </w:rPr>
          <w:t xml:space="preserve"> populations</w:t>
        </w:r>
      </w:ins>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w:t>
      </w:r>
      <w:r w:rsidR="0074336C">
        <w:rPr>
          <w:rFonts w:ascii="Times New Roman" w:hAnsi="Times New Roman" w:cs="Times New Roman"/>
        </w:rPr>
        <w:t xml:space="preserve">thus </w:t>
      </w:r>
      <w:r w:rsidRPr="009C7F0B">
        <w:rPr>
          <w:rFonts w:ascii="Times New Roman" w:hAnsi="Times New Roman" w:cs="Times New Roman"/>
        </w:rPr>
        <w:t xml:space="preserve">herbivory of algal turf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4319/lo.2008.53.6.2695","ISBN":"0024-3590","ISSN":"00243590","abstract":"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author":[{"dropping-particle":"","family":"Bellwood","given":"David R","non-dropping-particle":"","parse-names":false,"suffix":""},{"dropping-particle":"","family":"Fulton","given":"Christopher J","non-dropping-particle":"","parse-names":false,"suffix":""}],"container-title":"Limnology and Oceanography","id":"ITEM-1","issue":"6","issued":{"date-parts":[["2008"]]},"page":"2695-2701","title":"Sediment-mediated suppression of herbivory on coral reefs: Decreasing resilience to rising sea-levels and climate change?","type":"article-journal","volume":"53"},"uris":["http://www.mendeley.com/documents/?uuid=c989927f-4b1e-4c43-9e4d-b0ed2498bcfe"]}],"mendeley":{"formattedCitation":"(Bellwood &amp; Fulton, 2008)","plainTextFormattedCitation":"(Bellwood &amp; Fulton, 2008)","previouslyFormattedCitation":"(Bellwood &amp; Fulton,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ellwood &amp; Fulton, 2008)</w:t>
      </w:r>
      <w:r w:rsidRPr="009C7F0B">
        <w:rPr>
          <w:rFonts w:ascii="Times New Roman" w:hAnsi="Times New Roman" w:cs="Times New Roman"/>
        </w:rPr>
        <w:fldChar w:fldCharType="end"/>
      </w:r>
      <w:ins w:id="118" w:author="Geography" w:date="2020-12-10T09:08:00Z">
        <w:r w:rsidR="00F177DB">
          <w:rPr>
            <w:rFonts w:ascii="Times New Roman" w:hAnsi="Times New Roman" w:cs="Times New Roman"/>
          </w:rPr>
          <w:t>.  Increased a</w:t>
        </w:r>
      </w:ins>
      <w:del w:id="119" w:author="Geography" w:date="2020-12-10T09:08:00Z">
        <w:r w:rsidR="0074336C" w:rsidDel="00F177DB">
          <w:rPr>
            <w:rFonts w:ascii="Times New Roman" w:hAnsi="Times New Roman" w:cs="Times New Roman"/>
          </w:rPr>
          <w:delText>;</w:delText>
        </w:r>
        <w:r w:rsidRPr="009C7F0B" w:rsidDel="00F177DB">
          <w:rPr>
            <w:rFonts w:ascii="Times New Roman" w:hAnsi="Times New Roman" w:cs="Times New Roman"/>
          </w:rPr>
          <w:delText xml:space="preserve"> increased a</w:delText>
        </w:r>
      </w:del>
      <w:r w:rsidRPr="009C7F0B">
        <w:rPr>
          <w:rFonts w:ascii="Times New Roman" w:hAnsi="Times New Roman" w:cs="Times New Roman"/>
        </w:rPr>
        <w:t>lgal height can further increase sediment trapping. Reduced herbivory of turf algae stabilizes a phase shift to an algae-dominated system and reduces fish biomass, for many fish prefer to graze on algae free of sediment</w:t>
      </w:r>
      <w:r w:rsidR="00CD4D59">
        <w:rPr>
          <w:rFonts w:ascii="Times New Roman" w:hAnsi="Times New Roman" w:cs="Times New Roman"/>
        </w:rPr>
        <w:t xml:space="preserve"> </w:t>
      </w:r>
      <w:r w:rsidR="00CD4D59">
        <w:rPr>
          <w:rFonts w:ascii="Times New Roman" w:hAnsi="Times New Roman" w:cs="Times New Roman"/>
        </w:rPr>
        <w:fldChar w:fldCharType="begin" w:fldLock="1"/>
      </w:r>
      <w:r w:rsidR="00C06B38">
        <w:rPr>
          <w:rFonts w:ascii="Times New Roman" w:hAnsi="Times New Roman" w:cs="Times New Roman"/>
        </w:rPr>
        <w:instrText>ADDIN CSL_CITATION {"citationItems":[{"id":"ITEM-1","itemData":{"DOI":"10.1016/j.marpolbul.2016.11.016","ISSN":"18793363","PMID":"27865519","abstract":"Increasing sediment inputs are recognised as an important factor leading to coral reef degradation. However, the role of sediments in ecological processes is poorly understood. This study used paired-choice trials to quantify the effects of sediment grain size and chemical composition on feeding by the abundant detritivorous reef fish, Ctenochaetus striatus. The size of sediments from algal turfs were also compared to those ingested by reef-dwelling C. striatus. Algal turfs containing coarser sediments were preferred by C. striatus, while sediment composition (reefal carbonates vs. riverine silicates) had little effect. On the reef, C. striatus ingested finer sediments than those present in algal turfs. C. striatus appears to prefer algal turfs with coarser sediments as this facilitates ingestion of fine detrital particles, while finer sediments prevent selective feeding on detritus. These findings suggest that fine sediments from terrestrial runoff or dredging may be detrimental to feeding by detritivorous species.","author":[{"dropping-particle":"","family":"Tebbett","given":"Sterling B.","non-dropping-particle":"","parse-names":false,"suffix":""},{"dropping-particle":"","family":"Goatley","given":"Christopher H.R.","non-dropping-particle":"","parse-names":false,"suffix":""},{"dropping-particle":"","family":"Bellwood","given":"David R.","non-dropping-particle":"","parse-names":false,"suffix":""}],"container-title":"Marine Pollution Bulletin","id":"ITEM-1","issued":{"date-parts":[["2017"]]},"title":"Fine sediments suppress detritivory on coral reefs","type":"article-journal"},"uris":["http://www.mendeley.com/documents/?uuid=b5afab99-99df-45bc-bf35-2ef65abbad59"]}],"mendeley":{"formattedCitation":"(Tebbett et al., 2017)","plainTextFormattedCitation":"(Tebbett et al., 2017)","previouslyFormattedCitation":"(Tebbett et al., 2017)"},"properties":{"noteIndex":0},"schema":"https://github.com/citation-style-language/schema/raw/master/csl-citation.json"}</w:instrText>
      </w:r>
      <w:r w:rsidR="00CD4D59">
        <w:rPr>
          <w:rFonts w:ascii="Times New Roman" w:hAnsi="Times New Roman" w:cs="Times New Roman"/>
        </w:rPr>
        <w:fldChar w:fldCharType="separate"/>
      </w:r>
      <w:r w:rsidR="00CD4D59" w:rsidRPr="00CD4D59">
        <w:rPr>
          <w:rFonts w:ascii="Times New Roman" w:hAnsi="Times New Roman" w:cs="Times New Roman"/>
          <w:noProof/>
        </w:rPr>
        <w:t>(Tebbett et al., 2017)</w:t>
      </w:r>
      <w:r w:rsidR="00CD4D59">
        <w:rPr>
          <w:rFonts w:ascii="Times New Roman" w:hAnsi="Times New Roman" w:cs="Times New Roman"/>
        </w:rPr>
        <w:fldChar w:fldCharType="end"/>
      </w:r>
      <w:r w:rsidRPr="009C7F0B">
        <w:rPr>
          <w:rFonts w:ascii="Times New Roman" w:hAnsi="Times New Roman" w:cs="Times New Roman"/>
        </w:rPr>
        <w:t>.</w:t>
      </w:r>
    </w:p>
    <w:p w14:paraId="6753C82D" w14:textId="64302DED" w:rsidR="008340DA" w:rsidRPr="009C7F0B" w:rsidRDefault="000A3755" w:rsidP="009C7F0B">
      <w:pPr>
        <w:spacing w:after="0"/>
        <w:ind w:firstLine="720"/>
        <w:rPr>
          <w:rFonts w:ascii="Times New Roman" w:hAnsi="Times New Roman" w:cs="Times New Roman"/>
        </w:rPr>
      </w:pPr>
      <w:ins w:id="120" w:author="Geography" w:date="2020-12-10T08:28:00Z">
        <w:r>
          <w:rPr>
            <w:rFonts w:ascii="Times New Roman" w:hAnsi="Times New Roman" w:cs="Times New Roman"/>
          </w:rPr>
          <w:t>E</w:t>
        </w:r>
      </w:ins>
      <w:del w:id="121" w:author="Geography" w:date="2020-12-10T08:28:00Z">
        <w:r w:rsidR="008340DA" w:rsidRPr="009C7F0B" w:rsidDel="000A3755">
          <w:rPr>
            <w:rFonts w:ascii="Times New Roman" w:hAnsi="Times New Roman" w:cs="Times New Roman"/>
          </w:rPr>
          <w:delText xml:space="preserve">Many </w:delText>
        </w:r>
      </w:del>
      <w:del w:id="122" w:author="Geography" w:date="2020-12-10T08:27:00Z">
        <w:r w:rsidR="008340DA" w:rsidRPr="009C7F0B" w:rsidDel="000A3755">
          <w:rPr>
            <w:rFonts w:ascii="Times New Roman" w:hAnsi="Times New Roman" w:cs="Times New Roman"/>
          </w:rPr>
          <w:delText>r</w:delText>
        </w:r>
      </w:del>
      <w:del w:id="123" w:author="Geography" w:date="2020-12-10T08:28:00Z">
        <w:r w:rsidR="008340DA" w:rsidRPr="009C7F0B" w:rsidDel="000A3755">
          <w:rPr>
            <w:rFonts w:ascii="Times New Roman" w:hAnsi="Times New Roman" w:cs="Times New Roman"/>
          </w:rPr>
          <w:delText>esearchers and e</w:delText>
        </w:r>
      </w:del>
      <w:r w:rsidR="008340DA" w:rsidRPr="009C7F0B">
        <w:rPr>
          <w:rFonts w:ascii="Times New Roman" w:hAnsi="Times New Roman" w:cs="Times New Roman"/>
        </w:rPr>
        <w:t xml:space="preserve">nvironmental managers </w:t>
      </w:r>
      <w:ins w:id="124" w:author="Geography" w:date="2020-12-10T08:28:00Z">
        <w:r>
          <w:rPr>
            <w:rFonts w:ascii="Times New Roman" w:hAnsi="Times New Roman" w:cs="Times New Roman"/>
          </w:rPr>
          <w:t>need to</w:t>
        </w:r>
      </w:ins>
      <w:del w:id="125" w:author="Geography" w:date="2020-12-10T08:28:00Z">
        <w:r w:rsidR="008340DA" w:rsidRPr="009C7F0B" w:rsidDel="000A3755">
          <w:rPr>
            <w:rFonts w:ascii="Times New Roman" w:hAnsi="Times New Roman" w:cs="Times New Roman"/>
          </w:rPr>
          <w:delText>are interested in</w:delText>
        </w:r>
      </w:del>
      <w:r w:rsidR="008340DA" w:rsidRPr="009C7F0B">
        <w:rPr>
          <w:rFonts w:ascii="Times New Roman" w:hAnsi="Times New Roman" w:cs="Times New Roman"/>
        </w:rPr>
        <w:t xml:space="preserve"> determin</w:t>
      </w:r>
      <w:ins w:id="126" w:author="Geography" w:date="2020-12-10T08:28:00Z">
        <w:r>
          <w:rPr>
            <w:rFonts w:ascii="Times New Roman" w:hAnsi="Times New Roman" w:cs="Times New Roman"/>
          </w:rPr>
          <w:t>e</w:t>
        </w:r>
      </w:ins>
      <w:del w:id="127" w:author="Geography" w:date="2020-12-10T08:28:00Z">
        <w:r w:rsidR="008340DA" w:rsidRPr="009C7F0B" w:rsidDel="000A3755">
          <w:rPr>
            <w:rFonts w:ascii="Times New Roman" w:hAnsi="Times New Roman" w:cs="Times New Roman"/>
          </w:rPr>
          <w:delText>ing</w:delText>
        </w:r>
      </w:del>
      <w:r w:rsidR="008340DA" w:rsidRPr="009C7F0B">
        <w:rPr>
          <w:rFonts w:ascii="Times New Roman" w:hAnsi="Times New Roman" w:cs="Times New Roman"/>
        </w:rPr>
        <w:t xml:space="preserve"> the location and severity of terrigenous sediment impacts on coral health, but developing a measure of sediment impact has proven difficult. </w:t>
      </w:r>
      <w:del w:id="128" w:author="Geography" w:date="2020-12-10T08:28:00Z">
        <w:r w:rsidR="008340DA" w:rsidRPr="009C7F0B" w:rsidDel="000A3755">
          <w:rPr>
            <w:rFonts w:ascii="Times New Roman" w:hAnsi="Times New Roman" w:cs="Times New Roman"/>
          </w:rPr>
          <w:delText xml:space="preserve">Some have measured </w:delText>
        </w:r>
      </w:del>
      <w:r w:rsidR="008340DA" w:rsidRPr="009C7F0B">
        <w:rPr>
          <w:rFonts w:ascii="Times New Roman" w:hAnsi="Times New Roman" w:cs="Times New Roman"/>
        </w:rPr>
        <w:t xml:space="preserve">SSC in the water column </w:t>
      </w:r>
      <w:ins w:id="129" w:author="Geography" w:date="2020-12-10T08:28:00Z">
        <w:r w:rsidR="00AF0855">
          <w:rPr>
            <w:rFonts w:ascii="Times New Roman" w:hAnsi="Times New Roman" w:cs="Times New Roman"/>
          </w:rPr>
          <w:t>p</w:t>
        </w:r>
      </w:ins>
      <w:ins w:id="130" w:author="Geography" w:date="2020-12-10T09:09:00Z">
        <w:r w:rsidR="00AF0855">
          <w:rPr>
            <w:rFonts w:ascii="Times New Roman" w:hAnsi="Times New Roman" w:cs="Times New Roman"/>
          </w:rPr>
          <w:t>rovides a metric of</w:t>
        </w:r>
      </w:ins>
      <w:del w:id="131" w:author="Geography" w:date="2020-12-10T08:28:00Z">
        <w:r w:rsidR="00FC2DC9" w:rsidRPr="009C7F0B" w:rsidDel="000A3755">
          <w:rPr>
            <w:rFonts w:ascii="Times New Roman" w:hAnsi="Times New Roman" w:cs="Times New Roman"/>
          </w:rPr>
          <w:delText>to</w:delText>
        </w:r>
      </w:del>
      <w:del w:id="132" w:author="Geography" w:date="2020-12-10T09:09:00Z">
        <w:r w:rsidR="00FC2DC9" w:rsidRPr="009C7F0B" w:rsidDel="00AF0855">
          <w:rPr>
            <w:rFonts w:ascii="Times New Roman" w:hAnsi="Times New Roman" w:cs="Times New Roman"/>
          </w:rPr>
          <w:delText xml:space="preserve"> determine</w:delText>
        </w:r>
      </w:del>
      <w:r w:rsidR="00FC2DC9" w:rsidRPr="009C7F0B">
        <w:rPr>
          <w:rFonts w:ascii="Times New Roman" w:hAnsi="Times New Roman" w:cs="Times New Roman"/>
        </w:rPr>
        <w:t xml:space="preserve"> </w:t>
      </w:r>
      <w:del w:id="133" w:author="Geography" w:date="2020-12-10T09:10:00Z">
        <w:r w:rsidR="00FC2DC9" w:rsidRPr="009C7F0B" w:rsidDel="00AF0855">
          <w:rPr>
            <w:rFonts w:ascii="Times New Roman" w:hAnsi="Times New Roman" w:cs="Times New Roman"/>
          </w:rPr>
          <w:delText xml:space="preserve">sediment </w:delText>
        </w:r>
      </w:del>
      <w:r w:rsidR="00FC2DC9" w:rsidRPr="009C7F0B">
        <w:rPr>
          <w:rFonts w:ascii="Times New Roman" w:hAnsi="Times New Roman" w:cs="Times New Roman"/>
        </w:rPr>
        <w:t xml:space="preserve">stress </w:t>
      </w:r>
      <w:r w:rsidR="008340DA"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S0272-7714(02)00321-9","ISSN":"02727714","author":[{"dropping-particle":"","family":"Wolanski","given":"Eric","non-dropping-particle":"","parse-names":false,"suffix":""},{"dropping-particle":"","family":"Richmond","given":"Robert H.","non-dropping-particle":"","parse-names":false,"suffix":""},{"dropping-particle":"","family":"Davis","given":"Gerald","non-dropping-particle":"","parse-names":false,"suffix":""},{"dropping-particle":"","family":"Bonito","given":"Victor","non-dropping-particle":"","parse-names":false,"suffix":""}],"container-title":"Estuarine, Coastal and Shelf Science","id":"ITEM-1","issue":"5-6","issued":{"date-parts":[["2003","4"]]},"page":"1029-1040","title":"Water and fine sediment dynamics in transient river plumes in a small, reef-fringed bay, Guam","type":"article-journal","volume":"56"},"uris":["http://www.mendeley.com/documents/?uuid=97031f16-cd14-47e3-8de5-474f08b73cd7"]},{"id":"ITEM-2","itemData":{"ISSN":"0272-7714","author":[{"dropping-particle":"","family":"Fabricius","given":"Katharina E","non-dropping-particle":"","parse-names":false,"suffix":""},{"dropping-particle":"","family":"De’ath","given":"Glenn","non-dropping-particle":"","parse-names":false,"suffix":""},{"dropping-particle":"","family":"Humphrey","given":"Craig","non-dropping-particle":"","parse-names":false,"suffix":""},{"dropping-particle":"","family":"Zagorskis","given":"Irena","non-dropping-particle":"","parse-names":false,"suffix":""},{"dropping-particle":"","family":"Schaffelke","given":"Britta","non-dropping-particle":"","parse-names":false,"suffix":""}],"container-title":"Estuarine, Coastal and Shelf Science","id":"ITEM-2","issued":{"date-parts":[["2012"]]},"page":"57-65","title":"Intra-annual variation in turbidity in response to terrestrial runoff on near-shore coral reefs of the Great Barrier Reef","type":"article-journal","volume":"116"},"uris":["http://www.mendeley.com/documents/?uuid=e32df877-4a65-4333-a49a-aef34c53e194"]}],"mendeley":{"formattedCitation":"(Fabricius et al., 2012; Wolanski et al., 2003)","plainTextFormattedCitation":"(Fabricius et al., 2012; Wolanski et al., 2003)","previouslyFormattedCitation":"(Fabricius et al., 2012; Wolanski et al., 2003)"},"properties":{"noteIndex":0},"schema":"https://github.com/citation-style-language/schema/raw/master/csl-citation.json"}</w:instrText>
      </w:r>
      <w:r w:rsidR="008340DA" w:rsidRPr="009C7F0B">
        <w:rPr>
          <w:rFonts w:ascii="Times New Roman" w:hAnsi="Times New Roman" w:cs="Times New Roman"/>
        </w:rPr>
        <w:fldChar w:fldCharType="separate"/>
      </w:r>
      <w:r w:rsidR="00CD4D59" w:rsidRPr="00CD4D59">
        <w:rPr>
          <w:rFonts w:ascii="Times New Roman" w:hAnsi="Times New Roman" w:cs="Times New Roman"/>
          <w:noProof/>
        </w:rPr>
        <w:t>(Fabricius et al., 2012; Wolanski et al., 2003)</w:t>
      </w:r>
      <w:r w:rsidR="008340DA" w:rsidRPr="009C7F0B">
        <w:rPr>
          <w:rFonts w:ascii="Times New Roman" w:hAnsi="Times New Roman" w:cs="Times New Roman"/>
        </w:rPr>
        <w:fldChar w:fldCharType="end"/>
      </w:r>
      <w:ins w:id="134" w:author="Geography" w:date="2020-12-10T08:28:00Z">
        <w:r>
          <w:rPr>
            <w:rFonts w:ascii="Times New Roman" w:hAnsi="Times New Roman" w:cs="Times New Roman"/>
          </w:rPr>
          <w:t xml:space="preserve"> but</w:t>
        </w:r>
      </w:ins>
      <w:del w:id="135" w:author="Geography" w:date="2020-12-10T08:28:00Z">
        <w:r w:rsidR="008340DA" w:rsidRPr="009C7F0B" w:rsidDel="000A3755">
          <w:rPr>
            <w:rFonts w:ascii="Times New Roman" w:hAnsi="Times New Roman" w:cs="Times New Roman"/>
          </w:rPr>
          <w:delText>,</w:delText>
        </w:r>
      </w:del>
      <w:r w:rsidR="008340DA" w:rsidRPr="009C7F0B">
        <w:rPr>
          <w:rFonts w:ascii="Times New Roman" w:hAnsi="Times New Roman" w:cs="Times New Roman"/>
        </w:rPr>
        <w:t xml:space="preserve"> </w:t>
      </w:r>
      <w:del w:id="136" w:author="Geography" w:date="2020-12-10T08:28:00Z">
        <w:r w:rsidR="008340DA" w:rsidRPr="009C7F0B" w:rsidDel="000A3755">
          <w:rPr>
            <w:rFonts w:ascii="Times New Roman" w:hAnsi="Times New Roman" w:cs="Times New Roman"/>
          </w:rPr>
          <w:delText xml:space="preserve">but they </w:delText>
        </w:r>
      </w:del>
      <w:r w:rsidR="008340DA" w:rsidRPr="009C7F0B">
        <w:rPr>
          <w:rFonts w:ascii="Times New Roman" w:hAnsi="Times New Roman" w:cs="Times New Roman"/>
        </w:rPr>
        <w:t>do</w:t>
      </w:r>
      <w:ins w:id="137" w:author="Geography" w:date="2020-12-10T08:29:00Z">
        <w:r>
          <w:rPr>
            <w:rFonts w:ascii="Times New Roman" w:hAnsi="Times New Roman" w:cs="Times New Roman"/>
          </w:rPr>
          <w:t>es</w:t>
        </w:r>
      </w:ins>
      <w:r w:rsidR="008340DA" w:rsidRPr="009C7F0B">
        <w:rPr>
          <w:rFonts w:ascii="Times New Roman" w:hAnsi="Times New Roman" w:cs="Times New Roman"/>
        </w:rPr>
        <w:t xml:space="preserve"> not </w:t>
      </w:r>
      <w:del w:id="138" w:author="Geography" w:date="2020-12-10T09:10:00Z">
        <w:r w:rsidR="008340DA" w:rsidRPr="009C7F0B" w:rsidDel="00AF0855">
          <w:rPr>
            <w:rFonts w:ascii="Times New Roman" w:hAnsi="Times New Roman" w:cs="Times New Roman"/>
          </w:rPr>
          <w:delText>show if</w:delText>
        </w:r>
      </w:del>
      <w:ins w:id="139" w:author="Geography" w:date="2020-12-10T09:10:00Z">
        <w:r w:rsidR="00AF0855">
          <w:rPr>
            <w:rFonts w:ascii="Times New Roman" w:hAnsi="Times New Roman" w:cs="Times New Roman"/>
          </w:rPr>
          <w:t>quantify</w:t>
        </w:r>
      </w:ins>
      <w:r w:rsidR="008340DA" w:rsidRPr="009C7F0B">
        <w:rPr>
          <w:rFonts w:ascii="Times New Roman" w:hAnsi="Times New Roman" w:cs="Times New Roman"/>
        </w:rPr>
        <w:t xml:space="preserve"> sediment </w:t>
      </w:r>
      <w:del w:id="140" w:author="Geography" w:date="2020-12-10T09:10:00Z">
        <w:r w:rsidR="008340DA" w:rsidRPr="009C7F0B" w:rsidDel="00AF0855">
          <w:rPr>
            <w:rFonts w:ascii="Times New Roman" w:hAnsi="Times New Roman" w:cs="Times New Roman"/>
          </w:rPr>
          <w:delText xml:space="preserve">is </w:delText>
        </w:r>
      </w:del>
      <w:r w:rsidR="008340DA" w:rsidRPr="009C7F0B">
        <w:rPr>
          <w:rFonts w:ascii="Times New Roman" w:hAnsi="Times New Roman" w:cs="Times New Roman"/>
        </w:rPr>
        <w:t xml:space="preserve">accumulating on the coral, </w:t>
      </w:r>
      <w:ins w:id="141" w:author="Geography" w:date="2020-12-10T09:10:00Z">
        <w:r w:rsidR="00AF0855">
          <w:rPr>
            <w:rFonts w:ascii="Times New Roman" w:hAnsi="Times New Roman" w:cs="Times New Roman"/>
          </w:rPr>
          <w:t xml:space="preserve">or the </w:t>
        </w:r>
      </w:ins>
      <w:del w:id="142" w:author="Geography" w:date="2020-12-10T09:10:00Z">
        <w:r w:rsidR="008340DA" w:rsidRPr="009C7F0B" w:rsidDel="00AF0855">
          <w:rPr>
            <w:rFonts w:ascii="Times New Roman" w:hAnsi="Times New Roman" w:cs="Times New Roman"/>
          </w:rPr>
          <w:delText xml:space="preserve">the </w:delText>
        </w:r>
      </w:del>
      <w:r w:rsidR="008340DA" w:rsidRPr="009C7F0B">
        <w:rPr>
          <w:rFonts w:ascii="Times New Roman" w:hAnsi="Times New Roman" w:cs="Times New Roman"/>
        </w:rPr>
        <w:t>residence time</w:t>
      </w:r>
      <w:del w:id="143" w:author="Geography" w:date="2020-12-10T09:10:00Z">
        <w:r w:rsidR="008340DA" w:rsidRPr="009C7F0B" w:rsidDel="00AF0855">
          <w:rPr>
            <w:rFonts w:ascii="Times New Roman" w:hAnsi="Times New Roman" w:cs="Times New Roman"/>
          </w:rPr>
          <w:delText>,</w:delText>
        </w:r>
      </w:del>
      <w:r w:rsidR="008340DA" w:rsidRPr="009C7F0B">
        <w:rPr>
          <w:rFonts w:ascii="Times New Roman" w:hAnsi="Times New Roman" w:cs="Times New Roman"/>
        </w:rPr>
        <w:t xml:space="preserve"> or</w:t>
      </w:r>
      <w:ins w:id="144" w:author="Geography" w:date="2020-12-10T09:10:00Z">
        <w:r w:rsidR="00AF0855">
          <w:rPr>
            <w:rFonts w:ascii="Times New Roman" w:hAnsi="Times New Roman" w:cs="Times New Roman"/>
          </w:rPr>
          <w:t xml:space="preserve"> </w:t>
        </w:r>
      </w:ins>
      <w:del w:id="145" w:author="Geography" w:date="2020-12-10T09:10:00Z">
        <w:r w:rsidR="008340DA" w:rsidRPr="009C7F0B" w:rsidDel="00AF0855">
          <w:rPr>
            <w:rFonts w:ascii="Times New Roman" w:hAnsi="Times New Roman" w:cs="Times New Roman"/>
          </w:rPr>
          <w:delText xml:space="preserve"> the</w:delText>
        </w:r>
      </w:del>
      <w:r w:rsidR="008340DA" w:rsidRPr="009C7F0B">
        <w:rPr>
          <w:rFonts w:ascii="Times New Roman" w:hAnsi="Times New Roman" w:cs="Times New Roman"/>
        </w:rPr>
        <w:t xml:space="preserve"> composition of the sediment, </w:t>
      </w:r>
      <w:ins w:id="146" w:author="Geography" w:date="2020-12-10T08:29:00Z">
        <w:r>
          <w:rPr>
            <w:rFonts w:ascii="Times New Roman" w:hAnsi="Times New Roman" w:cs="Times New Roman"/>
          </w:rPr>
          <w:t xml:space="preserve">all of </w:t>
        </w:r>
      </w:ins>
      <w:r w:rsidR="008340DA" w:rsidRPr="009C7F0B">
        <w:rPr>
          <w:rFonts w:ascii="Times New Roman" w:hAnsi="Times New Roman" w:cs="Times New Roman"/>
        </w:rPr>
        <w:t xml:space="preserve">which are important for overall impact </w:t>
      </w:r>
      <w:r w:rsidR="008340DA"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id":"ITEM-2","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2","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 Weber et al., 2012)","plainTextFormattedCitation":"(Erftemeijer et al., 2012; Weber et al., 2012)","previouslyFormattedCitation":"(Erftemeijer et al., 2012; Weber et al., 2012)"},"properties":{"noteIndex":0},"schema":"https://github.com/citation-style-language/schema/raw/master/csl-citation.json"}</w:instrText>
      </w:r>
      <w:r w:rsidR="008340DA" w:rsidRPr="009C7F0B">
        <w:rPr>
          <w:rFonts w:ascii="Times New Roman" w:hAnsi="Times New Roman" w:cs="Times New Roman"/>
        </w:rPr>
        <w:fldChar w:fldCharType="separate"/>
      </w:r>
      <w:r w:rsidR="00CD4D59" w:rsidRPr="00CD4D59">
        <w:rPr>
          <w:rFonts w:ascii="Times New Roman" w:hAnsi="Times New Roman" w:cs="Times New Roman"/>
          <w:noProof/>
        </w:rPr>
        <w:t>(Erftemeijer et al., 2012; Weber et al., 2012)</w:t>
      </w:r>
      <w:r w:rsidR="008340DA" w:rsidRPr="009C7F0B">
        <w:rPr>
          <w:rFonts w:ascii="Times New Roman" w:hAnsi="Times New Roman" w:cs="Times New Roman"/>
        </w:rPr>
        <w:fldChar w:fldCharType="end"/>
      </w:r>
      <w:r w:rsidR="008340DA" w:rsidRPr="009C7F0B">
        <w:rPr>
          <w:rFonts w:ascii="Times New Roman" w:hAnsi="Times New Roman" w:cs="Times New Roman"/>
        </w:rPr>
        <w:t xml:space="preserve">. Thus, direct measurements of net sediment accumulation and composition are preferred </w:t>
      </w:r>
      <w:r w:rsidR="008340DA"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008340DA"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008340DA" w:rsidRPr="009C7F0B">
        <w:rPr>
          <w:rFonts w:ascii="Times New Roman" w:hAnsi="Times New Roman" w:cs="Times New Roman"/>
        </w:rPr>
        <w:fldChar w:fldCharType="end"/>
      </w:r>
      <w:r w:rsidR="008340DA" w:rsidRPr="009C7F0B">
        <w:rPr>
          <w:rFonts w:ascii="Times New Roman" w:hAnsi="Times New Roman" w:cs="Times New Roman"/>
        </w:rPr>
        <w:t>.</w:t>
      </w:r>
    </w:p>
    <w:p w14:paraId="14335D90" w14:textId="3A1E8036"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plainTextFormattedCitation":"(Curt D. 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w:t>
      </w:r>
      <w:del w:id="147" w:author="Geography" w:date="2020-12-10T09:11:00Z">
        <w:r w:rsidR="00CE0924" w:rsidRPr="00CE0924" w:rsidDel="00AF0855">
          <w:rPr>
            <w:rFonts w:ascii="Times New Roman" w:hAnsi="Times New Roman" w:cs="Times New Roman"/>
            <w:noProof/>
          </w:rPr>
          <w:delText xml:space="preserve">Curt D. </w:delText>
        </w:r>
      </w:del>
      <w:r w:rsidR="00CE0924" w:rsidRPr="00CE0924">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Curt D. Storlazzi et al., 2011)","plainTextFormattedCitation":"(Browne et al., 2012; Curt D. Storlazzi et al., 2011)","previouslyFormattedCitation":"(Browne et al., 2012; Curt D. Storlazzi et al., 2011)"},"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 xml:space="preserve">(Browne et al., 2012; </w:t>
      </w:r>
      <w:del w:id="148" w:author="Geography" w:date="2020-12-10T09:12:00Z">
        <w:r w:rsidR="00CE0924" w:rsidRPr="00CE0924" w:rsidDel="00523ED7">
          <w:rPr>
            <w:rFonts w:ascii="Times New Roman" w:hAnsi="Times New Roman" w:cs="Times New Roman"/>
            <w:noProof/>
          </w:rPr>
          <w:delText xml:space="preserve">Curt D. </w:delText>
        </w:r>
      </w:del>
      <w:r w:rsidR="00CE0924" w:rsidRPr="00CE0924">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w:t>
      </w:r>
      <w:del w:id="149" w:author="Geography" w:date="2020-12-10T09:12:00Z">
        <w:r w:rsidRPr="009C7F0B" w:rsidDel="00523ED7">
          <w:rPr>
            <w:rFonts w:ascii="Times New Roman" w:hAnsi="Times New Roman" w:cs="Times New Roman"/>
          </w:rPr>
          <w:delText>“</w:delText>
        </w:r>
      </w:del>
      <w:r w:rsidRPr="009C7F0B">
        <w:rPr>
          <w:rFonts w:ascii="Times New Roman" w:hAnsi="Times New Roman" w:cs="Times New Roman"/>
        </w:rPr>
        <w:t>net</w:t>
      </w:r>
      <w:del w:id="150" w:author="Geography" w:date="2020-12-10T09:12:00Z">
        <w:r w:rsidRPr="009C7F0B" w:rsidDel="00523ED7">
          <w:rPr>
            <w:rFonts w:ascii="Times New Roman" w:hAnsi="Times New Roman" w:cs="Times New Roman"/>
          </w:rPr>
          <w:delText>”</w:delText>
        </w:r>
      </w:del>
      <w:r w:rsidRPr="009C7F0B">
        <w:rPr>
          <w:rFonts w:ascii="Times New Roman" w:hAnsi="Times New Roman" w:cs="Times New Roman"/>
        </w:rPr>
        <w:t xml:space="preserve"> sediment accumulation,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manualFormatting":"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w:t>
      </w:r>
      <w:del w:id="151" w:author="Geography" w:date="2020-12-10T09:12:00Z">
        <w:r w:rsidRPr="009C7F0B" w:rsidDel="00523ED7">
          <w:rPr>
            <w:rFonts w:ascii="Times New Roman" w:hAnsi="Times New Roman" w:cs="Times New Roman"/>
          </w:rPr>
          <w:delText>“</w:delText>
        </w:r>
      </w:del>
      <w:r w:rsidRPr="009C7F0B">
        <w:rPr>
          <w:rFonts w:ascii="Times New Roman" w:hAnsi="Times New Roman" w:cs="Times New Roman"/>
        </w:rPr>
        <w:t>SedPods</w:t>
      </w:r>
      <w:r w:rsidR="00FC2DC9" w:rsidRPr="009C7F0B">
        <w:rPr>
          <w:rFonts w:ascii="Times New Roman" w:hAnsi="Times New Roman" w:cs="Times New Roman"/>
        </w:rPr>
        <w:t>,</w:t>
      </w:r>
      <w:del w:id="152" w:author="Geography" w:date="2020-12-10T09:12:00Z">
        <w:r w:rsidRPr="009C7F0B" w:rsidDel="00523ED7">
          <w:rPr>
            <w:rFonts w:ascii="Times New Roman" w:hAnsi="Times New Roman" w:cs="Times New Roman"/>
          </w:rPr>
          <w:delText>”</w:delText>
        </w:r>
      </w:del>
      <w:r w:rsidRPr="009C7F0B">
        <w:rPr>
          <w:rFonts w:ascii="Times New Roman" w:hAnsi="Times New Roman" w:cs="Times New Roman"/>
        </w:rPr>
        <w:t xml:space="preserve">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60DC1B38"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Th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2","issue":"3-4","issued":{"date-parts":[["2009","2","5"]]},"page":"574-585","title":"Supply and dispersal of flood sediment from a steep, tropical watershed: Hanalei Bay, Kaua'i, Hawai'i, USA","type":"article-journal","volume":"121"},"uris":["http://www.mendeley.com/documents/?uuid=dcaf7340-2db6-42f6-b579-3c066da804c3"]}],"mendeley":{"formattedCitation":"(Draut et al., 2009; Curt D. Storlazzi et al., 2009)","plainTextFormattedCitation":"(Draut et al., 2009; Curt D. Storlazzi et al., 2009)","previouslyFormattedCitation":"(Draut et al., 2009; Curt D. Storlazzi et al., 2009)"},"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Draut et al., 2009; Curt D. Storlazzi et al., 2009)</w:t>
      </w:r>
      <w:r w:rsidRPr="009C7F0B">
        <w:rPr>
          <w:rFonts w:ascii="Times New Roman" w:hAnsi="Times New Roman" w:cs="Times New Roman"/>
        </w:rPr>
        <w:fldChar w:fldCharType="end"/>
      </w:r>
      <w:r w:rsidR="00C06B38">
        <w:rPr>
          <w:rFonts w:ascii="Times New Roman" w:hAnsi="Times New Roman" w:cs="Times New Roman"/>
        </w:rPr>
        <w:t xml:space="preserve"> and impacts on coral health depen</w:t>
      </w:r>
      <w:ins w:id="153" w:author="Geography" w:date="2020-12-10T09:20:00Z">
        <w:r w:rsidR="00523ED7">
          <w:rPr>
            <w:rFonts w:ascii="Times New Roman" w:hAnsi="Times New Roman" w:cs="Times New Roman"/>
          </w:rPr>
          <w:t>d</w:t>
        </w:r>
      </w:ins>
      <w:del w:id="154" w:author="Geography" w:date="2020-12-10T09:20:00Z">
        <w:r w:rsidR="00C06B38" w:rsidDel="00523ED7">
          <w:rPr>
            <w:rFonts w:ascii="Times New Roman" w:hAnsi="Times New Roman" w:cs="Times New Roman"/>
          </w:rPr>
          <w:delText>ding</w:delText>
        </w:r>
      </w:del>
      <w:r w:rsidR="00C06B38">
        <w:rPr>
          <w:rFonts w:ascii="Times New Roman" w:hAnsi="Times New Roman" w:cs="Times New Roman"/>
        </w:rPr>
        <w:t xml:space="preserve"> on species and </w:t>
      </w:r>
      <w:ins w:id="155" w:author="Geography" w:date="2020-12-10T09:13:00Z">
        <w:r w:rsidR="00523ED7">
          <w:rPr>
            <w:rFonts w:ascii="Times New Roman" w:hAnsi="Times New Roman" w:cs="Times New Roman"/>
          </w:rPr>
          <w:t xml:space="preserve">coral </w:t>
        </w:r>
      </w:ins>
      <w:r w:rsidR="00C06B38">
        <w:rPr>
          <w:rFonts w:ascii="Times New Roman" w:hAnsi="Times New Roman" w:cs="Times New Roman"/>
        </w:rPr>
        <w:t xml:space="preserve">morphology </w:t>
      </w:r>
      <w:r w:rsidR="00C06B38">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C06B38">
        <w:rPr>
          <w:rFonts w:ascii="Times New Roman" w:hAnsi="Times New Roman" w:cs="Times New Roman"/>
        </w:rPr>
        <w:fldChar w:fldCharType="separate"/>
      </w:r>
      <w:r w:rsidR="00C06B38" w:rsidRPr="00C06B38">
        <w:rPr>
          <w:rFonts w:ascii="Times New Roman" w:hAnsi="Times New Roman" w:cs="Times New Roman"/>
          <w:noProof/>
        </w:rPr>
        <w:t>(Duckworth et al., 2017)</w:t>
      </w:r>
      <w:r w:rsidR="00C06B38">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w:t>
      </w:r>
      <w:r w:rsidR="00822507" w:rsidRPr="006E0918">
        <w:rPr>
          <w:rFonts w:ascii="Times New Roman" w:hAnsi="Times New Roman" w:cs="Times New Roman"/>
          <w:i/>
          <w:iCs/>
        </w:rPr>
        <w:t>SSY</w:t>
      </w:r>
      <w:r w:rsidR="00822507" w:rsidRPr="009C7F0B">
        <w:rPr>
          <w:rFonts w:ascii="Times New Roman" w:hAnsi="Times New Roman" w:cs="Times New Roman"/>
        </w:rPr>
        <w:t xml:space="preserve">)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8.02.017","ISSN":"0025-326X","PMID":"18359047","abstract":"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author":[{"dropping-particle":"","family":"Ryan","given":"K E","non-dropping-particle":"","parse-names":false,"suffix":""},{"dropping-particle":"","family":"Walsh","given":"J P","non-dropping-particle":"","parse-names":false,"suffix":""},{"dropping-particle":"","family":"Corbett","given":"D R","non-dropping-particle":"","parse-names":false,"suffix":""},{"dropping-particle":"","family":"Winter","given":"a","non-dropping-particle":"","parse-names":false,"suffix":""}],"container-title":"Marine pollution bulletin","id":"ITEM-1","issue":"6","issued":{"date-parts":[["2008","6"]]},"page":"1177-83","title":"A record of recent change in terrestrial sedimentation in a coral-reef environment, La Parguera, Puerto Rico: a response to coastal development?","type":"article-journal","volume":"56"},"uris":["http://www.mendeley.com/documents/?uuid=f4967080-5730-4599-828a-92000bdc2158"]},{"id":"ITEM-2","itemData":{"author":[{"dropping-particle":"","family":"Brooks","given":"Gregg","non-dropping-particle":"","parse-names":false,"suffix":""},{"dropping-particle":"","family":"Devine","given":"Barry","non-dropping-particle":"","parse-names":false,"suffix":""},{"dropping-particle":"","family":"Larson","given":"Rebekka","non-dropping-particle":"","parse-names":false,"suffix":""},{"dropping-particle":"","family":"Rood","given":"Bryan","non-dropping-particle":"","parse-names":false,"suffix":""}],"container-title":"Caribbean Journal of Science","id":"ITEM-2","issue":"2","issued":{"date-parts":[["2007"]]},"page":"226-243","title":"Sedimentary Development of Coral Bay , St . John , USVI : A Shift From Natural to Anthropogenic Influences","type":"article-journal","volume":"43"},"uris":["http://www.mendeley.com/documents/?uuid=533d0bbe-312e-41b1-82f8-409094bbb3a7"]},{"id":"ITEM-3","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3","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rooks et al., 2007; DeMartini et al., 2013; Ryan et al., 2008)","plainTextFormattedCitation":"(Brooks et al., 2007; DeMartini et al., 2013; Ryan et al., 2008)","previouslyFormattedCitation":"(Brooks et al., 2007; DeMartini et al., 2013; Ryan et al.,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rooks et al., 2007; DeMartini et al., 2013; Ryan et al., 2008)</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nvpol.2007.12.039","ISSN":"1873-6424","PMID":"18262698","abstract":"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author":[{"dropping-particle":"","family":"Meng","given":"Pei-Jie","non-dropping-particle":"","parse-names":false,"suffix":""},{"dropping-particle":"","family":"Lee","given":"Hung-Jen","non-dropping-particle":"","parse-names":false,"suffix":""},{"dropping-particle":"","family":"Wang","given":"Jih-Terng","non-dropping-particle":"","parse-names":false,"suffix":""},{"dropping-particle":"","family":"Chen","given":"Chung-Chi","non-dropping-particle":"","parse-names":false,"suffix":""},{"dropping-particle":"","family":"Lin","given":"Hsing-Juh","non-dropping-particle":"","parse-names":false,"suffix":""},{"dropping-particle":"","family":"Tew","given":"Kwee Siong","non-dropping-particle":"","parse-names":false,"suffix":""},{"dropping-particle":"","family":"Hsieh","given":"Wei-Jiun","non-dropping-particle":"","parse-names":false,"suffix":""}],"container-title":"Environmental Pollution","id":"ITEM-1","issue":"1","issued":{"date-parts":[["2008","11"]]},"page":"67-75","title":"A long-term survey on anthropogenic impacts to the water quality of coral reefs, southern Taiwan.","type":"article-journal","volume":"156"},"uris":["http://www.mendeley.com/documents/?uuid=476f0abc-bde2-4a8b-bba6-3a71bed01b48"]}],"mendeley":{"formattedCitation":"(Meng et al., 2008)","plainTextFormattedCitation":"(Meng et al., 2008)","previouslyFormattedCitation":"(Meng et al.,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Victor et al., 2006)","plainTextFormattedCitation":"(Bothner et al., 2006; Victor et al., 2006)","previouslyFormattedCitation":"(Bothner et al., 2006; Victor et al., 200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6E0918">
        <w:rPr>
          <w:rFonts w:ascii="Times New Roman" w:hAnsi="Times New Roman" w:cs="Times New Roman"/>
          <w:i/>
          <w:iCs/>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jhydrol.2012.05.048","ISSN":"00221694","author":[{"dropping-particle":"","family":"Duvert","given":"C.","non-dropping-particle":"","parse-names":false,"suffix":""},{"dropping-particle":"","family":"Nord","given":"G.","non-dropping-particle":"","parse-names":false,"suffix":""},{"dropping-particle":"","family":"Gratiot","given":"N.","non-dropping-particle":"","parse-names":false,"suffix":""},{"dropping-particle":"","family":"Navratil","given":"O.","non-dropping-particle":"","parse-names":false,"suffix":""},{"dropping-particle":"","family":"Nadal-Romero","given":"E.","non-dropping-particle":"","parse-names":false,"suffix":""},{"dropping-particle":"","family":"Mathys","given":"N.","non-dropping-particle":"","parse-names":false,"suffix":""},{"dropping-particle":"","family":"Némery","given":"J.","non-dropping-particle":"","parse-names":false,"suffix":""},{"dropping-particle":"","family":"Regüés","given":"D.","non-dropping-particle":"","parse-names":false,"suffix":""},{"dropping-particle":"","family":"García-Ruiz","given":"J.M.","non-dropping-particle":"","parse-names":false,"suffix":""},{"dropping-particle":"","family":"Gallart","given":"F.","non-dropping-particle":"","parse-names":false,"suffix":""},{"dropping-particle":"","family":"Esteves","given":"M.","non-dropping-particle":"","parse-names":false,"suffix":""}],"container-title":"Journal of Hydrology","id":"ITEM-1","issued":{"date-parts":[["2012","8"]]},"page":"42-55","publisher":"Elsevier B.V.","title":"Towards prediction of suspended sediment yield from peak discharge in small erodible mountainous catchments (0.45–22km2) of France, Mexico and Spain","type":"article-journal","volume":"454-455"},"uris":["http://www.mendeley.com/documents/?uuid=36ed3793-ebb2-4c28-811d-abf60418259a"]},{"id":"ITEM-2","itemData":{"DOI":"10.1080/00288330.2011.570350","ISSN":"0028-8330","author":[{"dropping-particle":"","family":"Basher","given":"Lr","non-dropping-particle":"","parse-names":false,"suffix":""},{"dropping-particle":"","family":"Hicks","given":"Dm","non-dropping-particle":"","parse-names":false,"suffix":""},{"dropping-particle":"","family":"Clapp","given":"B","non-dropping-particle":"","parse-names":false,"suffix":""},{"dropping-particle":"","family":"Hewitt","given":"T","non-dropping-particle":"","parse-names":false,"suffix":""}],"container-title":"New Zealand Journal of Marine and Freshwater Research","id":"ITEM-2","issue":"3","issued":{"date-parts":[["2011","9"]]},"page":"333-356","title":"Sediment yield response to large storm events and forest harvesting, Motueka River, New Zealand","type":"article-journal","volume":"45"},"uris":["http://www.mendeley.com/documents/?uuid=6bc2684b-87fb-454c-afee-27dc666c3670"]}],"mendeley":{"formattedCitation":"(Basher et al., 2011; Duvert et al., 2012)","plainTextFormattedCitation":"(Basher et al., 2011; Duvert et al., 2012)","previouslyFormattedCitation":"(Basher et al., 2011; Duvert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w:t>
      </w:r>
      <w:ins w:id="156" w:author="Geography" w:date="2020-12-10T09:14:00Z">
        <w:r w:rsidR="00523ED7">
          <w:rPr>
            <w:rFonts w:ascii="Times New Roman" w:hAnsi="Times New Roman" w:cs="Times New Roman"/>
          </w:rPr>
          <w:t>M</w:t>
        </w:r>
      </w:ins>
      <w:del w:id="157" w:author="Geography" w:date="2020-12-10T09:14:00Z">
        <w:r w:rsidRPr="009C7F0B" w:rsidDel="00523ED7">
          <w:rPr>
            <w:rFonts w:ascii="Times New Roman" w:hAnsi="Times New Roman" w:cs="Times New Roman"/>
          </w:rPr>
          <w:delText>Where m</w:delText>
        </w:r>
      </w:del>
      <w:r w:rsidRPr="009C7F0B">
        <w:rPr>
          <w:rFonts w:ascii="Times New Roman" w:hAnsi="Times New Roman" w:cs="Times New Roman"/>
        </w:rPr>
        <w:t xml:space="preserve">anagement activities </w:t>
      </w:r>
      <w:ins w:id="158" w:author="Geography" w:date="2020-12-10T09:21:00Z">
        <w:r w:rsidR="00523ED7">
          <w:rPr>
            <w:rFonts w:ascii="Times New Roman" w:hAnsi="Times New Roman" w:cs="Times New Roman"/>
          </w:rPr>
          <w:t xml:space="preserve">or </w:t>
        </w:r>
        <w:r w:rsidR="00523ED7">
          <w:rPr>
            <w:rFonts w:ascii="Times New Roman" w:hAnsi="Times New Roman" w:cs="Times New Roman"/>
          </w:rPr>
          <w:lastRenderedPageBreak/>
          <w:t xml:space="preserve">disturbance in the watershed </w:t>
        </w:r>
      </w:ins>
      <w:ins w:id="159" w:author="Geography" w:date="2020-12-10T09:14:00Z">
        <w:r w:rsidR="00523ED7">
          <w:rPr>
            <w:rFonts w:ascii="Times New Roman" w:hAnsi="Times New Roman" w:cs="Times New Roman"/>
          </w:rPr>
          <w:t xml:space="preserve">can also </w:t>
        </w:r>
      </w:ins>
      <w:del w:id="160" w:author="Geography" w:date="2020-12-10T09:14:00Z">
        <w:r w:rsidRPr="009C7F0B" w:rsidDel="00523ED7">
          <w:rPr>
            <w:rFonts w:ascii="Times New Roman" w:hAnsi="Times New Roman" w:cs="Times New Roman"/>
          </w:rPr>
          <w:delText>reduce sediment yields from storm events, it is necessary to measure</w:delText>
        </w:r>
        <w:r w:rsidRPr="006E0918" w:rsidDel="00523ED7">
          <w:rPr>
            <w:rFonts w:ascii="Times New Roman" w:hAnsi="Times New Roman" w:cs="Times New Roman"/>
            <w:i/>
            <w:iCs/>
          </w:rPr>
          <w:delText xml:space="preserve"> </w:delText>
        </w:r>
        <w:r w:rsidR="00822507" w:rsidRPr="006E0918" w:rsidDel="00523ED7">
          <w:rPr>
            <w:rFonts w:ascii="Times New Roman" w:hAnsi="Times New Roman" w:cs="Times New Roman"/>
            <w:i/>
            <w:iCs/>
          </w:rPr>
          <w:delText>SSY</w:delText>
        </w:r>
        <w:r w:rsidR="00822507" w:rsidRPr="009C7F0B" w:rsidDel="00523ED7">
          <w:rPr>
            <w:rFonts w:ascii="Times New Roman" w:hAnsi="Times New Roman" w:cs="Times New Roman"/>
          </w:rPr>
          <w:delText xml:space="preserve"> </w:delText>
        </w:r>
        <w:r w:rsidRPr="009C7F0B" w:rsidDel="00523ED7">
          <w:rPr>
            <w:rFonts w:ascii="Times New Roman" w:hAnsi="Times New Roman" w:cs="Times New Roman"/>
          </w:rPr>
          <w:delText>from the watershed</w:delText>
        </w:r>
      </w:del>
      <w:ins w:id="161" w:author="Geography" w:date="2020-12-10T09:14:00Z">
        <w:r w:rsidR="00523ED7">
          <w:rPr>
            <w:rFonts w:ascii="Times New Roman" w:hAnsi="Times New Roman" w:cs="Times New Roman"/>
          </w:rPr>
          <w:t>change the relationship between rainfall and SSY, complicatin</w:t>
        </w:r>
      </w:ins>
      <w:ins w:id="162" w:author="Geography" w:date="2020-12-10T09:15:00Z">
        <w:r w:rsidR="00523ED7">
          <w:rPr>
            <w:rFonts w:ascii="Times New Roman" w:hAnsi="Times New Roman" w:cs="Times New Roman"/>
          </w:rPr>
          <w:t>g the use of rainfall as an indicator of watershed input.</w:t>
        </w:r>
      </w:ins>
      <w:del w:id="163" w:author="Geography" w:date="2020-12-10T09:14:00Z">
        <w:r w:rsidRPr="009C7F0B" w:rsidDel="00523ED7">
          <w:rPr>
            <w:rFonts w:ascii="Times New Roman" w:hAnsi="Times New Roman" w:cs="Times New Roman"/>
          </w:rPr>
          <w:delText xml:space="preserve">. </w:delText>
        </w:r>
      </w:del>
    </w:p>
    <w:p w14:paraId="0148CE89" w14:textId="6B04F158"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Sediment stress on corals increases linearly with the severity and duration of exposur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4.11.028","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author":[{"dropping-particle":"","family":"Fabricius","given":"Katharina E","non-dropping-particle":"","parse-names":false,"suffix":""}],"container-title":"Marine pollution bulletin","id":"ITEM-1","issue":"2","issued":{"date-parts":[["2005","2"]]},"page":"125-46","title":"Effects of terrestrial runoff on the ecology of corals and coral reefs: review and synthesis.","type":"article-journal","volume":"50"},"uris":["http://www.mendeley.com/documents/?uuid=9aa30c62-67f8-4534-acd0-5ee814d34428"]}],"mendeley":{"formattedCitation":"(Fabricius, 2005)","plainTextFormattedCitation":"(Fabricius, 2005)","previouslyFormattedCitation":"(Fabricius, 2005)"},"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w:t>
      </w:r>
      <w:ins w:id="164" w:author="Geography" w:date="2020-12-10T09:21:00Z">
        <w:r w:rsidR="00523ED7">
          <w:rPr>
            <w:rFonts w:ascii="Times New Roman" w:hAnsi="Times New Roman" w:cs="Times New Roman"/>
          </w:rPr>
          <w:t>impact</w:t>
        </w:r>
      </w:ins>
      <w:del w:id="165" w:author="Geography" w:date="2020-12-10T09:21:00Z">
        <w:r w:rsidRPr="009C7F0B" w:rsidDel="00523ED7">
          <w:rPr>
            <w:rFonts w:ascii="Times New Roman" w:hAnsi="Times New Roman" w:cs="Times New Roman"/>
          </w:rPr>
          <w:delText>decrease</w:delText>
        </w:r>
      </w:del>
      <w:r w:rsidRPr="009C7F0B">
        <w:rPr>
          <w:rFonts w:ascii="Times New Roman" w:hAnsi="Times New Roman" w:cs="Times New Roman"/>
        </w:rPr>
        <w:t xml:space="preserve"> sediment residence time in two ways: 1) flushing and preventing deposition of suspended sediment, and 2) resuspending and removing deposited sediment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Hoitink &amp; Hoekstra, 2003)","plainTextFormattedCitation":"(Browne et al., 2012; Hoitink &amp; Hoekstra, 2003)","previouslyFormattedCitation":"(Browne et al., 2012; Hoitink &amp; Hoekstra,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rowne et al., 2012; Hoitink &amp; Hoekstra, 2003)</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6-0460","author":[{"dropping-particle":"","family":"Warrick","given":"J A","non-dropping-particle":"","parse-names":false,"suffix":""},{"dropping-particle":"","family":"Mertes","given":"L A K","non-dropping-particle":"","parse-names":false,"suffix":""},{"dropping-particle":"","family":"Washburn","given":"L","non-dropping-particle":"","parse-names":false,"suffix":""},{"dropping-particle":"","family":"Siegel","given":"D A","non-dropping-particle":"","parse-names":false,"suffix":""}],"container-title":"Geo-Marine Letters","id":"ITEM-1","issue":"1","issued":{"date-parts":[["2004"]]},"page":"46-52","title":"Dispersal forcing of southern California river plumes, based on field and remote sensing observations","type":"article-journal","volume":"24"},"uris":["http://www.mendeley.com/documents/?uuid=38b1a28d-3545-48a2-b94f-7e05f2c6271b"]},{"id":"ITEM-2","itemData":{"DOI":"10.1016/j.csr.2010.12.007","ISSN":"02784343","author":[{"dropping-particle":"","family":"Bever","given":"Aaron J.","non-dropping-particle":"","parse-names":false,"suffix":""},{"dropping-particle":"","family":"McNinch","given":"Jesse E.","non-dropping-particle":"","parse-names":false,"suffix":""},{"dropping-particle":"","family":"Harris","given":"Courtney K.","non-dropping-particle":"","parse-names":false,"suffix":""}],"container-title":"Continental Shelf Research","id":"ITEM-2","issue":"6","issued":{"date-parts":[["2011"]]},"note":"from Trent: \n“..high river discharge and relatively small waves enabled fluvially derived suspended sediment to deposit in shallow water.”\n \n…” two periods of dispersal were associated with each discharge pulse, one coinciding with fluvial delivery, and a second driven by wave resuspension a few weeks later.”\n\nWheatcroft (2000) used the term “oceanic storm” to describe events typical of small mountainous river systems, where flooding and sediment delivery often coincide with energetic oceanic conditions such as large waves and fast currents.\n\nGuillen et al “differentiated episodes of sediment dispersal into “wet storms” for which energetic oceanic conditions coincided with local precipitation and elevated river discharge; and “dry storms” which were sediment dispersal periods in the absence of significant river discharge.”\n\nWave energy is gA^2/2, where A is amplitude (sig wave height/2), so if you do linear regression you might also use (wave height)^2 instead of just wave height.\nThey do some interesting 1-D shear stress calculations (4.2.3) but I don’t know if you have all the data to calculate it.  Maybe that’s one for the post-doc.\n \nDifferentiation of resuspension-causing ocean storms into wet and dry storms may be helpful…but first just look at the monthly pattersn of wave height, watershed sediment load, and sedimentation.","page":"507-526","publisher":"Elsevier","title":"Hydrodynamics and sediment-transport in the nearshore of Poverty Bay, New Zealand: Observations of nearshore sediment segregation and oceanic storms","type":"article-journal","volume":"31"},"uris":["http://www.mendeley.com/documents/?uuid=be654dc6-c282-462b-9717-672939f13700"]}],"mendeley":{"formattedCitation":"(Bever et al., 2011; Warrick et al., 2004)","plainTextFormattedCitation":"(Bever et al., 2011; Warrick et al., 2004)","previouslyFormattedCitation":"(Bever et al., 2011; Warrick et al., 200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ever et al., 2011; Warrick et al., 2004)</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Draut et al., 2009; Curt D. Storlazzi et al., 2009)","plainTextFormattedCitation":"(Draut et al., 2009; Curt D. Storlazzi et al., 2009)","previouslyFormattedCitation":"(Draut et al., 2009; Curt D. Storlazzi et al., 2009)"},"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Draut et al., 2009; Curt D. Storlazzi et al., 2009)</w:t>
      </w:r>
      <w:r w:rsidRPr="009C7F0B">
        <w:rPr>
          <w:rFonts w:ascii="Times New Roman" w:hAnsi="Times New Roman" w:cs="Times New Roman"/>
        </w:rPr>
        <w:fldChar w:fldCharType="end"/>
      </w:r>
      <w:r w:rsidRPr="009C7F0B">
        <w:rPr>
          <w:rFonts w:ascii="Times New Roman" w:hAnsi="Times New Roman" w:cs="Times New Roman"/>
        </w:rPr>
        <w:t>. Conversely, seasonal wind and wave patterns in the trade-wind belt can be coupled with terrigenous sediment input from the watershed or resuspension of past deposits to decrease sediment deposition and residence times</w:t>
      </w:r>
      <w:r w:rsidR="00057DF1">
        <w:rPr>
          <w:rFonts w:ascii="Times New Roman" w:hAnsi="Times New Roman" w:cs="Times New Roman"/>
        </w:rPr>
        <w:t xml:space="preserve"> </w:t>
      </w:r>
      <w:r w:rsidR="00057DF1">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id":"ITEM-3","itemData":{"ISBN":"0272-7714","author":[{"dropping-particle":"","family":"Storlazzi","given":"Curt D.","non-dropping-particle":"","parse-names":false,"suffix":""},{"dropping-particle":"","family":"Jaffe","given":"B E","non-dropping-particle":"","parse-names":false,"suffix":""}],"container-title":"Estuarine, Coastal and Shelf Science","id":"ITEM-3","issue":"4","issued":{"date-parts":[["2008"]]},"page":"549-564","title":"The relative contribution of processes driving variability in flow, shear, and turbidity over a fringing coral reef: West Maui, Hawaii","type":"article-journal","volume":"77"},"uris":["http://www.mendeley.com/documents/?uuid=897ca215-6e2c-4402-8314-b0e5496e039e"]}],"mendeley":{"formattedCitation":"(Hoitink &amp; Hoekstra, 2003; Muzuka et al., 2010; Curt D. Storlazzi &amp; Jaffe, 2008)","plainTextFormattedCitation":"(Hoitink &amp; Hoekstra, 2003; Muzuka et al., 2010; Curt D. Storlazzi &amp; Jaffe, 2008)","previouslyFormattedCitation":"(Hoitink &amp; Hoekstra, 2003; Muzuka et al., 2010; Curt D. Storlazzi &amp; Jaffe, 2008)"},"properties":{"noteIndex":0},"schema":"https://github.com/citation-style-language/schema/raw/master/csl-citation.json"}</w:instrText>
      </w:r>
      <w:r w:rsidR="00057DF1">
        <w:rPr>
          <w:rFonts w:ascii="Times New Roman" w:hAnsi="Times New Roman" w:cs="Times New Roman"/>
        </w:rPr>
        <w:fldChar w:fldCharType="separate"/>
      </w:r>
      <w:r w:rsidR="00CE0924" w:rsidRPr="00CE0924">
        <w:rPr>
          <w:rFonts w:ascii="Times New Roman" w:hAnsi="Times New Roman" w:cs="Times New Roman"/>
          <w:noProof/>
        </w:rPr>
        <w:t>(Hoitink &amp; Hoekstra, 2003; Muzuka et al., 2010; Curt D. Storlazzi &amp; Jaffe, 2008)</w:t>
      </w:r>
      <w:r w:rsidR="00057DF1">
        <w:rPr>
          <w:rFonts w:ascii="Times New Roman" w:hAnsi="Times New Roman" w:cs="Times New Roman"/>
        </w:rPr>
        <w:fldChar w:fldCharType="end"/>
      </w:r>
      <w:r w:rsidR="00057DF1">
        <w:rPr>
          <w:rFonts w:ascii="Times New Roman" w:hAnsi="Times New Roman" w:cs="Times New Roman"/>
        </w:rPr>
        <w:t xml:space="preserve">. </w:t>
      </w:r>
      <w:r w:rsidRPr="009C7F0B">
        <w:rPr>
          <w:rFonts w:ascii="Times New Roman" w:hAnsi="Times New Roman" w:cs="Times New Roman"/>
        </w:rPr>
        <w:t xml:space="preserve">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5F34893F"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 xml:space="preserve">Determining the effectiveness of land-based watershed restoration </w:t>
      </w:r>
      <w:ins w:id="166" w:author="Geography" w:date="2020-12-10T09:23:00Z">
        <w:r w:rsidR="000C389A">
          <w:rPr>
            <w:rFonts w:ascii="Times New Roman" w:hAnsi="Times New Roman" w:cs="Times New Roman"/>
          </w:rPr>
          <w:t xml:space="preserve">to mitigate sediment loads </w:t>
        </w:r>
      </w:ins>
      <w:r w:rsidRPr="009C7F0B">
        <w:rPr>
          <w:rFonts w:ascii="Times New Roman" w:hAnsi="Times New Roman" w:cs="Times New Roman"/>
        </w:rPr>
        <w:t xml:space="preserve">requires </w:t>
      </w:r>
      <w:del w:id="167" w:author="Geography" w:date="2020-12-10T09:23:00Z">
        <w:r w:rsidRPr="009C7F0B" w:rsidDel="000C389A">
          <w:rPr>
            <w:rFonts w:ascii="Times New Roman" w:hAnsi="Times New Roman" w:cs="Times New Roman"/>
          </w:rPr>
          <w:delText xml:space="preserve">a spatial </w:delText>
        </w:r>
      </w:del>
      <w:r w:rsidRPr="009C7F0B">
        <w:rPr>
          <w:rFonts w:ascii="Times New Roman" w:hAnsi="Times New Roman" w:cs="Times New Roman"/>
        </w:rPr>
        <w:t>understanding</w:t>
      </w:r>
      <w:ins w:id="168" w:author="Geography" w:date="2020-12-10T09:23:00Z">
        <w:r w:rsidR="000C389A">
          <w:rPr>
            <w:rFonts w:ascii="Times New Roman" w:hAnsi="Times New Roman" w:cs="Times New Roman"/>
          </w:rPr>
          <w:t xml:space="preserve"> of the spatial distribution</w:t>
        </w:r>
      </w:ins>
      <w:r w:rsidRPr="009C7F0B">
        <w:rPr>
          <w:rFonts w:ascii="Times New Roman" w:hAnsi="Times New Roman" w:cs="Times New Roman"/>
        </w:rPr>
        <w:t xml:space="preserve"> of ter</w:t>
      </w:r>
      <w:r w:rsidR="000E29D6" w:rsidRPr="009C7F0B">
        <w:rPr>
          <w:rFonts w:ascii="Times New Roman" w:hAnsi="Times New Roman" w:cs="Times New Roman"/>
        </w:rPr>
        <w:t>rigenous sediment input</w:t>
      </w:r>
      <w:ins w:id="169" w:author="Geography" w:date="2020-12-10T09:23:00Z">
        <w:r w:rsidR="000C389A">
          <w:rPr>
            <w:rFonts w:ascii="Times New Roman" w:hAnsi="Times New Roman" w:cs="Times New Roman"/>
          </w:rPr>
          <w:t>s</w:t>
        </w:r>
      </w:ins>
      <w:r w:rsidR="000E29D6" w:rsidRPr="009C7F0B">
        <w:rPr>
          <w:rFonts w:ascii="Times New Roman" w:hAnsi="Times New Roman" w:cs="Times New Roman"/>
        </w:rPr>
        <w:t xml:space="preserve"> and </w:t>
      </w:r>
      <w:ins w:id="170" w:author="Geography" w:date="2020-12-10T09:23:00Z">
        <w:r w:rsidR="000C389A">
          <w:rPr>
            <w:rFonts w:ascii="Times New Roman" w:hAnsi="Times New Roman" w:cs="Times New Roman"/>
          </w:rPr>
          <w:t xml:space="preserve">of the </w:t>
        </w:r>
      </w:ins>
      <w:r w:rsidR="000E29D6" w:rsidRPr="009C7F0B">
        <w:rPr>
          <w:rFonts w:ascii="Times New Roman" w:hAnsi="Times New Roman" w:cs="Times New Roman"/>
        </w:rPr>
        <w:t xml:space="preserve">hydrodynamics </w:t>
      </w:r>
      <w:ins w:id="171" w:author="Geography" w:date="2020-12-10T09:23:00Z">
        <w:r w:rsidR="000C389A">
          <w:rPr>
            <w:rFonts w:ascii="Times New Roman" w:hAnsi="Times New Roman" w:cs="Times New Roman"/>
          </w:rPr>
          <w:t>that</w:t>
        </w:r>
      </w:ins>
      <w:del w:id="172" w:author="Geography" w:date="2020-12-10T09:23:00Z">
        <w:r w:rsidR="000E29D6" w:rsidRPr="009C7F0B" w:rsidDel="000C389A">
          <w:rPr>
            <w:rFonts w:ascii="Times New Roman" w:hAnsi="Times New Roman" w:cs="Times New Roman"/>
          </w:rPr>
          <w:delText>which</w:delText>
        </w:r>
      </w:del>
      <w:r w:rsidR="000E29D6" w:rsidRPr="009C7F0B">
        <w:rPr>
          <w:rFonts w:ascii="Times New Roman" w:hAnsi="Times New Roman" w:cs="Times New Roman"/>
        </w:rPr>
        <w:t xml:space="preserve"> control sediment transport, </w:t>
      </w:r>
      <w:r w:rsidRPr="009C7F0B">
        <w:rPr>
          <w:rFonts w:ascii="Times New Roman" w:hAnsi="Times New Roman" w:cs="Times New Roman"/>
        </w:rPr>
        <w:t>deposition, resuspension, and advection</w:t>
      </w:r>
      <w:del w:id="173" w:author="Geography" w:date="2020-12-10T09:24:00Z">
        <w:r w:rsidRPr="009C7F0B" w:rsidDel="000C389A">
          <w:rPr>
            <w:rFonts w:ascii="Times New Roman" w:hAnsi="Times New Roman" w:cs="Times New Roman"/>
          </w:rPr>
          <w:delText xml:space="preserve"> out of coral reefs</w:delText>
        </w:r>
      </w:del>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w:t>
      </w:r>
      <w:del w:id="174" w:author="Geography" w:date="2020-12-10T09:24:00Z">
        <w:r w:rsidR="00CE0924" w:rsidRPr="00CE0924" w:rsidDel="000C389A">
          <w:rPr>
            <w:rFonts w:ascii="Times New Roman" w:hAnsi="Times New Roman" w:cs="Times New Roman"/>
            <w:noProof/>
          </w:rPr>
          <w:delText xml:space="preserve">Curt D. </w:delText>
        </w:r>
      </w:del>
      <w:r w:rsidR="00CE0924" w:rsidRPr="00CE0924">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w:t>
      </w:r>
      <w:ins w:id="175" w:author="Geography" w:date="2020-12-10T09:24:00Z">
        <w:r w:rsidR="003242D3">
          <w:rPr>
            <w:rFonts w:ascii="Times New Roman" w:hAnsi="Times New Roman" w:cs="Times New Roman"/>
          </w:rPr>
          <w:t>rough</w:t>
        </w:r>
      </w:ins>
      <w:del w:id="176" w:author="Geography" w:date="2020-12-10T09:24:00Z">
        <w:r w:rsidRPr="009C7F0B" w:rsidDel="003242D3">
          <w:rPr>
            <w:rFonts w:ascii="Times New Roman" w:hAnsi="Times New Roman" w:cs="Times New Roman"/>
          </w:rPr>
          <w:delText>coarse</w:delText>
        </w:r>
      </w:del>
      <w:r w:rsidRPr="009C7F0B">
        <w:rPr>
          <w:rFonts w:ascii="Times New Roman" w:hAnsi="Times New Roman" w:cs="Times New Roman"/>
        </w:rPr>
        <w:t xml:space="preserve"> estimates of pollutant </w:t>
      </w:r>
      <w:del w:id="177" w:author="Geography" w:date="2020-12-10T09:24:00Z">
        <w:r w:rsidRPr="009C7F0B" w:rsidDel="003242D3">
          <w:rPr>
            <w:rFonts w:ascii="Times New Roman" w:hAnsi="Times New Roman" w:cs="Times New Roman"/>
          </w:rPr>
          <w:delText xml:space="preserve">discharge </w:delText>
        </w:r>
      </w:del>
      <w:ins w:id="178" w:author="Geography" w:date="2020-12-10T09:24:00Z">
        <w:r w:rsidR="003242D3">
          <w:rPr>
            <w:rFonts w:ascii="Times New Roman" w:hAnsi="Times New Roman" w:cs="Times New Roman"/>
          </w:rPr>
          <w:t>loading</w:t>
        </w:r>
        <w:r w:rsidR="003242D3" w:rsidRPr="009C7F0B">
          <w:rPr>
            <w:rFonts w:ascii="Times New Roman" w:hAnsi="Times New Roman" w:cs="Times New Roman"/>
          </w:rPr>
          <w:t xml:space="preserve"> </w:t>
        </w:r>
      </w:ins>
      <w:r w:rsidRPr="009C7F0B">
        <w:rPr>
          <w:rFonts w:ascii="Times New Roman" w:hAnsi="Times New Roman" w:cs="Times New Roman"/>
        </w:rPr>
        <w:t xml:space="preserve">coupled with distance-based plume models that assume symmetry in flow field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SN":"1051-0761","PMID":"22827132","abstract":"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author":[{"dropping-particle":"","family":"Klein","given":"Carissa J","non-dropping-particle":"","parse-names":false,"suffix":""},{"dropping-particle":"","family":"Jupiter","given":"Stacy D","non-dropping-particle":"","parse-names":false,"suffix":""},{"dropping-particle":"","family":"Selig","given":"Elizabeth R","non-dropping-particle":"","parse-names":false,"suffix":""},{"dropping-particle":"","family":"Watts","given":"Matthew E","non-dropping-particle":"","parse-names":false,"suffix":""},{"dropping-particle":"","family":"Halpern","given":"Benjamin S","non-dropping-particle":"","parse-names":false,"suffix":""},{"dropping-particle":"","family":"Kamal","given":"Muhammad","non-dropping-particle":"","parse-names":false,"suffix":""},{"dropping-particle":"","family":"Roelfsema","given":"Chris","non-dropping-particle":"","parse-names":false,"suffix":""},{"dropping-particle":"","family":"Possingham","given":"Hugh P","non-dropping-particle":"","parse-names":false,"suffix":""}],"container-title":"Ecological Applications","id":"ITEM-1","issue":"4","issued":{"date-parts":[["2012","6"]]},"page":"1246-56","title":"Forest conservation delivers highly variable coral reef conservation outcomes.","type":"article-journal","volume":"22"},"uris":["http://www.mendeley.com/documents/?uuid=89c5eccf-e796-4299-b5b5-b286bce25911"]},{"id":"ITEM-2","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2","issue":"1","issued":{"date-parts":[["2016"]]},"page":"1-12","title":"Understanding Reef Flat Sediment Regimes and Hydrodynamics can Inform Erosion Mitigation on Land","type":"article-journal","volume":"2"},"uris":["http://www.mendeley.com/documents/?uuid=d3b2b101-2152-4cc9-9b26-ec2173c0291c"]}],"mendeley":{"formattedCitation":"(Klein et al., 2012; Teneva et al., 2016)","plainTextFormattedCitation":"(Klein et al., 2012; Teneva et al., 2016)","previouslyFormattedCitation":"(Klein et al., 2012; Teneva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w:t>
      </w:r>
      <w:ins w:id="179" w:author="Geography" w:date="2020-12-10T09:25:00Z">
        <w:r w:rsidR="003242D3">
          <w:rPr>
            <w:rFonts w:ascii="Times New Roman" w:hAnsi="Times New Roman" w:cs="Times New Roman"/>
          </w:rPr>
          <w:t>S</w:t>
        </w:r>
      </w:ins>
      <w:del w:id="180" w:author="Geography" w:date="2020-12-10T09:25:00Z">
        <w:r w:rsidRPr="009C7F0B" w:rsidDel="003242D3">
          <w:rPr>
            <w:rFonts w:ascii="Times New Roman" w:hAnsi="Times New Roman" w:cs="Times New Roman"/>
          </w:rPr>
          <w:delText>Many studies that deploy s</w:delText>
        </w:r>
      </w:del>
      <w:r w:rsidRPr="009C7F0B">
        <w:rPr>
          <w:rFonts w:ascii="Times New Roman" w:hAnsi="Times New Roman" w:cs="Times New Roman"/>
        </w:rPr>
        <w:t xml:space="preserve">ediment traps </w:t>
      </w:r>
      <w:del w:id="181" w:author="Geography" w:date="2020-12-10T09:25:00Z">
        <w:r w:rsidRPr="009C7F0B" w:rsidDel="003242D3">
          <w:rPr>
            <w:rFonts w:ascii="Times New Roman" w:hAnsi="Times New Roman" w:cs="Times New Roman"/>
          </w:rPr>
          <w:delText>typically deploy them</w:delText>
        </w:r>
      </w:del>
      <w:ins w:id="182" w:author="Geography" w:date="2020-12-10T09:25:00Z">
        <w:r w:rsidR="003242D3">
          <w:rPr>
            <w:rFonts w:ascii="Times New Roman" w:hAnsi="Times New Roman" w:cs="Times New Roman"/>
          </w:rPr>
          <w:t>are often deployed</w:t>
        </w:r>
      </w:ins>
      <w:r w:rsidRPr="009C7F0B">
        <w:rPr>
          <w:rFonts w:ascii="Times New Roman" w:hAnsi="Times New Roman" w:cs="Times New Roman"/>
        </w:rPr>
        <w:t xml:space="preserve"> near the stream outlet or haphazardly over the reef, but sediment accumulation can vary with </w:t>
      </w:r>
      <w:ins w:id="183" w:author="Geography" w:date="2020-12-10T09:24:00Z">
        <w:r w:rsidR="003242D3">
          <w:rPr>
            <w:rFonts w:ascii="Times New Roman" w:hAnsi="Times New Roman" w:cs="Times New Roman"/>
          </w:rPr>
          <w:t xml:space="preserve">water </w:t>
        </w:r>
      </w:ins>
      <w:r w:rsidRPr="009C7F0B">
        <w:rPr>
          <w:rFonts w:ascii="Times New Roman" w:hAnsi="Times New Roman" w:cs="Times New Roman"/>
        </w:rPr>
        <w:t xml:space="preserve">dept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plainTextFormattedCitation":"(Wolanski et al., 2005)","previouslyFormattedCitation":"(Wolanski et al., 2005)"},"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w:t>
      </w:r>
      <w:ins w:id="184" w:author="Geography" w:date="2020-12-10T09:25:00Z">
        <w:r w:rsidR="003242D3">
          <w:rPr>
            <w:rFonts w:ascii="Times New Roman" w:hAnsi="Times New Roman" w:cs="Times New Roman"/>
          </w:rPr>
          <w:t xml:space="preserve">and </w:t>
        </w:r>
      </w:ins>
      <w:del w:id="185" w:author="Geography" w:date="2020-12-10T09:25:00Z">
        <w:r w:rsidRPr="009C7F0B" w:rsidDel="003242D3">
          <w:rPr>
            <w:rFonts w:ascii="Times New Roman" w:hAnsi="Times New Roman" w:cs="Times New Roman"/>
          </w:rPr>
          <w:delText xml:space="preserve">or due to </w:delText>
        </w:r>
      </w:del>
      <w:r w:rsidRPr="009C7F0B">
        <w:rPr>
          <w:rFonts w:ascii="Times New Roman" w:hAnsi="Times New Roman" w:cs="Times New Roman"/>
        </w:rPr>
        <w:t xml:space="preserve">water circulation pattern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Hoitink &amp; Hoekstra, 2003)","plainTextFormattedCitation":"(Bothner et al., 2006; Hoitink &amp; Hoekstra, 2003)","previouslyFormattedCitation":"(Bothner et al., 2006; Hoitink &amp; Hoekstra,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othner et al., 2006; Hoitink &amp; Hoekstra, 2003)</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w:t>
      </w:r>
      <w:del w:id="186" w:author="Geography" w:date="2020-12-10T09:25:00Z">
        <w:r w:rsidRPr="009C7F0B" w:rsidDel="003242D3">
          <w:rPr>
            <w:rFonts w:ascii="Times New Roman" w:hAnsi="Times New Roman" w:cs="Times New Roman"/>
          </w:rPr>
          <w:delText xml:space="preserve">two-dimensional </w:delText>
        </w:r>
      </w:del>
      <w:r w:rsidRPr="009C7F0B">
        <w:rPr>
          <w:rFonts w:ascii="Times New Roman" w:hAnsi="Times New Roman" w:cs="Times New Roman"/>
        </w:rPr>
        <w:t>spatial patterns of sediment accumulatio</w:t>
      </w:r>
      <w:ins w:id="187" w:author="Geography" w:date="2020-12-10T09:25:00Z">
        <w:r w:rsidR="003242D3">
          <w:rPr>
            <w:rFonts w:ascii="Times New Roman" w:hAnsi="Times New Roman" w:cs="Times New Roman"/>
          </w:rPr>
          <w:t>n</w:t>
        </w:r>
      </w:ins>
      <w:del w:id="188" w:author="Geography" w:date="2020-12-10T09:25:00Z">
        <w:r w:rsidRPr="009C7F0B" w:rsidDel="003242D3">
          <w:rPr>
            <w:rFonts w:ascii="Times New Roman" w:hAnsi="Times New Roman" w:cs="Times New Roman"/>
          </w:rPr>
          <w:delText>n over the reef</w:delText>
        </w:r>
      </w:del>
      <w:r w:rsidRPr="009C7F0B">
        <w:rPr>
          <w:rFonts w:ascii="Times New Roman" w:hAnsi="Times New Roman" w:cs="Times New Roman"/>
        </w:rPr>
        <w:t xml:space="preserve">. </w:t>
      </w:r>
    </w:p>
    <w:p w14:paraId="057CC7F4" w14:textId="0C63948A"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ins w:id="189" w:author="Geography" w:date="2020-12-10T09:26:00Z">
        <w:r w:rsidR="003242D3">
          <w:rPr>
            <w:rFonts w:ascii="Times New Roman" w:hAnsi="Times New Roman" w:cs="Times New Roman"/>
          </w:rPr>
          <w:t xml:space="preserve"> document and</w:t>
        </w:r>
      </w:ins>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w:t>
      </w:r>
      <w:ins w:id="190" w:author="Geography" w:date="2020-12-10T09:27:00Z">
        <w:r w:rsidR="003242D3">
          <w:rPr>
            <w:rFonts w:ascii="Times New Roman" w:hAnsi="Times New Roman" w:cs="Times New Roman"/>
          </w:rPr>
          <w:t xml:space="preserve">patterns in </w:t>
        </w:r>
      </w:ins>
      <w:r w:rsidR="000E29D6" w:rsidRPr="009C7F0B">
        <w:rPr>
          <w:rFonts w:ascii="Times New Roman" w:hAnsi="Times New Roman" w:cs="Times New Roman"/>
        </w:rPr>
        <w:t>sediment accumulation</w:t>
      </w:r>
      <w:r w:rsidR="00E609B8" w:rsidRPr="009C7F0B">
        <w:rPr>
          <w:rFonts w:ascii="Times New Roman" w:hAnsi="Times New Roman" w:cs="Times New Roman"/>
        </w:rPr>
        <w:t xml:space="preserve"> </w:t>
      </w:r>
      <w:del w:id="191" w:author="Geography" w:date="2020-12-10T09:27:00Z">
        <w:r w:rsidR="00E609B8" w:rsidRPr="009C7F0B" w:rsidDel="003242D3">
          <w:rPr>
            <w:rFonts w:ascii="Times New Roman" w:hAnsi="Times New Roman" w:cs="Times New Roman"/>
          </w:rPr>
          <w:delText xml:space="preserve">patterns </w:delText>
        </w:r>
      </w:del>
      <w:r w:rsidR="0043303D" w:rsidRPr="009C7F0B">
        <w:rPr>
          <w:rFonts w:ascii="Times New Roman" w:hAnsi="Times New Roman" w:cs="Times New Roman"/>
        </w:rPr>
        <w:t>in a coral reef-lined embayment</w:t>
      </w:r>
      <w:ins w:id="192" w:author="Geography" w:date="2020-12-10T09:27:00Z">
        <w:r w:rsidR="003242D3">
          <w:rPr>
            <w:rFonts w:ascii="Times New Roman" w:hAnsi="Times New Roman" w:cs="Times New Roman"/>
          </w:rPr>
          <w:t xml:space="preserve"> that has been impacted by anthropogenic sediment loading.  </w:t>
        </w:r>
      </w:ins>
      <w:ins w:id="193" w:author="Geography" w:date="2020-12-10T09:28:00Z">
        <w:r w:rsidR="003242D3">
          <w:rPr>
            <w:rFonts w:ascii="Times New Roman" w:hAnsi="Times New Roman" w:cs="Times New Roman"/>
          </w:rPr>
          <w:t xml:space="preserve">Both gross and net </w:t>
        </w:r>
      </w:ins>
      <w:ins w:id="194" w:author="Geography" w:date="2020-12-10T09:27:00Z">
        <w:r w:rsidR="003242D3">
          <w:rPr>
            <w:rFonts w:ascii="Times New Roman" w:hAnsi="Times New Roman" w:cs="Times New Roman"/>
          </w:rPr>
          <w:t>accumulation is tested for correl</w:t>
        </w:r>
      </w:ins>
      <w:ins w:id="195" w:author="Geography" w:date="2020-12-10T09:28:00Z">
        <w:r w:rsidR="003242D3">
          <w:rPr>
            <w:rFonts w:ascii="Times New Roman" w:hAnsi="Times New Roman" w:cs="Times New Roman"/>
          </w:rPr>
          <w:t>ations with</w:t>
        </w:r>
      </w:ins>
      <w:r w:rsidR="00E609B8" w:rsidRPr="009C7F0B">
        <w:rPr>
          <w:rFonts w:ascii="Times New Roman" w:hAnsi="Times New Roman" w:cs="Times New Roman"/>
        </w:rPr>
        <w:t xml:space="preserve"> </w:t>
      </w:r>
      <w:del w:id="196" w:author="Geography" w:date="2020-12-10T09:28:00Z">
        <w:r w:rsidR="00E609B8" w:rsidRPr="009C7F0B" w:rsidDel="003242D3">
          <w:rPr>
            <w:rFonts w:ascii="Times New Roman" w:hAnsi="Times New Roman" w:cs="Times New Roman"/>
          </w:rPr>
          <w:delText>using</w:delText>
        </w:r>
        <w:r w:rsidR="008340DA" w:rsidRPr="009C7F0B" w:rsidDel="003242D3">
          <w:rPr>
            <w:rFonts w:ascii="Times New Roman" w:hAnsi="Times New Roman" w:cs="Times New Roman"/>
          </w:rPr>
          <w:delText xml:space="preserve"> measured and modeled </w:delText>
        </w:r>
      </w:del>
      <w:r w:rsidR="008340DA" w:rsidRPr="009C7F0B">
        <w:rPr>
          <w:rFonts w:ascii="Times New Roman" w:hAnsi="Times New Roman" w:cs="Times New Roman"/>
        </w:rPr>
        <w:t>event</w:t>
      </w:r>
      <w:ins w:id="197" w:author="Geography" w:date="2020-12-10T09:28:00Z">
        <w:r w:rsidR="003242D3">
          <w:rPr>
            <w:rFonts w:ascii="Times New Roman" w:hAnsi="Times New Roman" w:cs="Times New Roman"/>
          </w:rPr>
          <w:t>-wise</w:t>
        </w:r>
      </w:ins>
      <w:r w:rsidR="008340DA" w:rsidRPr="009C7F0B">
        <w:rPr>
          <w:rFonts w:ascii="Times New Roman" w:hAnsi="Times New Roman" w:cs="Times New Roman"/>
        </w:rPr>
        <w:t xml:space="preserve"> suspended sediment yield (</w:t>
      </w:r>
      <w:r w:rsidR="008340DA" w:rsidRPr="006E0918">
        <w:rPr>
          <w:rFonts w:ascii="Times New Roman" w:hAnsi="Times New Roman" w:cs="Times New Roman"/>
          <w:i/>
          <w:iCs/>
        </w:rPr>
        <w:t>SSY</w:t>
      </w:r>
      <w:r w:rsidR="008340DA" w:rsidRPr="006E0918">
        <w:rPr>
          <w:rFonts w:ascii="Times New Roman" w:hAnsi="Times New Roman" w:cs="Times New Roman"/>
          <w:i/>
          <w:iCs/>
          <w:vertAlign w:val="subscript"/>
        </w:rPr>
        <w:t>EV</w:t>
      </w:r>
      <w:r w:rsidR="008340DA" w:rsidRPr="009C7F0B">
        <w:rPr>
          <w:rFonts w:ascii="Times New Roman" w:hAnsi="Times New Roman" w:cs="Times New Roman"/>
        </w:rPr>
        <w:t>) from the watershed, modeled wave conditions</w:t>
      </w:r>
      <w:r w:rsidR="0074336C">
        <w:rPr>
          <w:rFonts w:ascii="Times New Roman" w:hAnsi="Times New Roman" w:cs="Times New Roman"/>
        </w:rPr>
        <w:t>,</w:t>
      </w:r>
      <w:r w:rsidR="0043303D" w:rsidRPr="009C7F0B">
        <w:rPr>
          <w:rFonts w:ascii="Times New Roman" w:hAnsi="Times New Roman" w:cs="Times New Roman"/>
        </w:rPr>
        <w:t xml:space="preserve"> </w:t>
      </w:r>
      <w:ins w:id="198" w:author="Geography" w:date="2020-12-10T09:28:00Z">
        <w:r w:rsidR="003242D3">
          <w:rPr>
            <w:rFonts w:ascii="Times New Roman" w:hAnsi="Times New Roman" w:cs="Times New Roman"/>
          </w:rPr>
          <w:t xml:space="preserve">and </w:t>
        </w:r>
      </w:ins>
      <w:del w:id="199" w:author="Geography" w:date="2020-12-10T09:26:00Z">
        <w:r w:rsidR="0043303D" w:rsidRPr="009C7F0B" w:rsidDel="003242D3">
          <w:rPr>
            <w:rFonts w:ascii="Times New Roman" w:hAnsi="Times New Roman" w:cs="Times New Roman"/>
          </w:rPr>
          <w:delText xml:space="preserve">and the resulting </w:delText>
        </w:r>
      </w:del>
      <w:r w:rsidR="0043303D" w:rsidRPr="009C7F0B">
        <w:rPr>
          <w:rFonts w:ascii="Times New Roman" w:hAnsi="Times New Roman" w:cs="Times New Roman"/>
        </w:rPr>
        <w:t>circulation patterns</w:t>
      </w:r>
      <w:del w:id="200" w:author="Geography" w:date="2020-12-10T09:28:00Z">
        <w:r w:rsidR="008340DA" w:rsidRPr="009C7F0B" w:rsidDel="003242D3">
          <w:rPr>
            <w:rFonts w:ascii="Times New Roman" w:hAnsi="Times New Roman" w:cs="Times New Roman"/>
          </w:rPr>
          <w:delText xml:space="preserve">, and </w:delText>
        </w:r>
        <w:r w:rsidR="0043303D" w:rsidRPr="009C7F0B" w:rsidDel="003242D3">
          <w:rPr>
            <w:rFonts w:ascii="Times New Roman" w:hAnsi="Times New Roman" w:cs="Times New Roman"/>
          </w:rPr>
          <w:delText>spatially-</w:delText>
        </w:r>
        <w:r w:rsidR="008340DA" w:rsidRPr="009C7F0B" w:rsidDel="003242D3">
          <w:rPr>
            <w:rFonts w:ascii="Times New Roman" w:hAnsi="Times New Roman" w:cs="Times New Roman"/>
          </w:rPr>
          <w:delText>distributed measurements of gross and net sediment accumulation</w:delText>
        </w:r>
        <w:r w:rsidR="00E609B8" w:rsidRPr="009C7F0B" w:rsidDel="003242D3">
          <w:rPr>
            <w:rFonts w:ascii="Times New Roman" w:hAnsi="Times New Roman" w:cs="Times New Roman"/>
          </w:rPr>
          <w:delText xml:space="preserve"> and composition</w:delText>
        </w:r>
      </w:del>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2. Materials and Methods</w:t>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2.1 Study Area</w:t>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62ABBECD"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ins w:id="201" w:author="Geography" w:date="2020-12-10T09:29:00Z">
        <w:r w:rsidR="003242D3">
          <w:rPr>
            <w:rFonts w:ascii="Times New Roman" w:hAnsi="Times New Roman" w:cs="Times New Roman"/>
          </w:rPr>
          <w:t>(82% of the watershed area)</w:t>
        </w:r>
      </w:ins>
      <w:del w:id="202" w:author="Geography" w:date="2020-12-10T09:30:00Z">
        <w:r w:rsidR="00946B83" w:rsidDel="003242D3">
          <w:rPr>
            <w:rFonts w:ascii="Times New Roman" w:hAnsi="Times New Roman" w:cs="Times New Roman"/>
          </w:rPr>
          <w:delText xml:space="preserve">on </w:delText>
        </w:r>
      </w:del>
      <w:del w:id="203" w:author="Geography" w:date="2020-12-10T09:29:00Z">
        <w:r w:rsidR="00946B83" w:rsidDel="003242D3">
          <w:rPr>
            <w:rFonts w:ascii="Times New Roman" w:hAnsi="Times New Roman" w:cs="Times New Roman"/>
          </w:rPr>
          <w:delText xml:space="preserve">the </w:delText>
        </w:r>
      </w:del>
      <w:del w:id="204" w:author="Geography" w:date="2020-12-10T09:30:00Z">
        <w:r w:rsidR="00946B83" w:rsidDel="003242D3">
          <w:rPr>
            <w:rFonts w:ascii="Times New Roman" w:hAnsi="Times New Roman" w:cs="Times New Roman"/>
          </w:rPr>
          <w:delText>steep hillslopes</w:delText>
        </w:r>
      </w:del>
      <w:del w:id="205" w:author="Geography" w:date="2020-12-10T09:29:00Z">
        <w:r w:rsidR="00414440" w:rsidDel="003242D3">
          <w:rPr>
            <w:rFonts w:ascii="Times New Roman" w:hAnsi="Times New Roman" w:cs="Times New Roman"/>
          </w:rPr>
          <w:delText xml:space="preserve"> (82%)</w:delText>
        </w:r>
      </w:del>
      <w:r w:rsidR="00946B83">
        <w:rPr>
          <w:rFonts w:ascii="Times New Roman" w:hAnsi="Times New Roman" w:cs="Times New Roman"/>
        </w:rPr>
        <w:t xml:space="preserve">, with a small </w:t>
      </w:r>
      <w:del w:id="206" w:author="Geography" w:date="2020-12-10T09:30:00Z">
        <w:r w:rsidR="00946B83" w:rsidDel="003242D3">
          <w:rPr>
            <w:rFonts w:ascii="Times New Roman" w:hAnsi="Times New Roman" w:cs="Times New Roman"/>
          </w:rPr>
          <w:delText xml:space="preserve">urbanized </w:delText>
        </w:r>
      </w:del>
      <w:r w:rsidR="00946B83">
        <w:rPr>
          <w:rFonts w:ascii="Times New Roman" w:hAnsi="Times New Roman" w:cs="Times New Roman"/>
        </w:rPr>
        <w:t>village</w:t>
      </w:r>
      <w:del w:id="207" w:author="Geography" w:date="2020-12-10T09:30:00Z">
        <w:r w:rsidR="00946B83" w:rsidDel="003242D3">
          <w:rPr>
            <w:rFonts w:ascii="Times New Roman" w:hAnsi="Times New Roman" w:cs="Times New Roman"/>
          </w:rPr>
          <w:delText xml:space="preserve"> area</w:delText>
        </w:r>
      </w:del>
      <w:r w:rsidR="00946B83">
        <w:rPr>
          <w:rFonts w:ascii="Times New Roman" w:hAnsi="Times New Roman" w:cs="Times New Roman"/>
        </w:rPr>
        <w:t xml:space="preserve">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lastRenderedPageBreak/>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2016)","plainTextFormattedCitation":"(Messina &amp; Biggs, 2016)","previouslyFormattedCitation":"(Messina &amp; Biggs, 2016)"},"properties":{"noteIndex":0},"schema":"https://github.com/citation-style-language/schema/raw/master/csl-citation.json"}</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xml:space="preserve">. </w:t>
      </w:r>
      <w:r w:rsidR="00B7336D" w:rsidRPr="00AA3FBB">
        <w:rPr>
          <w:rFonts w:cs="Times"/>
        </w:rPr>
        <w:t xml:space="preserve">Soil types in the steep uplands are rock outcrops (15% of the watershed area) and well-drained Lithic Hapludolls ranging from silty clay to clay loams </w:t>
      </w:r>
      <w:r w:rsidR="00B7336D" w:rsidRPr="00AA3FBB">
        <w:rPr>
          <w:rFonts w:cs="Times"/>
        </w:rPr>
        <w:fldChar w:fldCharType="begin" w:fldLock="1"/>
      </w:r>
      <w:r w:rsidR="00CD4D59">
        <w:rPr>
          <w:rFonts w:cs="Times"/>
        </w:rPr>
        <w:instrText>ADDIN CSL_CITATION {"citationItems":[{"id":"ITEM-1","itemData":{"author":[{"dropping-particle":"","family":"Nakamura","given":"Sakuichi","non-dropping-particle":"","parse-names":false,"suffix":""}],"id":"ITEM-1","issued":{"date-parts":[["1984"]]},"publisher":"US Department of Agriculture Soil Conservation Service","publisher-place":"Pago Pago, American Samoa","title":"Soil Survey of American Samoa","type":"report"},"uris":["http://www.mendeley.com/documents/?uuid=a2d394c6-1091-4c58-8cb3-d216758ecf78"]}],"mendeley":{"formattedCitation":"(Nakamura, 1984)","plainTextFormattedCitation":"(Nakamura, 1984)","previouslyFormattedCitation":"(Nakamura, 1984)"},"properties":{"noteIndex":0},"schema":"https://github.com/citation-style-language/schema/raw/master/csl-citation.json"}</w:instrText>
      </w:r>
      <w:r w:rsidR="00B7336D" w:rsidRPr="00AA3FBB">
        <w:rPr>
          <w:rFonts w:cs="Times"/>
        </w:rPr>
        <w:fldChar w:fldCharType="separate"/>
      </w:r>
      <w:r w:rsidR="00CD4D59" w:rsidRPr="00CD4D59">
        <w:rPr>
          <w:rFonts w:cs="Times"/>
          <w:noProof/>
        </w:rPr>
        <w:t>(Nakamura, 1984)</w:t>
      </w:r>
      <w:r w:rsidR="00B7336D" w:rsidRPr="00AA3FBB">
        <w:rPr>
          <w:rFonts w:cs="Times"/>
        </w:rPr>
        <w:fldChar w:fldCharType="end"/>
      </w:r>
      <w:ins w:id="208" w:author="Geography" w:date="2020-12-10T09:31:00Z">
        <w:r w:rsidR="003242D3">
          <w:rPr>
            <w:rFonts w:cs="Times"/>
          </w:rPr>
          <w:t>.  S</w:t>
        </w:r>
      </w:ins>
      <w:del w:id="209" w:author="Geography" w:date="2020-12-10T09:31:00Z">
        <w:r w:rsidR="0074336C" w:rsidDel="003242D3">
          <w:rPr>
            <w:rFonts w:cs="Times"/>
          </w:rPr>
          <w:delText>, whereas s</w:delText>
        </w:r>
      </w:del>
      <w:r w:rsidR="00B7336D" w:rsidRPr="00AA3FBB">
        <w:rPr>
          <w:rFonts w:cs="Times"/>
        </w:rPr>
        <w:t xml:space="preserve">oils in the lowlands </w:t>
      </w:r>
      <w:r w:rsidR="0074336C">
        <w:rPr>
          <w:rFonts w:cs="Times"/>
        </w:rPr>
        <w:t>are</w:t>
      </w:r>
      <w:r w:rsidR="0074336C" w:rsidRPr="00AA3FBB">
        <w:rPr>
          <w:rFonts w:cs="Times"/>
        </w:rPr>
        <w:t xml:space="preserve"> </w:t>
      </w:r>
      <w:r w:rsidR="00B7336D" w:rsidRPr="00AA3FBB">
        <w:rPr>
          <w:rFonts w:cs="Times"/>
        </w:rPr>
        <w:t xml:space="preserve">a mix </w:t>
      </w:r>
      <w:r w:rsidR="00057DF1">
        <w:rPr>
          <w:rFonts w:cs="Times"/>
        </w:rPr>
        <w:t xml:space="preserve">of </w:t>
      </w:r>
      <w:r w:rsidR="00B7336D" w:rsidRPr="00AA3FBB">
        <w:rPr>
          <w:rFonts w:cs="Times"/>
        </w:rPr>
        <w:t>well drained very stony silty clay loams and poorly drained silty clay to fine sandy loam along valley bottoms.</w:t>
      </w:r>
    </w:p>
    <w:p w14:paraId="6BC03358" w14:textId="2BCDCF3E"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mendeley":{"formattedCitation":"(Cochran et al., 2016)","manualFormatting":"Cochran et al. (2016)","plainTextFormattedCitation":"(Cochran et al., 2016)","previouslyFormattedCitation":"(Cochran et al., 201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w:t>
      </w:r>
      <w:r w:rsidR="006E0918">
        <w:rPr>
          <w:rFonts w:ascii="Times New Roman" w:hAnsi="Times New Roman" w:cs="Times New Roman"/>
        </w:rPr>
        <w:t xml:space="preserve"> </w:t>
      </w:r>
      <w:r w:rsidRPr="009C7F0B">
        <w:rPr>
          <w:rFonts w:ascii="Times New Roman" w:hAnsi="Times New Roman" w:cs="Times New Roman"/>
        </w:rPr>
        <w:t>southern section</w:t>
      </w:r>
      <w:r w:rsidR="006E0918">
        <w:rPr>
          <w:rFonts w:ascii="Times New Roman" w:hAnsi="Times New Roman" w:cs="Times New Roman"/>
        </w:rPr>
        <w:t xml:space="preserve"> exposed to ocean swell</w:t>
      </w:r>
      <w:r w:rsidRPr="009C7F0B">
        <w:rPr>
          <w:rFonts w:ascii="Times New Roman" w:hAnsi="Times New Roman" w:cs="Times New Roman"/>
        </w:rPr>
        <w:t xml:space="preserve">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34516018"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 xml:space="preserve">Acropora </w:t>
      </w:r>
      <w:ins w:id="210" w:author="Geography" w:date="2020-12-10T09:32:00Z">
        <w:r w:rsidR="003242D3">
          <w:rPr>
            <w:rFonts w:ascii="Times New Roman" w:hAnsi="Times New Roman" w:cs="Times New Roman"/>
          </w:rPr>
          <w:t>species</w:t>
        </w:r>
      </w:ins>
      <w:del w:id="211" w:author="Geography" w:date="2020-12-10T09:32:00Z">
        <w:r w:rsidRPr="009C7F0B" w:rsidDel="003242D3">
          <w:rPr>
            <w:rFonts w:ascii="Times New Roman" w:hAnsi="Times New Roman" w:cs="Times New Roman"/>
            <w:i/>
          </w:rPr>
          <w:delText>spp</w:delText>
        </w:r>
      </w:del>
      <w:r w:rsidRPr="009C7F0B">
        <w:rPr>
          <w:rFonts w:ascii="Times New Roman" w:hAnsi="Times New Roman" w:cs="Times New Roman"/>
          <w:i/>
        </w:rPr>
        <w:t>.</w:t>
      </w:r>
      <w:r w:rsidRPr="009C7F0B">
        <w:rPr>
          <w:rFonts w:ascii="Times New Roman" w:hAnsi="Times New Roman" w:cs="Times New Roman"/>
        </w:rPr>
        <w:t xml:space="preserve"> </w:t>
      </w:r>
      <w:ins w:id="212" w:author="Geography" w:date="2020-12-10T09:33:00Z">
        <w:r w:rsidR="003242D3">
          <w:rPr>
            <w:rFonts w:ascii="Times New Roman" w:hAnsi="Times New Roman" w:cs="Times New Roman"/>
          </w:rPr>
          <w:t>C</w:t>
        </w:r>
      </w:ins>
      <w:del w:id="213" w:author="Geography" w:date="2020-12-10T09:33:00Z">
        <w:r w:rsidRPr="009C7F0B" w:rsidDel="003242D3">
          <w:rPr>
            <w:rFonts w:ascii="Times New Roman" w:hAnsi="Times New Roman" w:cs="Times New Roman"/>
          </w:rPr>
          <w:delText>Surveys in 2015</w:delText>
        </w:r>
      </w:del>
      <w:del w:id="214" w:author="Geography" w:date="2020-12-10T09:32:00Z">
        <w:r w:rsidRPr="009C7F0B" w:rsidDel="003242D3">
          <w:rPr>
            <w:rFonts w:ascii="Times New Roman" w:hAnsi="Times New Roman" w:cs="Times New Roman"/>
          </w:rPr>
          <w:delText xml:space="preserve"> found c</w:delText>
        </w:r>
      </w:del>
      <w:r w:rsidRPr="009C7F0B">
        <w:rPr>
          <w:rFonts w:ascii="Times New Roman" w:hAnsi="Times New Roman" w:cs="Times New Roman"/>
        </w:rPr>
        <w:t>oral coverage varie</w:t>
      </w:r>
      <w:ins w:id="215" w:author="Geography" w:date="2020-12-10T09:33:00Z">
        <w:r w:rsidR="003242D3">
          <w:rPr>
            <w:rFonts w:ascii="Times New Roman" w:hAnsi="Times New Roman" w:cs="Times New Roman"/>
          </w:rPr>
          <w:t>s</w:t>
        </w:r>
      </w:ins>
      <w:del w:id="216" w:author="Geography" w:date="2020-12-10T09:33:00Z">
        <w:r w:rsidRPr="009C7F0B" w:rsidDel="003242D3">
          <w:rPr>
            <w:rFonts w:ascii="Times New Roman" w:hAnsi="Times New Roman" w:cs="Times New Roman"/>
          </w:rPr>
          <w:delText>d</w:delText>
        </w:r>
      </w:del>
      <w:r w:rsidRPr="009C7F0B">
        <w:rPr>
          <w:rFonts w:ascii="Times New Roman" w:hAnsi="Times New Roman" w:cs="Times New Roman"/>
        </w:rPr>
        <w:t xml:space="preserve"> from less than 10% over the degraded northern area, to more than 50% on the more intact southern area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id":"ITEM-2","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2","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Cochran et al., 2016; Holst-Rice et al., 2016)","plainTextFormattedCitation":"(Cochran et al., 2016; Holst-Rice et al., 2016)","previouslyFormattedCitation":"(Cochran et al., 2016; Holst-Rice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6BDC667C"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 xml:space="preserve">Meteorology, stream flow, </w:t>
      </w:r>
      <w:r w:rsidR="0074336C">
        <w:rPr>
          <w:rFonts w:ascii="Times New Roman" w:hAnsi="Times New Roman" w:cs="Times New Roman"/>
        </w:rPr>
        <w:t xml:space="preserve">and </w:t>
      </w:r>
      <w:r w:rsidR="003B7453">
        <w:rPr>
          <w:rFonts w:ascii="Times New Roman" w:hAnsi="Times New Roman" w:cs="Times New Roman"/>
        </w:rPr>
        <w:t>oceanography</w:t>
      </w:r>
    </w:p>
    <w:p w14:paraId="0301C8BD" w14:textId="22971A20" w:rsidR="00B7336D" w:rsidRDefault="00B7336D" w:rsidP="00B7336D">
      <w:pPr>
        <w:ind w:firstLine="720"/>
        <w:rPr>
          <w:rFonts w:cs="Times"/>
        </w:rPr>
      </w:pPr>
      <w:r w:rsidRPr="00AA3FBB">
        <w:rPr>
          <w:rFonts w:cs="Times"/>
        </w:rPr>
        <w:t>Annual precipitation (</w:t>
      </w:r>
      <w:r w:rsidRPr="006E0918">
        <w:rPr>
          <w:rFonts w:cs="Times"/>
          <w:i/>
          <w:iCs/>
        </w:rPr>
        <w:t>P</w:t>
      </w:r>
      <w:r w:rsidRPr="00AA3FBB">
        <w:rPr>
          <w:rFonts w:cs="Times"/>
        </w:rPr>
        <w:t>) in Faga'alu watershed</w:t>
      </w:r>
      <w:r>
        <w:rPr>
          <w:rFonts w:cs="Times"/>
        </w:rPr>
        <w:t xml:space="preserve"> varies with elevation from</w:t>
      </w:r>
      <w:r w:rsidRPr="00AA3FBB">
        <w:rPr>
          <w:rFonts w:cs="Times"/>
        </w:rPr>
        <w:t xml:space="preserve"> 6,350 mm at Matafao Mtn. (653 m </w:t>
      </w:r>
      <w:r w:rsidR="0074336C">
        <w:rPr>
          <w:rFonts w:cs="Times"/>
        </w:rPr>
        <w:t>elevation</w:t>
      </w:r>
      <w:r>
        <w:rPr>
          <w:rFonts w:cs="Times"/>
        </w:rPr>
        <w:t xml:space="preserve">) to </w:t>
      </w:r>
      <w:r w:rsidRPr="00AA3FBB">
        <w:rPr>
          <w:rFonts w:cs="Times"/>
        </w:rPr>
        <w:t xml:space="preserve">3,800 mm on the coastal plain </w:t>
      </w:r>
      <w:r w:rsidRPr="00AA3FBB">
        <w:rPr>
          <w:rFonts w:cs="Times"/>
        </w:rPr>
        <w:fldChar w:fldCharType="begin" w:fldLock="1"/>
      </w:r>
      <w:r w:rsidR="00CD4D59">
        <w:rPr>
          <w:rFonts w:cs="Times"/>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id":"ITEM-2","itemData":{"author":[{"dropping-particle":"","family":"Dames &amp; Moore","given":"","non-dropping-particle":"","parse-names":false,"suffix":""}],"id":"ITEM-2","issued":{"date-parts":[["1981"]]},"page":"63","publisher":"U.S. Army Engineer District, Honolulu","publisher-place":"Honolulu, HI","title":"Hydrologic Investigation of Surface Water for Water Supply and Hydropower","type":"article"},"uris":["http://www.mendeley.com/documents/?uuid=e76de0d0-1b19-490e-8c83-8d6ed1ed37d9"]},{"id":"ITEM-3","itemData":{"author":[{"dropping-particle":"","family":"Tonkin &amp; Taylor International Ltd.","given":"","non-dropping-particle":"","parse-names":false,"suffix":""}],"id":"ITEM-3","issued":{"date-parts":[["1989"]]},"title":"Hydropower feasibility studies interim report - Phase 1. Ref: 97/10163","type":"article"},"uris":["http://www.mendeley.com/documents/?uuid=07dc1e88-625f-4bcf-b00a-fc64fec9e26d"]},{"id":"ITEM-4","itemData":{"ISBN":"95-4185","author":[{"dropping-particle":"","family":"Wong","given":"M","non-dropping-particle":"","parse-names":false,"suffix":""}],"id":"ITEM-4","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5","itemData":{"author":[{"dropping-particle":"","family":"Perreault","given":"J.","non-dropping-particle":"","parse-names":false,"suffix":""}],"id":"ITEM-5","issue":"August","issued":{"date-parts":[["2010"]]},"publisher":"University of Hawai'i","title":"Development of a Water Budget in a Tropical Setting Accounting for Mountain Front Recharge: Tutuila, American Samoa","type":"thesis"},"uris":["http://www.mendeley.com/documents/?uuid=86eb5260-3ee7-4b3d-a8cf-a47b892b38e2"]}],"mendeley":{"formattedCitation":"(Craig, 2009; Dames &amp; Moore, 1981; Perreault, 2010; Tonkin &amp; Taylor International Ltd., 1989; Wong, 1996)","plainTextFormattedCitation":"(Craig, 2009; Dames &amp; Moore, 1981; Perreault, 2010; Tonkin &amp; Taylor International Ltd., 1989; Wong, 1996)","previouslyFormattedCitation":"(Craig, 2009; Dames &amp; Moore, 1981; Perreault, 2010; Tonkin &amp; Taylor International Ltd., 1989; Wong, 1996)"},"properties":{"noteIndex":0},"schema":"https://github.com/citation-style-language/schema/raw/master/csl-citation.json"}</w:instrText>
      </w:r>
      <w:r w:rsidRPr="00AA3FBB">
        <w:rPr>
          <w:rFonts w:cs="Times"/>
        </w:rPr>
        <w:fldChar w:fldCharType="separate"/>
      </w:r>
      <w:r w:rsidR="00CD4D59" w:rsidRPr="00CD4D59">
        <w:rPr>
          <w:rFonts w:cs="Times"/>
          <w:noProof/>
        </w:rPr>
        <w:t>(Craig, 2009; Dames &amp; Moore, 1981; Perreault, 2010; Tonkin &amp; Taylor International Ltd., 1989; Wong, 1996)</w:t>
      </w:r>
      <w:r w:rsidRPr="00AA3FBB">
        <w:rPr>
          <w:rFonts w:cs="Times"/>
        </w:rPr>
        <w:fldChar w:fldCharType="end"/>
      </w:r>
      <w:r w:rsidRPr="00AA3FBB">
        <w:rPr>
          <w:rFonts w:cs="Times"/>
        </w:rPr>
        <w:t xml:space="preserve">. There are two rainfall seasons: a drier winter from June through September accounts for 25% of annual </w:t>
      </w:r>
      <w:r w:rsidRPr="006E0918">
        <w:rPr>
          <w:rFonts w:cs="Times"/>
          <w:i/>
          <w:iCs/>
        </w:rPr>
        <w:t>P</w:t>
      </w:r>
      <w:r w:rsidRPr="00AA3FBB">
        <w:rPr>
          <w:rFonts w:cs="Times"/>
        </w:rPr>
        <w:t xml:space="preserve">, and a wetter summer from October through May accounts for 75% of annual </w:t>
      </w:r>
      <w:r w:rsidRPr="003242D3">
        <w:rPr>
          <w:rFonts w:cs="Times"/>
          <w:i/>
          <w:rPrChange w:id="217" w:author="Geography" w:date="2020-12-10T09:34:00Z">
            <w:rPr>
              <w:rFonts w:cs="Times"/>
            </w:rPr>
          </w:rPrChange>
        </w:rPr>
        <w:t xml:space="preserve">P </w:t>
      </w:r>
      <w:r w:rsidRPr="00AA3FBB">
        <w:rPr>
          <w:rFonts w:cs="Times"/>
        </w:rPr>
        <w:fldChar w:fldCharType="begin" w:fldLock="1"/>
      </w:r>
      <w:r w:rsidR="00CD4D59">
        <w:rPr>
          <w:rFonts w:cs="Times"/>
        </w:rPr>
        <w:instrText>ADDIN CSL_CITATION {"citationItems":[{"id":"ITEM-1","itemData":{"author":[{"dropping-particle":"","family":"Perreault","given":"J.","non-dropping-particle":"","parse-names":false,"suffix":""}],"id":"ITEM-1","issue":"August","issued":{"date-parts":[["2010"]]},"publisher":"University of Hawai'i","title":"Development of a Water Budget in a Tropical Setting Accounting for Mountain Front Recharge: Tutuila, American Samoa","type":"thesis"},"uris":["http://www.mendeley.com/documents/?uuid=86eb5260-3ee7-4b3d-a8cf-a47b892b38e2"]},{"id":"ITEM-2","itemData":{"author":[{"dropping-particle":"","family":"Craig","given":"Peter","non-dropping-particle":"","parse-names":false,"suffix":""}],"id":"ITEM-2","issued":{"date-parts":[["2009"]]},"publisher":"National Park of American Samoa","publisher-place":"Pago Pago, American Samoa","title":"Natural History Guide to American Samoa","type":"book"},"uris":["http://www.mendeley.com/documents/?uuid=6668c11d-8f35-4c8f-9580-380cdab82221"]}],"mendeley":{"formattedCitation":"(Craig, 2009; Perreault, 2010)","plainTextFormattedCitation":"(Craig, 2009; Perreault, 2010)","previouslyFormattedCitation":"(Craig, 2009; Perreault, 2010)"},"properties":{"noteIndex":0},"schema":"https://github.com/citation-style-language/schema/raw/master/csl-citation.json"}</w:instrText>
      </w:r>
      <w:r w:rsidRPr="00AA3FBB">
        <w:rPr>
          <w:rFonts w:cs="Times"/>
        </w:rPr>
        <w:fldChar w:fldCharType="separate"/>
      </w:r>
      <w:r w:rsidR="00CD4D59" w:rsidRPr="00CD4D59">
        <w:rPr>
          <w:rFonts w:cs="Times"/>
          <w:noProof/>
        </w:rPr>
        <w:t>(Craig, 2009; Perreault, 2010)</w:t>
      </w:r>
      <w:r w:rsidRPr="00AA3FBB">
        <w:rPr>
          <w:rFonts w:cs="Times"/>
        </w:rPr>
        <w:fldChar w:fldCharType="end"/>
      </w:r>
      <w:r w:rsidRPr="00AA3FBB">
        <w:rPr>
          <w:rFonts w:cs="Times"/>
        </w:rPr>
        <w:t xml:space="preserve">. </w:t>
      </w:r>
      <w:moveFromRangeStart w:id="218" w:author="Geography" w:date="2020-12-10T09:34:00Z" w:name="move58485311"/>
      <w:moveFrom w:id="219" w:author="Geography" w:date="2020-12-10T09:34:00Z">
        <w:r w:rsidRPr="006E0918" w:rsidDel="003242D3">
          <w:rPr>
            <w:rFonts w:cs="Times"/>
            <w:i/>
            <w:iCs/>
          </w:rPr>
          <w:t>P</w:t>
        </w:r>
        <w:r w:rsidRPr="00AA3FBB" w:rsidDel="003242D3">
          <w:rPr>
            <w:rFonts w:cs="Times"/>
          </w:rPr>
          <w:t xml:space="preserve"> is lower in the drier season but large storms still occur: at 11 stream gages around the island, 35% of annual peak flows occurred during the drier season (1959-1990) </w:t>
        </w:r>
        <w:r w:rsidRPr="00AA3FBB" w:rsidDel="003242D3">
          <w:rPr>
            <w:rFonts w:cs="Times"/>
          </w:rPr>
          <w:fldChar w:fldCharType="begin" w:fldLock="1"/>
        </w:r>
        <w:r w:rsidR="00CD4D59" w:rsidDel="003242D3">
          <w:rPr>
            <w:rFonts w:cs="Times"/>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Pr="00AA3FBB" w:rsidDel="003242D3">
          <w:rPr>
            <w:rFonts w:cs="Times"/>
          </w:rPr>
          <w:fldChar w:fldCharType="separate"/>
        </w:r>
        <w:r w:rsidR="00CD4D59" w:rsidRPr="00CD4D59" w:rsidDel="003242D3">
          <w:rPr>
            <w:rFonts w:cs="Times"/>
            <w:noProof/>
          </w:rPr>
          <w:t>(Wong, 1996)</w:t>
        </w:r>
        <w:r w:rsidRPr="00AA3FBB" w:rsidDel="003242D3">
          <w:rPr>
            <w:rFonts w:cs="Times"/>
          </w:rPr>
          <w:fldChar w:fldCharType="end"/>
        </w:r>
        <w:r w:rsidRPr="00AA3FBB" w:rsidDel="003242D3">
          <w:rPr>
            <w:rFonts w:cs="Times"/>
          </w:rPr>
          <w:t>.</w:t>
        </w:r>
      </w:moveFrom>
      <w:moveFromRangeEnd w:id="218"/>
    </w:p>
    <w:p w14:paraId="4E686439" w14:textId="446529EE" w:rsidR="003242D3" w:rsidDel="003242D3" w:rsidRDefault="0074336C" w:rsidP="003242D3">
      <w:pPr>
        <w:ind w:firstLine="720"/>
        <w:rPr>
          <w:del w:id="220" w:author="Geography" w:date="2020-12-10T09:35:00Z"/>
          <w:moveTo w:id="221" w:author="Geography" w:date="2020-12-10T09:34:00Z"/>
          <w:rFonts w:cs="Times"/>
        </w:rPr>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 Wong, 1996)","plainTextFormattedCitation":"(Messina &amp; Biggs, 2016; Wong, 1996)","previouslyFormattedCitation":"(Messina &amp; Biggs, 2016; Wong, 199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essina &amp; Biggs, 2016; Wong, 1996)</w:t>
      </w:r>
      <w:r w:rsidRPr="009C7F0B">
        <w:rPr>
          <w:rFonts w:ascii="Times New Roman" w:hAnsi="Times New Roman" w:cs="Times New Roman"/>
        </w:rPr>
        <w:fldChar w:fldCharType="end"/>
      </w:r>
      <w:ins w:id="222" w:author="Geography" w:date="2020-12-10T09:35:00Z">
        <w:r w:rsidR="003242D3">
          <w:rPr>
            <w:rFonts w:cs="Times"/>
          </w:rPr>
          <w:t>: at 11 stream gages on the island, 35</w:t>
        </w:r>
      </w:ins>
      <w:del w:id="223" w:author="Geography" w:date="2020-12-10T09:35:00Z">
        <w:r w:rsidRPr="009C7F0B" w:rsidDel="003242D3">
          <w:rPr>
            <w:rFonts w:ascii="Times New Roman" w:hAnsi="Times New Roman" w:cs="Times New Roman"/>
          </w:rPr>
          <w:delText xml:space="preserve">. </w:delText>
        </w:r>
      </w:del>
      <w:moveToRangeStart w:id="224" w:author="Geography" w:date="2020-12-10T09:34:00Z" w:name="move58485311"/>
      <w:moveTo w:id="225" w:author="Geography" w:date="2020-12-10T09:34:00Z">
        <w:del w:id="226" w:author="Geography" w:date="2020-12-10T09:35:00Z">
          <w:r w:rsidR="003242D3" w:rsidRPr="006E0918" w:rsidDel="003242D3">
            <w:rPr>
              <w:rFonts w:cs="Times"/>
              <w:i/>
              <w:iCs/>
            </w:rPr>
            <w:delText>P</w:delText>
          </w:r>
          <w:r w:rsidR="003242D3" w:rsidRPr="00AA3FBB" w:rsidDel="003242D3">
            <w:rPr>
              <w:rFonts w:cs="Times"/>
            </w:rPr>
            <w:delText xml:space="preserve"> is lower in the drier season but large storms still occur: at 11 stream gages around the island, 35</w:delText>
          </w:r>
        </w:del>
        <w:r w:rsidR="003242D3" w:rsidRPr="00AA3FBB">
          <w:rPr>
            <w:rFonts w:cs="Times"/>
          </w:rPr>
          <w:t xml:space="preserve">% of annual peak flows occurred during the drier season (1959-1990) </w:t>
        </w:r>
        <w:r w:rsidR="003242D3" w:rsidRPr="00AA3FBB">
          <w:rPr>
            <w:rFonts w:cs="Times"/>
          </w:rPr>
          <w:fldChar w:fldCharType="begin" w:fldLock="1"/>
        </w:r>
        <w:r w:rsidR="003242D3">
          <w:rPr>
            <w:rFonts w:cs="Times"/>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003242D3" w:rsidRPr="00AA3FBB">
          <w:rPr>
            <w:rFonts w:cs="Times"/>
          </w:rPr>
          <w:fldChar w:fldCharType="separate"/>
        </w:r>
        <w:r w:rsidR="003242D3" w:rsidRPr="00CD4D59">
          <w:rPr>
            <w:rFonts w:cs="Times"/>
            <w:noProof/>
          </w:rPr>
          <w:t>(Wong, 1996)</w:t>
        </w:r>
        <w:r w:rsidR="003242D3" w:rsidRPr="00AA3FBB">
          <w:rPr>
            <w:rFonts w:cs="Times"/>
          </w:rPr>
          <w:fldChar w:fldCharType="end"/>
        </w:r>
        <w:r w:rsidR="003242D3" w:rsidRPr="00AA3FBB">
          <w:rPr>
            <w:rFonts w:cs="Times"/>
          </w:rPr>
          <w:t>.</w:t>
        </w:r>
      </w:moveTo>
      <w:ins w:id="227" w:author="Geography" w:date="2020-12-10T09:35:00Z">
        <w:r w:rsidR="003242D3">
          <w:rPr>
            <w:rFonts w:ascii="Times New Roman" w:hAnsi="Times New Roman" w:cs="Times New Roman"/>
          </w:rPr>
          <w:t xml:space="preserve"> </w:t>
        </w:r>
      </w:ins>
    </w:p>
    <w:moveToRangeEnd w:id="224"/>
    <w:p w14:paraId="214B0928" w14:textId="4386C01B" w:rsidR="0074336C" w:rsidRPr="00AA3FBB" w:rsidRDefault="0074336C">
      <w:pPr>
        <w:ind w:firstLine="720"/>
        <w:rPr>
          <w:rFonts w:cs="Times"/>
        </w:rPr>
        <w:pPrChange w:id="228" w:author="Geography" w:date="2020-12-10T09:35:00Z">
          <w:pPr>
            <w:spacing w:after="0"/>
            <w:ind w:firstLine="720"/>
          </w:pPr>
        </w:pPrChange>
      </w:pPr>
      <w:r w:rsidRPr="009C7F0B">
        <w:rPr>
          <w:rFonts w:ascii="Times New Roman" w:hAnsi="Times New Roman" w:cs="Times New Roman"/>
        </w:rPr>
        <w:t>Storms</w:t>
      </w:r>
      <w:r>
        <w:rPr>
          <w:rFonts w:ascii="Times New Roman" w:hAnsi="Times New Roman" w:cs="Times New Roman"/>
        </w:rPr>
        <w:t xml:space="preserve"> generate an estimated </w:t>
      </w:r>
      <w:r w:rsidRPr="00AA3FBB">
        <w:rPr>
          <w:rFonts w:cs="Times"/>
        </w:rPr>
        <w:t>241-368 tons</w:t>
      </w:r>
      <w:ins w:id="229" w:author="Geography" w:date="2020-12-10T09:36:00Z">
        <w:r w:rsidR="003242D3">
          <w:rPr>
            <w:rFonts w:cs="Times"/>
          </w:rPr>
          <w:t xml:space="preserve"> </w:t>
        </w:r>
      </w:ins>
      <w:del w:id="230" w:author="Geography" w:date="2020-12-10T09:36:00Z">
        <w:r w:rsidRPr="00AA3FBB" w:rsidDel="003242D3">
          <w:rPr>
            <w:rFonts w:cs="Times"/>
          </w:rPr>
          <w:delText>/</w:delText>
        </w:r>
      </w:del>
      <w:r w:rsidRPr="00AA3FBB">
        <w:rPr>
          <w:rFonts w:cs="Times"/>
        </w:rPr>
        <w:t>km</w:t>
      </w:r>
      <w:ins w:id="231" w:author="Geography" w:date="2020-12-10T09:36:00Z">
        <w:r w:rsidR="003242D3">
          <w:rPr>
            <w:rFonts w:cs="Times"/>
            <w:vertAlign w:val="superscript"/>
          </w:rPr>
          <w:t>-2</w:t>
        </w:r>
      </w:ins>
      <w:del w:id="232" w:author="Geography" w:date="2020-12-10T09:36:00Z">
        <w:r w:rsidRPr="00AA3FBB" w:rsidDel="003242D3">
          <w:rPr>
            <w:rFonts w:cs="Times"/>
            <w:vertAlign w:val="superscript"/>
          </w:rPr>
          <w:delText>2</w:delText>
        </w:r>
      </w:del>
      <w:ins w:id="233" w:author="Geography" w:date="2020-12-10T09:36:00Z">
        <w:r w:rsidR="003242D3">
          <w:rPr>
            <w:rFonts w:cs="Times"/>
          </w:rPr>
          <w:t xml:space="preserve"> </w:t>
        </w:r>
      </w:ins>
      <w:del w:id="234" w:author="Geography" w:date="2020-12-10T09:36:00Z">
        <w:r w:rsidRPr="003242D3" w:rsidDel="003242D3">
          <w:rPr>
            <w:rFonts w:cs="Times"/>
          </w:rPr>
          <w:delText>/</w:delText>
        </w:r>
      </w:del>
      <w:r w:rsidRPr="003242D3">
        <w:rPr>
          <w:rFonts w:cs="Times"/>
        </w:rPr>
        <w:t>y</w:t>
      </w:r>
      <w:ins w:id="235" w:author="Geography" w:date="2020-12-10T09:36:00Z">
        <w:r w:rsidR="003242D3">
          <w:rPr>
            <w:rFonts w:cs="Times"/>
            <w:vertAlign w:val="superscript"/>
          </w:rPr>
          <w:t>-1</w:t>
        </w:r>
      </w:ins>
      <w:del w:id="236" w:author="Geography" w:date="2020-12-10T09:36:00Z">
        <w:r w:rsidRPr="003242D3" w:rsidDel="003242D3">
          <w:rPr>
            <w:rFonts w:cs="Times"/>
            <w:vertAlign w:val="superscript"/>
            <w:rPrChange w:id="237" w:author="Geography" w:date="2020-12-10T09:36:00Z">
              <w:rPr>
                <w:rFonts w:cs="Times"/>
              </w:rPr>
            </w:rPrChange>
          </w:rPr>
          <w:delText>r</w:delText>
        </w:r>
      </w:del>
      <w:r>
        <w:rPr>
          <w:rFonts w:ascii="Times New Roman" w:hAnsi="Times New Roman" w:cs="Times New Roman"/>
        </w:rPr>
        <w:t xml:space="preserve"> of suspended sediment yield</w:t>
      </w:r>
      <w:r w:rsidR="00CE0924">
        <w:rPr>
          <w:rFonts w:ascii="Times New Roman" w:hAnsi="Times New Roman" w:cs="Times New Roman"/>
        </w:rPr>
        <w:t xml:space="preserve"> (</w:t>
      </w:r>
      <w:r w:rsidR="00CE0924">
        <w:rPr>
          <w:rFonts w:ascii="Times New Roman" w:hAnsi="Times New Roman" w:cs="Times New Roman"/>
          <w:i/>
        </w:rPr>
        <w:t>SSY</w:t>
      </w:r>
      <w:r w:rsidR="00CE0924">
        <w:rPr>
          <w:rFonts w:ascii="Times New Roman" w:hAnsi="Times New Roman" w:cs="Times New Roman"/>
        </w:rPr>
        <w:t>)</w:t>
      </w:r>
      <w:r>
        <w:rPr>
          <w:rFonts w:ascii="Times New Roman" w:hAnsi="Times New Roman" w:cs="Times New Roman"/>
        </w:rPr>
        <w:t xml:space="preserve"> to the bay from undisturbed, forested areas in the uplands (13% of total </w:t>
      </w:r>
      <w:r w:rsidRPr="006E0918">
        <w:rPr>
          <w:rFonts w:ascii="Times New Roman" w:hAnsi="Times New Roman" w:cs="Times New Roman"/>
          <w:i/>
          <w:iCs/>
        </w:rPr>
        <w:t>SSY</w:t>
      </w:r>
      <w:r>
        <w:rPr>
          <w:rFonts w:ascii="Times New Roman" w:hAnsi="Times New Roman" w:cs="Times New Roman"/>
        </w:rPr>
        <w:t xml:space="preserve">),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w:t>
      </w:r>
      <w:r w:rsidRPr="00CE0924">
        <w:rPr>
          <w:rFonts w:ascii="Times New Roman" w:hAnsi="Times New Roman" w:cs="Times New Roman"/>
          <w:i/>
          <w:iCs/>
        </w:rPr>
        <w:t>SSY</w:t>
      </w:r>
      <w:r>
        <w:rPr>
          <w:rFonts w:ascii="Times New Roman" w:hAnsi="Times New Roman" w:cs="Times New Roman"/>
        </w:rPr>
        <w:t xml:space="preserve">). </w:t>
      </w:r>
      <w:r w:rsidRPr="009C7F0B">
        <w:rPr>
          <w:rFonts w:ascii="Times New Roman" w:hAnsi="Times New Roman" w:cs="Times New Roman"/>
        </w:rPr>
        <w:t>The significant sediment contribution fr</w:t>
      </w:r>
      <w:r>
        <w:rPr>
          <w:rFonts w:ascii="Times New Roman" w:hAnsi="Times New Roman" w:cs="Times New Roman"/>
        </w:rPr>
        <w:t xml:space="preserve">om the </w:t>
      </w:r>
      <w:r w:rsidRPr="009C7F0B">
        <w:rPr>
          <w:rFonts w:ascii="Times New Roman" w:hAnsi="Times New Roman" w:cs="Times New Roman"/>
        </w:rPr>
        <w:t xml:space="preserve">quarry prompted mitigation efforts </w:t>
      </w:r>
      <w:r>
        <w:rPr>
          <w:rFonts w:ascii="Times New Roman" w:hAnsi="Times New Roman" w:cs="Times New Roman"/>
        </w:rPr>
        <w:t xml:space="preserve">including revegetation, covering road surfaces, and groundwater diversion in 2013, and retention ponds in October 2014, which significantly </w:t>
      </w:r>
      <w:r w:rsidRPr="009C7F0B">
        <w:rPr>
          <w:rFonts w:ascii="Times New Roman" w:hAnsi="Times New Roman" w:cs="Times New Roman"/>
        </w:rPr>
        <w:t>reduce</w:t>
      </w:r>
      <w:r>
        <w:rPr>
          <w:rFonts w:ascii="Times New Roman" w:hAnsi="Times New Roman" w:cs="Times New Roman"/>
        </w:rPr>
        <w:t>d</w:t>
      </w:r>
      <w:r w:rsidRPr="009C7F0B">
        <w:rPr>
          <w:rFonts w:ascii="Times New Roman" w:hAnsi="Times New Roman" w:cs="Times New Roman"/>
        </w:rPr>
        <w:t xml:space="preserve"> sediment runoff into Faga'alu Stream</w:t>
      </w:r>
      <w:r>
        <w:rPr>
          <w:rFonts w:ascii="Times New Roman" w:hAnsi="Times New Roman" w:cs="Times New Roman"/>
        </w:rPr>
        <w:t xml:space="preserve"> and </w:t>
      </w:r>
      <w:r w:rsidRPr="00925499">
        <w:rPr>
          <w:rFonts w:ascii="Times New Roman" w:hAnsi="Times New Roman" w:cs="Times New Roman"/>
          <w:i/>
          <w:iCs/>
        </w:rPr>
        <w:t>SSY</w:t>
      </w:r>
      <w:r w:rsidRPr="009C7F0B">
        <w:rPr>
          <w:rFonts w:ascii="Times New Roman" w:hAnsi="Times New Roman" w:cs="Times New Roman"/>
        </w:rPr>
        <w:t xml:space="preserve"> into the Bay. Se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manualFormatting":"Holst-Rice et al. (2016)","plainTextFormattedCitation":"(Holst-Rice et al., 2016)","previouslyFormattedCitation":"(Holst-Rice et al., 201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 xml:space="preserve"> for a full description of sed</w:t>
      </w:r>
      <w:r>
        <w:rPr>
          <w:rFonts w:ascii="Times New Roman" w:hAnsi="Times New Roman" w:cs="Times New Roman"/>
        </w:rPr>
        <w:t xml:space="preserve">iment mitigation at the quarry. </w:t>
      </w:r>
    </w:p>
    <w:p w14:paraId="73C74D2C" w14:textId="5EDF66C4"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inds, but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plainTextFormattedCitation":"(Craig, 2009)","previouslyFormattedCitation":"(Craig, 2009)"},"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ilitello","given":"Adele","non-dropping-particle":"","parse-names":false,"suffix":""},{"dropping-particle":"","family":"Scheffner","given":"Norman W","non-dropping-particle":"","parse-names":false,"suffix":""},{"dropping-particle":"","family":"Thompson","given":"Edward F","non-dropping-particle":"","parse-names":false,"suffix":""}],"id":"ITEM-1","issued":{"date-parts":[["2003"]]},"publisher-place":"Eureka CA","title":"Hurrican-Induced Stage-Frequency Relationships for the Territory of American Samoa. USACOE Technical Report CHL-98-33","type":"report"},"uris":["http://www.mendeley.com/documents/?uuid=3ab01ccc-b1cd-4836-bcaf-46969958ef26"]}],"mendeley":{"formattedCitation":"(Militello et al., 2003)","plainTextFormattedCitation":"(Militello et al., 2003)","previouslyFormattedCitation":"(Militello et al.,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manualFormatting":"Craig 2009)","plainTextFormattedCitation":"(Craig, 2009)","previouslyFormattedCitation":"(Craig, 2009)"},"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Feagaimaalii-Luamanu","given":"Joyetter","non-dropping-particle":"","parse-names":false,"suffix":""}],"container-title":"Samoa News","id":"ITEM-1","issued":{"date-parts":[["2016","1","19"]]},"publisher-place":"Pago Pago, AS","title":"High surf generated by TC Victor washes over roads and property","type":"article-newspaper"},"uris":["http://www.mendeley.com/documents/?uuid=f08466ae-ba31-44a8-997f-b8da5e786bfa"]}],"mendeley":{"formattedCitation":"(Feagaimaalii-Luamanu, 2016)","plainTextFormattedCitation":"(Feagaimaalii-Luamanu, 2016)","previouslyFormattedCitation":"(Feagaimaalii-Luamanu,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xml:space="preserve">. Faga'alu Bay is only open to south to southeast swell directions, and the more southerly angled swell must refract to the west, resulting in a reduction of wave </w:t>
      </w:r>
      <w:r w:rsidRPr="009C7F0B">
        <w:rPr>
          <w:rFonts w:ascii="Times New Roman" w:hAnsi="Times New Roman" w:cs="Times New Roman"/>
        </w:rPr>
        <w:lastRenderedPageBreak/>
        <w:t xml:space="preserve">energy. Offshore significant wave heights are generally less than 2.5 m and rarely exceed 3.0 m. Peak wave periods are generally about 9 s or less, rarely exceed 13 s, but occasionally reach 25 s during austral winter storm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Thompson","given":"Edward F","non-dropping-particle":"","parse-names":false,"suffix":""},{"dropping-particle":"","family":"Demirbilek","given":"Zeki","non-dropping-particle":"","parse-names":false,"suffix":""}],"id":"ITEM-1","issue":"September","issued":{"date-parts":[["2002"]]},"publisher-place":"Vicksburg, MS","title":"Wave Response, Pago Pago Harbor, Island of Tutuila, Territory of American Samoa. USACOE Coastal and Hydraulics Laboratory ERDC/CHL TR-02-20","type":"report"},"uris":["http://www.mendeley.com/documents/?uuid=0b6bb75f-5ede-4446-be51-1cb51209d1c3"]}],"mendeley":{"formattedCitation":"(Thompson &amp; Demirbilek, 2002)","plainTextFormattedCitation":"(Thompson &amp; Demirbilek, 2002)","previouslyFormattedCitation":"(Thompson &amp; Demirbilek, 200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Thompson &amp; Demirbilek, 2002)</w:t>
      </w:r>
      <w:r w:rsidRPr="009C7F0B">
        <w:rPr>
          <w:rFonts w:ascii="Times New Roman" w:hAnsi="Times New Roman" w:cs="Times New Roman"/>
        </w:rPr>
        <w:fldChar w:fldCharType="end"/>
      </w:r>
      <w:r w:rsidRPr="009C7F0B">
        <w:rPr>
          <w:rFonts w:ascii="Times New Roman" w:hAnsi="Times New Roman" w:cs="Times New Roman"/>
        </w:rPr>
        <w:t xml:space="preserve">. </w:t>
      </w:r>
      <w:del w:id="238" w:author="Geography" w:date="2020-12-10T09:37:00Z">
        <w:r w:rsidRPr="009C7F0B" w:rsidDel="00EC273D">
          <w:rPr>
            <w:rFonts w:ascii="Times New Roman" w:hAnsi="Times New Roman" w:cs="Times New Roman"/>
          </w:rPr>
          <w:delText xml:space="preserve">O. </w:delText>
        </w:r>
      </w:del>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Vetter","given":"O.","non-dropping-particle":"","parse-names":false,"suffix":""}],"id":"ITEM-1","issued":{"date-parts":[["2013"]]},"publisher-place":"Honolulu, HI","title":"Inter-Disciplinary Study of Flow Dynamics and Sedimentation Effects on Coral Colonies in Faga'alu Bay, American Samoa: Oceanographic Investigation Summary. NOAA CRCP Project #417","type":"report"},"uris":["http://www.mendeley.com/documents/?uuid=919945a3-7dbc-4cd0-b2b5-74e602852fcf"]}],"mendeley":{"formattedCitation":"(Vetter, 2013)","manualFormatting":"Vetter (unpublished data)","plainTextFormattedCitation":"(Vetter, 2013)","previouslyFormattedCitation":"(Vetter, 2013)"},"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0074336C" w:rsidRPr="00057DF1">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 xml:space="preserve">up to 1.7 m on the fore reef in Faga'alu, but </w:t>
      </w:r>
      <w:r w:rsidR="0074336C" w:rsidRPr="008A0406">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w:t>
      </w:r>
      <w:r w:rsidR="00CE0924">
        <w:rPr>
          <w:rFonts w:ascii="Times New Roman" w:hAnsi="Times New Roman" w:cs="Times New Roman"/>
        </w:rPr>
        <w:t xml:space="preserve"> </w:t>
      </w:r>
      <w:r w:rsidR="00CE0924">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CE0924">
        <w:rPr>
          <w:rFonts w:ascii="Times New Roman" w:hAnsi="Times New Roman" w:cs="Times New Roman"/>
        </w:rPr>
        <w:fldChar w:fldCharType="separate"/>
      </w:r>
      <w:r w:rsidR="00CE0924" w:rsidRPr="00CE0924">
        <w:rPr>
          <w:rFonts w:ascii="Times New Roman" w:hAnsi="Times New Roman" w:cs="Times New Roman"/>
          <w:noProof/>
        </w:rPr>
        <w:t>(</w:t>
      </w:r>
      <w:del w:id="239" w:author="Geography" w:date="2020-12-10T09:37:00Z">
        <w:r w:rsidR="00CE0924" w:rsidRPr="00CE0924" w:rsidDel="00EC273D">
          <w:rPr>
            <w:rFonts w:ascii="Times New Roman" w:hAnsi="Times New Roman" w:cs="Times New Roman"/>
            <w:noProof/>
          </w:rPr>
          <w:delText xml:space="preserve">C. D. </w:delText>
        </w:r>
      </w:del>
      <w:r w:rsidR="00CE0924" w:rsidRPr="00CE0924">
        <w:rPr>
          <w:rFonts w:ascii="Times New Roman" w:hAnsi="Times New Roman" w:cs="Times New Roman"/>
          <w:noProof/>
        </w:rPr>
        <w:t>Storlazzi et al., 2018)</w:t>
      </w:r>
      <w:r w:rsidR="00CE0924">
        <w:rPr>
          <w:rFonts w:ascii="Times New Roman" w:hAnsi="Times New Roman" w:cs="Times New Roman"/>
        </w:rPr>
        <w:fldChar w:fldCharType="end"/>
      </w:r>
      <w:r w:rsidR="007E3E41" w:rsidRPr="009C7F0B">
        <w:rPr>
          <w:rFonts w:ascii="Times New Roman" w:hAnsi="Times New Roman" w:cs="Times New Roman"/>
        </w:rPr>
        <w:t>.</w:t>
      </w:r>
    </w:p>
    <w:p w14:paraId="29863BB7" w14:textId="33FE4C90"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00CE0924">
        <w:rPr>
          <w:rFonts w:ascii="Times New Roman" w:hAnsi="Times New Roman" w:cs="Times New Roman"/>
        </w:rPr>
        <w:fldChar w:fldCharType="begin" w:fldLock="1"/>
      </w:r>
      <w:r w:rsidR="005E2E0A">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CE0924">
        <w:rPr>
          <w:rFonts w:ascii="Times New Roman" w:hAnsi="Times New Roman" w:cs="Times New Roman"/>
        </w:rPr>
        <w:fldChar w:fldCharType="separate"/>
      </w:r>
      <w:r w:rsidR="00CE0924" w:rsidRPr="00CE0924">
        <w:rPr>
          <w:rFonts w:ascii="Times New Roman" w:hAnsi="Times New Roman" w:cs="Times New Roman"/>
          <w:noProof/>
        </w:rPr>
        <w:t>(</w:t>
      </w:r>
      <w:del w:id="240" w:author="Geography" w:date="2020-12-10T09:38:00Z">
        <w:r w:rsidR="00CE0924" w:rsidRPr="00CE0924" w:rsidDel="00EC273D">
          <w:rPr>
            <w:rFonts w:ascii="Times New Roman" w:hAnsi="Times New Roman" w:cs="Times New Roman"/>
            <w:noProof/>
          </w:rPr>
          <w:delText xml:space="preserve">C. D. </w:delText>
        </w:r>
      </w:del>
      <w:r w:rsidR="00CE0924" w:rsidRPr="00CE0924">
        <w:rPr>
          <w:rFonts w:ascii="Times New Roman" w:hAnsi="Times New Roman" w:cs="Times New Roman"/>
          <w:noProof/>
        </w:rPr>
        <w:t>Storlazzi et al., 2018)</w:t>
      </w:r>
      <w:r w:rsidR="00CE0924">
        <w:rPr>
          <w:rFonts w:ascii="Times New Roman" w:hAnsi="Times New Roman" w:cs="Times New Roman"/>
        </w:rPr>
        <w:fldChar w:fldCharType="end"/>
      </w:r>
      <w:r w:rsidR="00CE0924">
        <w:rPr>
          <w:rFonts w:ascii="Times New Roman" w:hAnsi="Times New Roman" w:cs="Times New Roman"/>
        </w:rPr>
        <w:t xml:space="preserve">. </w:t>
      </w:r>
      <w:r w:rsidRPr="009C7F0B">
        <w:rPr>
          <w:rFonts w:ascii="Times New Roman" w:hAnsi="Times New Roman" w:cs="Times New Roman"/>
        </w:rPr>
        <w:t>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w:t>
      </w:r>
      <w:ins w:id="241" w:author="Geography" w:date="2020-12-10T09:39:00Z">
        <w:r w:rsidR="005D3171">
          <w:rPr>
            <w:rFonts w:ascii="Times New Roman" w:hAnsi="Times New Roman" w:cs="Times New Roman"/>
          </w:rPr>
          <w:t xml:space="preserve"> </w:t>
        </w:r>
      </w:ins>
      <w:r w:rsidRPr="009C7F0B">
        <w:rPr>
          <w:rFonts w:ascii="Times New Roman" w:hAnsi="Times New Roman" w:cs="Times New Roman"/>
        </w:rPr>
        <w:t>reef.</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r w:rsidR="00946B83">
        <w:t xml:space="preserve"> </w:t>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w:t>
      </w:r>
      <w:r w:rsidRPr="00CE0924">
        <w:rPr>
          <w:i/>
          <w:iCs/>
        </w:rPr>
        <w:t>SSY</w:t>
      </w:r>
      <w:r>
        <w:t>)</w:t>
      </w:r>
    </w:p>
    <w:p w14:paraId="7812F15D" w14:textId="2EDA8DF4" w:rsidR="00DF4708" w:rsidRPr="009C7F0B" w:rsidRDefault="005D3171" w:rsidP="00DF4708">
      <w:pPr>
        <w:spacing w:after="0"/>
        <w:ind w:firstLine="720"/>
        <w:rPr>
          <w:rFonts w:ascii="Times New Roman" w:hAnsi="Times New Roman" w:cs="Times New Roman"/>
        </w:rPr>
      </w:pPr>
      <w:ins w:id="242" w:author="Geography" w:date="2020-12-10T09:41:00Z">
        <w:r>
          <w:rPr>
            <w:rFonts w:ascii="Times New Roman" w:hAnsi="Times New Roman" w:cs="Times New Roman"/>
          </w:rPr>
          <w:t xml:space="preserve">Stream discharge in the main </w:t>
        </w:r>
      </w:ins>
      <w:ins w:id="243" w:author="Geography" w:date="2020-12-10T09:42:00Z">
        <w:r>
          <w:rPr>
            <w:rFonts w:ascii="Times New Roman" w:hAnsi="Times New Roman" w:cs="Times New Roman"/>
          </w:rPr>
          <w:t xml:space="preserve">stream at Faga'alu </w:t>
        </w:r>
      </w:ins>
      <w:ins w:id="244" w:author="Geography" w:date="2020-12-10T09:41:00Z">
        <w:r>
          <w:rPr>
            <w:rFonts w:ascii="Times New Roman" w:hAnsi="Times New Roman" w:cs="Times New Roman"/>
          </w:rPr>
          <w:t>was recorded at 10 minute intervals</w:t>
        </w:r>
      </w:ins>
      <w:ins w:id="245" w:author="Geography" w:date="2020-12-10T09:42:00Z">
        <w:r>
          <w:rPr>
            <w:rFonts w:ascii="Times New Roman" w:hAnsi="Times New Roman" w:cs="Times New Roman"/>
          </w:rPr>
          <w:t xml:space="preserve"> in</w:t>
        </w:r>
      </w:ins>
      <w:ins w:id="246" w:author="Geography" w:date="2020-12-10T09:43:00Z">
        <w:r>
          <w:rPr>
            <w:rFonts w:ascii="Times New Roman" w:hAnsi="Times New Roman" w:cs="Times New Roman"/>
          </w:rPr>
          <w:t xml:space="preserve"> several </w:t>
        </w:r>
      </w:ins>
      <w:ins w:id="247" w:author="Geography" w:date="2020-12-10T09:44:00Z">
        <w:r>
          <w:rPr>
            <w:rFonts w:ascii="Times New Roman" w:hAnsi="Times New Roman" w:cs="Times New Roman"/>
          </w:rPr>
          <w:t>peri</w:t>
        </w:r>
        <w:r w:rsidR="00434115">
          <w:rPr>
            <w:rFonts w:ascii="Times New Roman" w:hAnsi="Times New Roman" w:cs="Times New Roman"/>
          </w:rPr>
          <w:t>ods in</w:t>
        </w:r>
      </w:ins>
      <w:ins w:id="248" w:author="Geography" w:date="2020-12-10T09:42:00Z">
        <w:r>
          <w:rPr>
            <w:rFonts w:ascii="Times New Roman" w:hAnsi="Times New Roman" w:cs="Times New Roman"/>
          </w:rPr>
          <w:t xml:space="preserve"> 2014 and 2015</w:t>
        </w:r>
      </w:ins>
      <w:ins w:id="249" w:author="Geography" w:date="2020-12-10T09:43:00Z">
        <w:r>
          <w:rPr>
            <w:rFonts w:ascii="Times New Roman" w:hAnsi="Times New Roman" w:cs="Times New Roman"/>
          </w:rPr>
          <w:t xml:space="preserve"> (see Messina and Biggs, 2016)</w:t>
        </w:r>
      </w:ins>
      <w:ins w:id="250" w:author="Geography" w:date="2020-12-10T09:42:00Z">
        <w:r>
          <w:rPr>
            <w:rFonts w:ascii="Times New Roman" w:hAnsi="Times New Roman" w:cs="Times New Roman"/>
          </w:rPr>
          <w:t>.</w:t>
        </w:r>
      </w:ins>
      <w:ins w:id="251" w:author="Geography" w:date="2020-12-10T09:41:00Z">
        <w:r>
          <w:rPr>
            <w:rFonts w:ascii="Times New Roman" w:hAnsi="Times New Roman" w:cs="Times New Roman"/>
          </w:rPr>
          <w:t xml:space="preserve"> </w:t>
        </w:r>
      </w:ins>
      <w:ins w:id="252" w:author="Geography" w:date="2020-12-10T09:42:00Z">
        <w:r>
          <w:rPr>
            <w:rFonts w:ascii="Times New Roman" w:hAnsi="Times New Roman" w:cs="Times New Roman"/>
          </w:rPr>
          <w:t xml:space="preserve"> Water samples were collected for some storms and analyzed for suspended sediment concentration (SSC).  </w:t>
        </w:r>
      </w:ins>
      <w:r w:rsidR="00925499">
        <w:rPr>
          <w:rFonts w:ascii="Times New Roman" w:hAnsi="Times New Roman" w:cs="Times New Roman"/>
        </w:rPr>
        <w:t>A</w:t>
      </w:r>
      <w:r w:rsidR="00925499" w:rsidRPr="009C7F0B">
        <w:rPr>
          <w:rFonts w:ascii="Times New Roman" w:hAnsi="Times New Roman" w:cs="Times New Roman"/>
        </w:rPr>
        <w:t xml:space="preserve"> time-series of </w:t>
      </w:r>
      <w:r w:rsidR="00925499" w:rsidRPr="00CE0924">
        <w:rPr>
          <w:rFonts w:ascii="Times New Roman" w:hAnsi="Times New Roman" w:cs="Times New Roman"/>
          <w:i/>
          <w:iCs/>
        </w:rPr>
        <w:t>SSY</w:t>
      </w:r>
      <w:r w:rsidR="00925499" w:rsidRPr="00CE0924">
        <w:rPr>
          <w:rFonts w:ascii="Times New Roman" w:hAnsi="Times New Roman" w:cs="Times New Roman"/>
          <w:i/>
          <w:iCs/>
          <w:vertAlign w:val="subscript"/>
        </w:rPr>
        <w:t xml:space="preserve">EV </w:t>
      </w:r>
      <w:ins w:id="253" w:author="Geography" w:date="2020-12-10T09:39:00Z">
        <w:r>
          <w:rPr>
            <w:rFonts w:ascii="Times New Roman" w:hAnsi="Times New Roman" w:cs="Times New Roman"/>
            <w:i/>
            <w:iCs/>
            <w:vertAlign w:val="subscript"/>
          </w:rPr>
          <w:t xml:space="preserve"> </w:t>
        </w:r>
        <w:r>
          <w:rPr>
            <w:rFonts w:ascii="Times New Roman" w:hAnsi="Times New Roman" w:cs="Times New Roman"/>
            <w:iCs/>
          </w:rPr>
          <w:t xml:space="preserve">(tons) </w:t>
        </w:r>
      </w:ins>
      <w:r w:rsidR="00925499" w:rsidRPr="009C7F0B">
        <w:rPr>
          <w:rFonts w:ascii="Times New Roman" w:hAnsi="Times New Roman" w:cs="Times New Roman"/>
        </w:rPr>
        <w:t xml:space="preserve">to the Bay during the study period was developed from measured </w:t>
      </w:r>
      <w:r w:rsidR="00925499" w:rsidRPr="00CE0924">
        <w:rPr>
          <w:rFonts w:ascii="Times New Roman" w:hAnsi="Times New Roman" w:cs="Times New Roman"/>
          <w:i/>
          <w:iCs/>
        </w:rPr>
        <w:t>SSY</w:t>
      </w:r>
      <w:r w:rsidR="00925499" w:rsidRPr="00CE0924">
        <w:rPr>
          <w:rFonts w:ascii="Times New Roman" w:hAnsi="Times New Roman" w:cs="Times New Roman"/>
          <w:i/>
          <w:iCs/>
          <w:vertAlign w:val="subscript"/>
        </w:rPr>
        <w:t>EV</w:t>
      </w:r>
      <w:r w:rsidR="00925499" w:rsidRPr="009C7F0B">
        <w:rPr>
          <w:rFonts w:ascii="Times New Roman" w:hAnsi="Times New Roman" w:cs="Times New Roman"/>
        </w:rPr>
        <w:t xml:space="preserve"> when both water discharge (</w:t>
      </w:r>
      <w:r w:rsidR="00925499" w:rsidRPr="00CE0924">
        <w:rPr>
          <w:rFonts w:ascii="Times New Roman" w:hAnsi="Times New Roman" w:cs="Times New Roman"/>
          <w:i/>
          <w:iCs/>
        </w:rPr>
        <w:t>Q</w:t>
      </w:r>
      <w:r w:rsidR="00925499" w:rsidRPr="009C7F0B">
        <w:rPr>
          <w:rFonts w:ascii="Times New Roman" w:hAnsi="Times New Roman" w:cs="Times New Roman"/>
        </w:rPr>
        <w:t>) and suspended sediment concentration (</w:t>
      </w:r>
      <w:r w:rsidR="00925499" w:rsidRPr="00CE0924">
        <w:rPr>
          <w:rFonts w:ascii="Times New Roman" w:hAnsi="Times New Roman" w:cs="Times New Roman"/>
          <w:i/>
          <w:iCs/>
        </w:rPr>
        <w:t>SSC</w:t>
      </w:r>
      <w:r w:rsidR="00925499" w:rsidRPr="009C7F0B">
        <w:rPr>
          <w:rFonts w:ascii="Times New Roman" w:hAnsi="Times New Roman" w:cs="Times New Roman"/>
        </w:rPr>
        <w:t>) data were available</w:t>
      </w:r>
      <w:ins w:id="254" w:author="Geography" w:date="2020-12-10T09:39:00Z">
        <w:r>
          <w:rPr>
            <w:rFonts w:ascii="Times New Roman" w:hAnsi="Times New Roman" w:cs="Times New Roman"/>
          </w:rPr>
          <w:t>. W</w:t>
        </w:r>
      </w:ins>
      <w:del w:id="255" w:author="Geography" w:date="2020-12-10T09:39:00Z">
        <w:r w:rsidR="00925499" w:rsidRPr="009C7F0B" w:rsidDel="005D3171">
          <w:rPr>
            <w:rFonts w:ascii="Times New Roman" w:hAnsi="Times New Roman" w:cs="Times New Roman"/>
          </w:rPr>
          <w:delText>; w</w:delText>
        </w:r>
      </w:del>
      <w:r w:rsidR="00925499" w:rsidRPr="009C7F0B">
        <w:rPr>
          <w:rFonts w:ascii="Times New Roman" w:hAnsi="Times New Roman" w:cs="Times New Roman"/>
        </w:rPr>
        <w:t xml:space="preserve">hen only </w:t>
      </w:r>
      <w:r w:rsidR="00925499" w:rsidRPr="00CE0924">
        <w:rPr>
          <w:rFonts w:ascii="Times New Roman" w:hAnsi="Times New Roman" w:cs="Times New Roman"/>
          <w:i/>
          <w:iCs/>
        </w:rPr>
        <w:t>Q</w:t>
      </w:r>
      <w:r w:rsidR="00925499" w:rsidRPr="009C7F0B">
        <w:rPr>
          <w:rFonts w:ascii="Times New Roman" w:hAnsi="Times New Roman" w:cs="Times New Roman"/>
        </w:rPr>
        <w:t xml:space="preserve"> data were available, </w:t>
      </w:r>
      <w:r w:rsidR="00925499" w:rsidRPr="00CE0924">
        <w:rPr>
          <w:rFonts w:ascii="Times New Roman" w:hAnsi="Times New Roman" w:cs="Times New Roman"/>
          <w:i/>
          <w:iCs/>
        </w:rPr>
        <w:t>SSY</w:t>
      </w:r>
      <w:r w:rsidR="00925499" w:rsidRPr="00CE0924">
        <w:rPr>
          <w:rFonts w:ascii="Times New Roman" w:hAnsi="Times New Roman" w:cs="Times New Roman"/>
          <w:i/>
          <w:iCs/>
          <w:vertAlign w:val="subscript"/>
        </w:rPr>
        <w:t>EV</w:t>
      </w:r>
      <w:r w:rsidR="00925499" w:rsidRPr="009C7F0B">
        <w:rPr>
          <w:rFonts w:ascii="Times New Roman" w:hAnsi="Times New Roman" w:cs="Times New Roman"/>
        </w:rPr>
        <w:t xml:space="preserve"> </w:t>
      </w:r>
      <w:r w:rsidR="00925499">
        <w:rPr>
          <w:rFonts w:ascii="Times New Roman" w:hAnsi="Times New Roman" w:cs="Times New Roman"/>
        </w:rPr>
        <w:t xml:space="preserve">was </w:t>
      </w:r>
      <w:r w:rsidR="00925499" w:rsidRPr="009C7F0B">
        <w:rPr>
          <w:rFonts w:ascii="Times New Roman" w:hAnsi="Times New Roman" w:cs="Times New Roman"/>
        </w:rPr>
        <w:t xml:space="preserve">predicted from </w:t>
      </w:r>
      <w:del w:id="256" w:author="Geography" w:date="2020-12-10T09:40:00Z">
        <w:r w:rsidR="00925499" w:rsidRPr="009C7F0B" w:rsidDel="005D3171">
          <w:rPr>
            <w:rFonts w:ascii="Times New Roman" w:hAnsi="Times New Roman" w:cs="Times New Roman"/>
          </w:rPr>
          <w:delText xml:space="preserve">the empirical </w:delText>
        </w:r>
        <w:r w:rsidR="00925499" w:rsidRPr="00CE0924" w:rsidDel="005D3171">
          <w:rPr>
            <w:rFonts w:ascii="Times New Roman" w:hAnsi="Times New Roman" w:cs="Times New Roman"/>
            <w:i/>
            <w:iCs/>
          </w:rPr>
          <w:delText>Qmax-SSY</w:delText>
        </w:r>
        <w:r w:rsidR="00925499" w:rsidRPr="00CE0924" w:rsidDel="005D3171">
          <w:rPr>
            <w:rFonts w:ascii="Times New Roman" w:hAnsi="Times New Roman" w:cs="Times New Roman"/>
            <w:i/>
            <w:iCs/>
            <w:vertAlign w:val="subscript"/>
          </w:rPr>
          <w:delText>EV</w:delText>
        </w:r>
        <w:r w:rsidR="00925499" w:rsidRPr="009C7F0B" w:rsidDel="005D3171">
          <w:rPr>
            <w:rFonts w:ascii="Times New Roman" w:hAnsi="Times New Roman" w:cs="Times New Roman"/>
          </w:rPr>
          <w:delText xml:space="preserve"> </w:delText>
        </w:r>
      </w:del>
      <w:ins w:id="257" w:author="Geography" w:date="2020-12-10T09:40:00Z">
        <w:r>
          <w:rPr>
            <w:rFonts w:ascii="Times New Roman" w:hAnsi="Times New Roman" w:cs="Times New Roman"/>
          </w:rPr>
          <w:t xml:space="preserve">regression </w:t>
        </w:r>
      </w:ins>
      <w:r w:rsidR="00925499" w:rsidRPr="009C7F0B">
        <w:rPr>
          <w:rFonts w:ascii="Times New Roman" w:hAnsi="Times New Roman" w:cs="Times New Roman"/>
        </w:rPr>
        <w:t>models</w:t>
      </w:r>
      <w:r w:rsidR="00925499">
        <w:rPr>
          <w:rFonts w:ascii="Times New Roman" w:hAnsi="Times New Roman" w:cs="Times New Roman"/>
        </w:rPr>
        <w:t xml:space="preserve"> </w:t>
      </w:r>
      <w:ins w:id="258" w:author="Geography" w:date="2020-12-10T09:40:00Z">
        <w:r>
          <w:rPr>
            <w:rFonts w:ascii="Times New Roman" w:hAnsi="Times New Roman" w:cs="Times New Roman"/>
          </w:rPr>
          <w:t>that relate SSY</w:t>
        </w:r>
        <w:r w:rsidRPr="005D3171">
          <w:rPr>
            <w:rFonts w:ascii="Times New Roman" w:hAnsi="Times New Roman" w:cs="Times New Roman"/>
            <w:vertAlign w:val="subscript"/>
            <w:rPrChange w:id="259" w:author="Geography" w:date="2020-12-10T09:43:00Z">
              <w:rPr>
                <w:rFonts w:ascii="Times New Roman" w:hAnsi="Times New Roman" w:cs="Times New Roman"/>
              </w:rPr>
            </w:rPrChange>
          </w:rPr>
          <w:t>EV</w:t>
        </w:r>
        <w:r>
          <w:rPr>
            <w:rFonts w:ascii="Times New Roman" w:hAnsi="Times New Roman" w:cs="Times New Roman"/>
          </w:rPr>
          <w:t xml:space="preserve"> to the maximum discharge recorded during a storm (</w:t>
        </w:r>
        <w:r w:rsidRPr="005D3171">
          <w:rPr>
            <w:rFonts w:ascii="Times New Roman" w:hAnsi="Times New Roman" w:cs="Times New Roman"/>
            <w:i/>
            <w:rPrChange w:id="260" w:author="Geography" w:date="2020-12-10T09:41:00Z">
              <w:rPr>
                <w:rFonts w:ascii="Times New Roman" w:hAnsi="Times New Roman" w:cs="Times New Roman"/>
              </w:rPr>
            </w:rPrChange>
          </w:rPr>
          <w:t>Qmax</w:t>
        </w:r>
        <w:r>
          <w:rPr>
            <w:rFonts w:ascii="Times New Roman" w:hAnsi="Times New Roman" w:cs="Times New Roman"/>
          </w:rPr>
          <w:t>) (</w:t>
        </w:r>
      </w:ins>
      <w:del w:id="261" w:author="Geography" w:date="2020-12-10T09:40:00Z">
        <w:r w:rsidR="00925499" w:rsidDel="005D3171">
          <w:rPr>
            <w:rFonts w:ascii="Times New Roman" w:hAnsi="Times New Roman" w:cs="Times New Roman"/>
          </w:rPr>
          <w:delText xml:space="preserve">of </w:delText>
        </w:r>
      </w:del>
      <w:r w:rsidR="00925499">
        <w:rPr>
          <w:rFonts w:ascii="Times New Roman" w:hAnsi="Times New Roman" w:cs="Times New Roman"/>
        </w:rPr>
        <w:fldChar w:fldCharType="begin" w:fldLock="1"/>
      </w:r>
      <w:r w:rsidR="0092549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2016)","plainTextFormattedCitation":"(Messina &amp; Biggs, 2016)","previouslyFormattedCitation":"(Messina &amp; Biggs, 2016)"},"properties":{"noteIndex":0},"schema":"https://github.com/citation-style-language/schema/raw/master/csl-citation.json"}</w:instrText>
      </w:r>
      <w:r w:rsidR="00925499">
        <w:rPr>
          <w:rFonts w:ascii="Times New Roman" w:hAnsi="Times New Roman" w:cs="Times New Roman"/>
        </w:rPr>
        <w:fldChar w:fldCharType="separate"/>
      </w:r>
      <w:r w:rsidR="00925499" w:rsidRPr="00351E78">
        <w:rPr>
          <w:rFonts w:ascii="Times New Roman" w:hAnsi="Times New Roman" w:cs="Times New Roman"/>
          <w:noProof/>
        </w:rPr>
        <w:t>Messina and Biggs</w:t>
      </w:r>
      <w:ins w:id="262" w:author="Geography" w:date="2020-12-10T09:41:00Z">
        <w:r>
          <w:rPr>
            <w:rFonts w:ascii="Times New Roman" w:hAnsi="Times New Roman" w:cs="Times New Roman"/>
            <w:noProof/>
          </w:rPr>
          <w:t xml:space="preserve">, </w:t>
        </w:r>
      </w:ins>
      <w:del w:id="263" w:author="Geography" w:date="2020-12-10T09:41:00Z">
        <w:r w:rsidR="00925499" w:rsidRPr="00351E78" w:rsidDel="005D3171">
          <w:rPr>
            <w:rFonts w:ascii="Times New Roman" w:hAnsi="Times New Roman" w:cs="Times New Roman"/>
            <w:noProof/>
          </w:rPr>
          <w:delText xml:space="preserve"> </w:delText>
        </w:r>
      </w:del>
      <w:del w:id="264" w:author="Geography" w:date="2020-12-10T09:40:00Z">
        <w:r w:rsidR="00925499" w:rsidRPr="00351E78" w:rsidDel="005D3171">
          <w:rPr>
            <w:rFonts w:ascii="Times New Roman" w:hAnsi="Times New Roman" w:cs="Times New Roman"/>
            <w:noProof/>
          </w:rPr>
          <w:delText>(</w:delText>
        </w:r>
      </w:del>
      <w:r w:rsidR="00925499" w:rsidRPr="00351E78">
        <w:rPr>
          <w:rFonts w:ascii="Times New Roman" w:hAnsi="Times New Roman" w:cs="Times New Roman"/>
          <w:noProof/>
        </w:rPr>
        <w:t>2016)</w:t>
      </w:r>
      <w:r w:rsidR="00925499">
        <w:rPr>
          <w:rFonts w:ascii="Times New Roman" w:hAnsi="Times New Roman" w:cs="Times New Roman"/>
        </w:rPr>
        <w:fldChar w:fldCharType="end"/>
      </w:r>
      <w:r w:rsidR="00925499">
        <w:rPr>
          <w:rFonts w:ascii="Times New Roman" w:hAnsi="Times New Roman" w:cs="Times New Roman"/>
        </w:rPr>
        <w:t xml:space="preserve">. </w:t>
      </w:r>
      <w:r w:rsidR="005F0DC1" w:rsidRPr="009C7F0B">
        <w:rPr>
          <w:rFonts w:ascii="Times New Roman" w:hAnsi="Times New Roman" w:cs="Times New Roman"/>
        </w:rPr>
        <w:t xml:space="preserve">A second </w:t>
      </w:r>
      <w:r w:rsidR="005F0DC1" w:rsidRPr="00CE0924">
        <w:rPr>
          <w:rFonts w:ascii="Times New Roman" w:hAnsi="Times New Roman" w:cs="Times New Roman"/>
          <w:i/>
          <w:iCs/>
        </w:rPr>
        <w:t>Qmax-SSY</w:t>
      </w:r>
      <w:r w:rsidR="005F0DC1" w:rsidRPr="00CE0924">
        <w:rPr>
          <w:rFonts w:ascii="Times New Roman" w:hAnsi="Times New Roman" w:cs="Times New Roman"/>
          <w:i/>
          <w:iCs/>
          <w:vertAlign w:val="subscript"/>
        </w:rPr>
        <w:t>EV</w:t>
      </w:r>
      <w:r w:rsidR="005F0DC1" w:rsidRPr="009C7F0B">
        <w:rPr>
          <w:rFonts w:ascii="Times New Roman" w:hAnsi="Times New Roman" w:cs="Times New Roman"/>
        </w:rPr>
        <w:t xml:space="preserve"> model was calibrated for the time period following the sediment mitigation (October 2014-April 2015) to reflect the reduction in </w:t>
      </w:r>
      <w:r w:rsidR="005F0DC1" w:rsidRPr="00925499">
        <w:rPr>
          <w:rFonts w:ascii="Times New Roman" w:hAnsi="Times New Roman" w:cs="Times New Roman"/>
          <w:i/>
          <w:iCs/>
        </w:rPr>
        <w:t>SSY</w:t>
      </w:r>
      <w:r w:rsidR="005F0DC1" w:rsidRPr="00925499">
        <w:rPr>
          <w:rFonts w:ascii="Times New Roman" w:hAnsi="Times New Roman" w:cs="Times New Roman"/>
          <w:i/>
          <w:iCs/>
          <w:vertAlign w:val="subscript"/>
        </w:rPr>
        <w:t>EV</w:t>
      </w:r>
      <w:r w:rsidR="005F0DC1" w:rsidRPr="00925499">
        <w:rPr>
          <w:rFonts w:ascii="Times New Roman" w:hAnsi="Times New Roman" w:cs="Times New Roman"/>
          <w:i/>
          <w:iCs/>
        </w:rPr>
        <w:t xml:space="preserve"> </w:t>
      </w:r>
      <w:r w:rsidR="005F0DC1" w:rsidRPr="009C7F0B">
        <w:rPr>
          <w:rFonts w:ascii="Times New Roman" w:hAnsi="Times New Roman" w:cs="Times New Roman"/>
        </w:rPr>
        <w:t xml:space="preserve">from the same magnitude </w:t>
      </w:r>
      <w:r w:rsidR="005F0DC1" w:rsidRPr="00CE0924">
        <w:rPr>
          <w:rFonts w:ascii="Times New Roman" w:hAnsi="Times New Roman" w:cs="Times New Roman"/>
          <w:i/>
          <w:iCs/>
        </w:rPr>
        <w:t>Qmax</w:t>
      </w:r>
      <w:r w:rsidR="005F0DC1">
        <w:rPr>
          <w:rFonts w:ascii="Times New Roman" w:hAnsi="Times New Roman" w:cs="Times New Roman"/>
        </w:rPr>
        <w:t xml:space="preserve"> (unpublished)</w:t>
      </w:r>
      <w:r w:rsidR="005F0DC1" w:rsidRPr="009C7F0B">
        <w:rPr>
          <w:rFonts w:ascii="Times New Roman" w:hAnsi="Times New Roman" w:cs="Times New Roman"/>
        </w:rPr>
        <w:t>.</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 xml:space="preserve">ay from ephemeral streams was not measured, </w:t>
      </w:r>
      <w:r w:rsidR="00925499">
        <w:rPr>
          <w:rFonts w:ascii="Times New Roman" w:hAnsi="Times New Roman" w:cs="Times New Roman"/>
        </w:rPr>
        <w:t>but</w:t>
      </w:r>
      <w:r w:rsidR="00DF4708" w:rsidRPr="009C7F0B">
        <w:rPr>
          <w:rFonts w:ascii="Times New Roman" w:hAnsi="Times New Roman" w:cs="Times New Roman"/>
        </w:rPr>
        <w:t xml:space="preserve"> </w:t>
      </w:r>
      <w:ins w:id="265" w:author="Geography" w:date="2020-12-10T09:44:00Z">
        <w:r w:rsidR="00434115">
          <w:rPr>
            <w:rFonts w:ascii="Times New Roman" w:hAnsi="Times New Roman" w:cs="Times New Roman"/>
          </w:rPr>
          <w:t xml:space="preserve">was </w:t>
        </w:r>
      </w:ins>
      <w:r w:rsidR="00DF4708" w:rsidRPr="009C7F0B">
        <w:rPr>
          <w:rFonts w:ascii="Times New Roman" w:hAnsi="Times New Roman" w:cs="Times New Roman"/>
        </w:rPr>
        <w:t xml:space="preserve">assumed to be correlated with </w:t>
      </w:r>
      <w:r w:rsidR="00DF4708" w:rsidRPr="00CE0924">
        <w:rPr>
          <w:rFonts w:ascii="Times New Roman" w:hAnsi="Times New Roman" w:cs="Times New Roman"/>
          <w:i/>
          <w:iCs/>
        </w:rPr>
        <w:t>SSY</w:t>
      </w:r>
      <w:r w:rsidR="00DF4708" w:rsidRPr="00CE0924">
        <w:rPr>
          <w:rFonts w:ascii="Times New Roman" w:hAnsi="Times New Roman" w:cs="Times New Roman"/>
          <w:i/>
          <w:iCs/>
          <w:vertAlign w:val="subscript"/>
        </w:rPr>
        <w:t>EV</w:t>
      </w:r>
      <w:r w:rsidR="00DF4708" w:rsidRPr="009C7F0B">
        <w:rPr>
          <w:rFonts w:ascii="Times New Roman" w:hAnsi="Times New Roman" w:cs="Times New Roman"/>
        </w:rPr>
        <w:t xml:space="preserve"> from </w:t>
      </w:r>
      <w:ins w:id="266" w:author="Geography" w:date="2020-12-10T09:44:00Z">
        <w:r w:rsidR="00434115">
          <w:rPr>
            <w:rFonts w:ascii="Times New Roman" w:hAnsi="Times New Roman" w:cs="Times New Roman"/>
          </w:rPr>
          <w:t>Faga'alu</w:t>
        </w:r>
      </w:ins>
      <w:del w:id="267" w:author="Geography" w:date="2020-12-10T09:44:00Z">
        <w:r w:rsidR="00DF4708" w:rsidRPr="009C7F0B" w:rsidDel="00434115">
          <w:rPr>
            <w:rFonts w:ascii="Times New Roman" w:hAnsi="Times New Roman" w:cs="Times New Roman"/>
          </w:rPr>
          <w:delText>Faga’alu</w:delText>
        </w:r>
      </w:del>
      <w:r w:rsidR="00DF4708" w:rsidRPr="009C7F0B">
        <w:rPr>
          <w:rFonts w:ascii="Times New Roman" w:hAnsi="Times New Roman" w:cs="Times New Roman"/>
        </w:rPr>
        <w:t xml:space="preserve"> </w:t>
      </w:r>
      <w:ins w:id="268" w:author="Geography" w:date="2020-12-10T09:44:00Z">
        <w:r w:rsidR="00434115">
          <w:rPr>
            <w:rFonts w:ascii="Times New Roman" w:hAnsi="Times New Roman" w:cs="Times New Roman"/>
          </w:rPr>
          <w:t>s</w:t>
        </w:r>
      </w:ins>
      <w:del w:id="269" w:author="Geography" w:date="2020-12-10T09:44:00Z">
        <w:r w:rsidR="00DF4708" w:rsidRPr="009C7F0B" w:rsidDel="00434115">
          <w:rPr>
            <w:rFonts w:ascii="Times New Roman" w:hAnsi="Times New Roman" w:cs="Times New Roman"/>
          </w:rPr>
          <w:delText>S</w:delText>
        </w:r>
      </w:del>
      <w:r w:rsidR="00DF4708" w:rsidRPr="009C7F0B">
        <w:rPr>
          <w:rFonts w:ascii="Times New Roman" w:hAnsi="Times New Roman" w:cs="Times New Roman"/>
        </w:rPr>
        <w:t>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3A9935C9"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Two types of sediment accumulation sampling devices were used:</w:t>
      </w:r>
      <w:r w:rsidR="00925499">
        <w:rPr>
          <w:rFonts w:ascii="Times New Roman" w:hAnsi="Times New Roman" w:cs="Times New Roman"/>
        </w:rPr>
        <w:t xml:space="preserve"> 1)</w:t>
      </w:r>
      <w:r w:rsidRPr="009C7F0B">
        <w:rPr>
          <w:rFonts w:ascii="Times New Roman" w:hAnsi="Times New Roman" w:cs="Times New Roman"/>
        </w:rPr>
        <w:t xml:space="preserve"> flat-surfaced sediment pods</w:t>
      </w:r>
      <w:r w:rsidR="00925499">
        <w:rPr>
          <w:rFonts w:ascii="Times New Roman" w:hAnsi="Times New Roman" w:cs="Times New Roman"/>
        </w:rPr>
        <w:t xml:space="preserve"> (SedPod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w:t>
      </w:r>
      <w:r w:rsidR="00925499">
        <w:rPr>
          <w:rFonts w:ascii="Times New Roman" w:hAnsi="Times New Roman" w:cs="Times New Roman"/>
        </w:rPr>
        <w:t xml:space="preserve">2) </w:t>
      </w:r>
      <w:r w:rsidRPr="009C7F0B">
        <w:rPr>
          <w:rFonts w:ascii="Times New Roman" w:hAnsi="Times New Roman" w:cs="Times New Roman"/>
        </w:rPr>
        <w:t>tubular sediment traps</w:t>
      </w:r>
      <w:r w:rsidR="00925499">
        <w:rPr>
          <w:rFonts w:ascii="Times New Roman" w:hAnsi="Times New Roman" w:cs="Times New Roman"/>
        </w:rPr>
        <w:t xml:space="preserve"> (Trap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Curt D. Storlazzi et al., 2009, 2011)","plainTextFormattedCitation":"(Curt D. Storlazzi et al., 2009, 2011)","previouslyFormattedCitation":"(Curt D. Storlazzi et al., 2009, 2011)"},"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w:t>
      </w:r>
      <w:del w:id="270" w:author="Geography" w:date="2020-12-10T09:45:00Z">
        <w:r w:rsidR="00CE0924" w:rsidRPr="00CE0924" w:rsidDel="00434115">
          <w:rPr>
            <w:rFonts w:ascii="Times New Roman" w:hAnsi="Times New Roman" w:cs="Times New Roman"/>
            <w:noProof/>
          </w:rPr>
          <w:delText xml:space="preserve">Curt D. </w:delText>
        </w:r>
      </w:del>
      <w:r w:rsidR="00CE0924" w:rsidRPr="00CE0924">
        <w:rPr>
          <w:rFonts w:ascii="Times New Roman" w:hAnsi="Times New Roman" w:cs="Times New Roman"/>
          <w:noProof/>
        </w:rPr>
        <w:t>Storlazzi et al., 2009, 2011)</w:t>
      </w:r>
      <w:r w:rsidRPr="009C7F0B">
        <w:rPr>
          <w:rFonts w:ascii="Times New Roman" w:hAnsi="Times New Roman" w:cs="Times New Roman"/>
        </w:rPr>
        <w:fldChar w:fldCharType="end"/>
      </w:r>
      <w:r w:rsidRPr="009C7F0B">
        <w:rPr>
          <w:rFonts w:ascii="Times New Roman" w:hAnsi="Times New Roman" w:cs="Times New Roman"/>
        </w:rPr>
        <w:t xml:space="preserve">. </w:t>
      </w:r>
      <w:r w:rsidR="00925499">
        <w:rPr>
          <w:rFonts w:ascii="Times New Roman" w:hAnsi="Times New Roman" w:cs="Times New Roman"/>
        </w:rPr>
        <w:t>SedPods and traps</w:t>
      </w:r>
      <w:r w:rsidRPr="009C7F0B">
        <w:rPr>
          <w:rFonts w:ascii="Times New Roman" w:hAnsi="Times New Roman" w:cs="Times New Roman"/>
        </w:rPr>
        <w:t xml:space="preserve"> were located to sample sediment accumulation across gradients in distance from the stream outlet, hydrodynamic forcing, and depth. At each of 9 sites in Faga'alu Bay</w:t>
      </w:r>
      <w:ins w:id="271" w:author="Geography" w:date="2020-12-10T09:45:00Z">
        <w:r w:rsidR="00434115">
          <w:rPr>
            <w:rFonts w:ascii="Times New Roman" w:hAnsi="Times New Roman" w:cs="Times New Roman"/>
          </w:rPr>
          <w:t>,</w:t>
        </w:r>
      </w:ins>
      <w:r w:rsidRPr="009C7F0B">
        <w:rPr>
          <w:rFonts w:ascii="Times New Roman" w:hAnsi="Times New Roman" w:cs="Times New Roman"/>
        </w:rPr>
        <w:t xml:space="preserve"> a </w:t>
      </w:r>
      <w:r w:rsidR="00CE0924">
        <w:rPr>
          <w:rFonts w:ascii="Times New Roman" w:hAnsi="Times New Roman" w:cs="Times New Roman"/>
        </w:rPr>
        <w:t>SedPod</w:t>
      </w:r>
      <w:r w:rsidRPr="009C7F0B">
        <w:rPr>
          <w:rFonts w:ascii="Times New Roman" w:hAnsi="Times New Roman" w:cs="Times New Roman"/>
        </w:rPr>
        <w:t xml:space="preserve"> was attached </w:t>
      </w:r>
      <w:r w:rsidR="005F0DC1">
        <w:rPr>
          <w:rFonts w:ascii="Times New Roman" w:hAnsi="Times New Roman" w:cs="Times New Roman"/>
        </w:rPr>
        <w:t>to the</w:t>
      </w:r>
      <w:r w:rsidRPr="009C7F0B">
        <w:rPr>
          <w:rFonts w:ascii="Times New Roman" w:hAnsi="Times New Roman" w:cs="Times New Roman"/>
        </w:rPr>
        <w:t xml:space="preserve"> top</w:t>
      </w:r>
      <w:r w:rsidR="00CE0924">
        <w:rPr>
          <w:rFonts w:ascii="Times New Roman" w:hAnsi="Times New Roman" w:cs="Times New Roman"/>
        </w:rPr>
        <w:t>,</w:t>
      </w:r>
      <w:r w:rsidRPr="009C7F0B">
        <w:rPr>
          <w:rFonts w:ascii="Times New Roman" w:hAnsi="Times New Roman" w:cs="Times New Roman"/>
        </w:rPr>
        <w:t xml:space="preserve"> and a sediment trap was attached to the side of the same</w:t>
      </w:r>
      <w:r w:rsidR="00CE0924">
        <w:rPr>
          <w:rFonts w:ascii="Times New Roman" w:hAnsi="Times New Roman" w:cs="Times New Roman"/>
        </w:rPr>
        <w:t xml:space="preserve"> cement</w:t>
      </w:r>
      <w:r w:rsidRPr="009C7F0B">
        <w:rPr>
          <w:rFonts w:ascii="Times New Roman" w:hAnsi="Times New Roman" w:cs="Times New Roman"/>
        </w:rPr>
        <w:t xml:space="preserv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Six sites were on the reef flat (water depth 1-2 m) and three sites were on the fore</w:t>
      </w:r>
      <w:r w:rsidR="00294701">
        <w:rPr>
          <w:rFonts w:ascii="Times New Roman" w:hAnsi="Times New Roman" w:cs="Times New Roman"/>
        </w:rPr>
        <w:t xml:space="preserve"> </w:t>
      </w:r>
      <w:r w:rsidRPr="009C7F0B">
        <w:rPr>
          <w:rFonts w:ascii="Times New Roman" w:hAnsi="Times New Roman" w:cs="Times New Roman"/>
        </w:rPr>
        <w:t xml:space="preserve">reef (10-15 m) (Figure 1, Table 1). </w:t>
      </w:r>
      <w:r w:rsidR="00B7336D" w:rsidRPr="009C7F0B">
        <w:rPr>
          <w:rFonts w:ascii="Times New Roman" w:hAnsi="Times New Roman" w:cs="Times New Roman"/>
        </w:rPr>
        <w:t>Where possible, benthic sediment samples were collected to characterize surface sediment near the sediment traps</w:t>
      </w:r>
      <w:r w:rsidR="00925499">
        <w:rPr>
          <w:rFonts w:ascii="Times New Roman" w:hAnsi="Times New Roman" w:cs="Times New Roman"/>
        </w:rPr>
        <w:t xml:space="preserve"> and across the reef flat</w:t>
      </w:r>
      <w:r w:rsidR="00B7336D" w:rsidRPr="009C7F0B">
        <w:rPr>
          <w:rFonts w:ascii="Times New Roman" w:hAnsi="Times New Roman" w:cs="Times New Roman"/>
        </w:rPr>
        <w:t>. Surface sediment (top 2</w:t>
      </w:r>
      <w:r w:rsidR="00294701">
        <w:rPr>
          <w:rFonts w:ascii="Times New Roman" w:hAnsi="Times New Roman" w:cs="Times New Roman"/>
        </w:rPr>
        <w:t xml:space="preserve"> </w:t>
      </w:r>
      <w:r w:rsidR="00B7336D" w:rsidRPr="009C7F0B">
        <w:rPr>
          <w:rFonts w:ascii="Times New Roman" w:hAnsi="Times New Roman" w:cs="Times New Roman"/>
        </w:rPr>
        <w:t xml:space="preserve">cm) was </w:t>
      </w:r>
      <w:del w:id="272" w:author="Geography" w:date="2020-12-10T09:46:00Z">
        <w:r w:rsidR="00B7336D" w:rsidRPr="009C7F0B" w:rsidDel="00434115">
          <w:rPr>
            <w:rFonts w:ascii="Times New Roman" w:hAnsi="Times New Roman" w:cs="Times New Roman"/>
          </w:rPr>
          <w:delText xml:space="preserve">scooped </w:delText>
        </w:r>
      </w:del>
      <w:ins w:id="273" w:author="Geography" w:date="2020-12-10T09:46:00Z">
        <w:r w:rsidR="00434115">
          <w:rPr>
            <w:rFonts w:ascii="Times New Roman" w:hAnsi="Times New Roman" w:cs="Times New Roman"/>
          </w:rPr>
          <w:t>collected in</w:t>
        </w:r>
      </w:ins>
      <w:del w:id="274" w:author="Geography" w:date="2020-12-10T09:46:00Z">
        <w:r w:rsidR="00B7336D" w:rsidRPr="009C7F0B" w:rsidDel="00434115">
          <w:rPr>
            <w:rFonts w:ascii="Times New Roman" w:hAnsi="Times New Roman" w:cs="Times New Roman"/>
          </w:rPr>
          <w:delText>with</w:delText>
        </w:r>
      </w:del>
      <w:r w:rsidR="00B7336D" w:rsidRPr="009C7F0B">
        <w:rPr>
          <w:rFonts w:ascii="Times New Roman" w:hAnsi="Times New Roman" w:cs="Times New Roman"/>
        </w:rPr>
        <w:t xml:space="preserve"> 50 mL HDPE centrifuge tubes</w:t>
      </w:r>
      <w:del w:id="275" w:author="Geography" w:date="2020-12-10T09:46:00Z">
        <w:r w:rsidR="00B7336D" w:rsidRPr="009C7F0B" w:rsidDel="00434115">
          <w:rPr>
            <w:rFonts w:ascii="Times New Roman" w:hAnsi="Times New Roman" w:cs="Times New Roman"/>
          </w:rPr>
          <w:delText xml:space="preserve"> and analyzed for </w:delText>
        </w:r>
        <w:r w:rsidR="00B7336D" w:rsidDel="00434115">
          <w:rPr>
            <w:rFonts w:ascii="Times New Roman" w:hAnsi="Times New Roman" w:cs="Times New Roman"/>
          </w:rPr>
          <w:delText>grain size and composition</w:delText>
        </w:r>
      </w:del>
      <w:r w:rsidR="00B7336D">
        <w:rPr>
          <w:rFonts w:ascii="Times New Roman" w:hAnsi="Times New Roman" w:cs="Times New Roman"/>
        </w:rPr>
        <w:t>.</w:t>
      </w:r>
    </w:p>
    <w:p w14:paraId="2DD2B0CF" w14:textId="43B9C690" w:rsidR="00DF4708" w:rsidRPr="009C7F0B" w:rsidRDefault="00925499" w:rsidP="00DF4708">
      <w:pPr>
        <w:spacing w:after="0"/>
        <w:ind w:firstLine="720"/>
        <w:rPr>
          <w:rFonts w:ascii="Times New Roman" w:hAnsi="Times New Roman" w:cs="Times New Roman"/>
        </w:rPr>
      </w:pPr>
      <w:r>
        <w:rPr>
          <w:rFonts w:ascii="Times New Roman" w:hAnsi="Times New Roman" w:cs="Times New Roman"/>
        </w:rPr>
        <w:t xml:space="preserve">SedPods and traps were deployed over </w:t>
      </w:r>
      <w:r w:rsidRPr="009C7F0B">
        <w:rPr>
          <w:rFonts w:ascii="Times New Roman" w:hAnsi="Times New Roman" w:cs="Times New Roman"/>
        </w:rPr>
        <w:t>a 12</w:t>
      </w:r>
      <w:r>
        <w:rPr>
          <w:rFonts w:ascii="Times New Roman" w:hAnsi="Times New Roman" w:cs="Times New Roman"/>
        </w:rPr>
        <w:t>-</w:t>
      </w:r>
      <w:r w:rsidRPr="009C7F0B">
        <w:rPr>
          <w:rFonts w:ascii="Times New Roman" w:hAnsi="Times New Roman" w:cs="Times New Roman"/>
        </w:rPr>
        <w:t>month period from March 2014 to April 2015</w:t>
      </w:r>
      <w:r>
        <w:rPr>
          <w:rFonts w:ascii="Times New Roman" w:hAnsi="Times New Roman" w:cs="Times New Roman"/>
        </w:rPr>
        <w:t xml:space="preserve">. </w:t>
      </w:r>
      <w:r w:rsidR="00DF4708"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00DF4708" w:rsidRPr="009C7F0B">
        <w:rPr>
          <w:rFonts w:ascii="Times New Roman" w:hAnsi="Times New Roman" w:cs="Times New Roman"/>
        </w:rPr>
        <w:t xml:space="preserve">sediment </w:t>
      </w:r>
      <w:r w:rsidR="00B7336D">
        <w:rPr>
          <w:rFonts w:ascii="Times New Roman" w:hAnsi="Times New Roman" w:cs="Times New Roman"/>
        </w:rPr>
        <w:t>accumulation</w:t>
      </w:r>
      <w:r w:rsidR="00DF4708" w:rsidRPr="009C7F0B">
        <w:rPr>
          <w:rFonts w:ascii="Times New Roman" w:hAnsi="Times New Roman" w:cs="Times New Roman"/>
        </w:rPr>
        <w:t xml:space="preserve"> was chosen </w:t>
      </w:r>
      <w:r w:rsidR="00DF4708"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mendeley":{"formattedCitation":"(Muzuka et al., 2010; Victor et al., 2006)","plainTextFormattedCitation":"(Muzuka et al., 2010; Victor et al., 2006)","previouslyFormattedCitation":"(Muzuka et al., 2010; Victor et al., 2006)"},"properties":{"noteIndex":0},"schema":"https://github.com/citation-style-language/schema/raw/master/csl-citation.json"}</w:instrText>
      </w:r>
      <w:r w:rsidR="00DF4708" w:rsidRPr="009C7F0B">
        <w:rPr>
          <w:rFonts w:ascii="Times New Roman" w:hAnsi="Times New Roman" w:cs="Times New Roman"/>
        </w:rPr>
        <w:fldChar w:fldCharType="separate"/>
      </w:r>
      <w:r w:rsidR="00CD4D59" w:rsidRPr="00CD4D59">
        <w:rPr>
          <w:rFonts w:ascii="Times New Roman" w:hAnsi="Times New Roman" w:cs="Times New Roman"/>
          <w:noProof/>
        </w:rPr>
        <w:t xml:space="preserve">(Muzuka et al., </w:t>
      </w:r>
      <w:r w:rsidR="00CD4D59" w:rsidRPr="00CD4D59">
        <w:rPr>
          <w:rFonts w:ascii="Times New Roman" w:hAnsi="Times New Roman" w:cs="Times New Roman"/>
          <w:noProof/>
        </w:rPr>
        <w:lastRenderedPageBreak/>
        <w:t>2010; Victor et al., 2006)</w:t>
      </w:r>
      <w:r w:rsidR="00DF4708" w:rsidRPr="009C7F0B">
        <w:rPr>
          <w:rFonts w:ascii="Times New Roman" w:hAnsi="Times New Roman" w:cs="Times New Roman"/>
        </w:rPr>
        <w:fldChar w:fldCharType="end"/>
      </w:r>
      <w:r w:rsidR="00DF4708" w:rsidRPr="009C7F0B">
        <w:rPr>
          <w:rFonts w:ascii="Times New Roman" w:hAnsi="Times New Roman" w:cs="Times New Roman"/>
        </w:rPr>
        <w:t xml:space="preserve"> to collect enough sediment for laboratory analysis and for </w:t>
      </w:r>
      <w:r w:rsidR="00294701">
        <w:rPr>
          <w:rFonts w:ascii="Times New Roman" w:hAnsi="Times New Roman" w:cs="Times New Roman"/>
        </w:rPr>
        <w:t xml:space="preserve">field </w:t>
      </w:r>
      <w:r w:rsidR="00DF4708" w:rsidRPr="009C7F0B">
        <w:rPr>
          <w:rFonts w:ascii="Times New Roman" w:hAnsi="Times New Roman" w:cs="Times New Roman"/>
        </w:rPr>
        <w:t xml:space="preserve">logistical reasons. </w:t>
      </w:r>
      <w:r>
        <w:rPr>
          <w:rFonts w:ascii="Times New Roman" w:hAnsi="Times New Roman" w:cs="Times New Roman"/>
        </w:rPr>
        <w:t>Actual deployment periods</w:t>
      </w:r>
      <w:r w:rsidR="00DF4708" w:rsidRPr="009C7F0B">
        <w:rPr>
          <w:rFonts w:ascii="Times New Roman" w:hAnsi="Times New Roman" w:cs="Times New Roman"/>
        </w:rPr>
        <w:t xml:space="preserve"> varied due to </w:t>
      </w:r>
      <w:r w:rsidR="00294701">
        <w:rPr>
          <w:rFonts w:ascii="Times New Roman" w:hAnsi="Times New Roman" w:cs="Times New Roman"/>
        </w:rPr>
        <w:t xml:space="preserve">operational </w:t>
      </w:r>
      <w:r w:rsidR="00DF4708" w:rsidRPr="009C7F0B">
        <w:rPr>
          <w:rFonts w:ascii="Times New Roman" w:hAnsi="Times New Roman" w:cs="Times New Roman"/>
        </w:rPr>
        <w:t xml:space="preserve">safety concerns </w:t>
      </w:r>
      <w:r>
        <w:rPr>
          <w:rFonts w:ascii="Times New Roman" w:hAnsi="Times New Roman" w:cs="Times New Roman"/>
        </w:rPr>
        <w:t xml:space="preserve">during collections </w:t>
      </w:r>
      <w:r w:rsidR="00DF4708" w:rsidRPr="009C7F0B">
        <w:rPr>
          <w:rFonts w:ascii="Times New Roman" w:hAnsi="Times New Roman" w:cs="Times New Roman"/>
        </w:rPr>
        <w:t>on the fore</w:t>
      </w:r>
      <w:r w:rsidR="00294701">
        <w:rPr>
          <w:rFonts w:ascii="Times New Roman" w:hAnsi="Times New Roman" w:cs="Times New Roman"/>
        </w:rPr>
        <w:t xml:space="preserve"> </w:t>
      </w:r>
      <w:r w:rsidR="00DF4708" w:rsidRPr="009C7F0B">
        <w:rPr>
          <w:rFonts w:ascii="Times New Roman" w:hAnsi="Times New Roman" w:cs="Times New Roman"/>
        </w:rPr>
        <w:t>reef; deployments varied from 24 d to 53 d, with a mean deployment of 36 d (</w:t>
      </w:r>
      <w:r w:rsidR="00DF4708" w:rsidRPr="009C7F0B">
        <w:rPr>
          <w:rFonts w:ascii="Times New Roman" w:hAnsi="Times New Roman" w:cs="Times New Roman"/>
        </w:rPr>
        <w:fldChar w:fldCharType="begin"/>
      </w:r>
      <w:r w:rsidR="00DF4708" w:rsidRPr="009C7F0B">
        <w:rPr>
          <w:rFonts w:ascii="Times New Roman" w:hAnsi="Times New Roman" w:cs="Times New Roman"/>
        </w:rPr>
        <w:instrText xml:space="preserve"> REF _Ref446330860 \h </w:instrText>
      </w:r>
      <w:r w:rsidR="00DF4708" w:rsidRPr="009C7F0B">
        <w:rPr>
          <w:rFonts w:ascii="Times New Roman" w:hAnsi="Times New Roman" w:cs="Times New Roman"/>
        </w:rPr>
      </w:r>
      <w:r w:rsidR="00DF4708" w:rsidRPr="009C7F0B">
        <w:rPr>
          <w:rFonts w:ascii="Times New Roman" w:hAnsi="Times New Roman" w:cs="Times New Roman"/>
        </w:rPr>
        <w:fldChar w:fldCharType="separate"/>
      </w:r>
      <w:r w:rsidR="00DF4708" w:rsidRPr="009C7F0B">
        <w:rPr>
          <w:rFonts w:ascii="Times New Roman" w:hAnsi="Times New Roman" w:cs="Times New Roman"/>
        </w:rPr>
        <w:t xml:space="preserve">Figure </w:t>
      </w:r>
      <w:r w:rsidR="00DF4708" w:rsidRPr="009C7F0B">
        <w:rPr>
          <w:rFonts w:ascii="Times New Roman" w:hAnsi="Times New Roman" w:cs="Times New Roman"/>
          <w:noProof/>
        </w:rPr>
        <w:t>3</w:t>
      </w:r>
      <w:r w:rsidR="00DF4708" w:rsidRPr="009C7F0B">
        <w:rPr>
          <w:rFonts w:ascii="Times New Roman" w:hAnsi="Times New Roman" w:cs="Times New Roman"/>
        </w:rPr>
        <w:fldChar w:fldCharType="end"/>
      </w:r>
      <w:r w:rsidR="00DF4708" w:rsidRPr="009C7F0B">
        <w:rPr>
          <w:rFonts w:ascii="Times New Roman" w:hAnsi="Times New Roman" w:cs="Times New Roman"/>
        </w:rPr>
        <w:t>c, dotted lines).</w:t>
      </w:r>
    </w:p>
    <w:p w14:paraId="06D5B844" w14:textId="1ED5D73A"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w:t>
      </w:r>
      <w:r w:rsidR="00925499">
        <w:rPr>
          <w:rFonts w:ascii="Times New Roman" w:hAnsi="Times New Roman" w:cs="Times New Roman"/>
        </w:rPr>
        <w:t xml:space="preserve">with a height-to-diameter ratio of 6, </w:t>
      </w:r>
      <w:r w:rsidR="00D25830">
        <w:rPr>
          <w:rFonts w:ascii="Times New Roman" w:hAnsi="Times New Roman" w:cs="Times New Roman"/>
        </w:rPr>
        <w:t>per</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manualFormatting":"Storlazzi et al. (2011)","plainTextFormattedCitation":"(Curt D. 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w:t>
      </w:r>
      <w:r w:rsidR="00925499">
        <w:rPr>
          <w:rFonts w:ascii="Times New Roman" w:hAnsi="Times New Roman" w:cs="Times New Roman"/>
        </w:rPr>
        <w:t>ation</w:t>
      </w:r>
      <w:r w:rsidR="00D25830">
        <w:rPr>
          <w:rFonts w:ascii="Times New Roman" w:hAnsi="Times New Roman" w:cs="Times New Roman"/>
        </w:rPr>
        <w:t xml:space="preserve"> </w:t>
      </w:r>
      <w:r w:rsidR="00925499">
        <w:rPr>
          <w:rFonts w:ascii="Times New Roman" w:hAnsi="Times New Roman" w:cs="Times New Roman"/>
        </w:rPr>
        <w:t>of</w:t>
      </w:r>
      <w:r w:rsidRPr="009C7F0B">
        <w:rPr>
          <w:rFonts w:ascii="Times New Roman" w:hAnsi="Times New Roman" w:cs="Times New Roman"/>
        </w:rPr>
        <w:t xml:space="preserve"> height-to-diameter ratio of </w:t>
      </w:r>
      <w:r w:rsidR="00925499">
        <w:rPr>
          <w:rFonts w:ascii="Times New Roman" w:hAnsi="Times New Roman" w:cs="Times New Roman"/>
        </w:rPr>
        <w:t>5-7</w:t>
      </w:r>
      <w:r w:rsidRPr="009C7F0B">
        <w:rPr>
          <w:rFonts w:ascii="Times New Roman" w:hAnsi="Times New Roman" w:cs="Times New Roman"/>
        </w:rPr>
        <w:t xml:space="preserve">. </w:t>
      </w:r>
      <w:ins w:id="276" w:author="Geography" w:date="2020-12-10T09:47:00Z">
        <w:r w:rsidR="00531D4A">
          <w:rPr>
            <w:rFonts w:ascii="Times New Roman" w:hAnsi="Times New Roman" w:cs="Times New Roman"/>
          </w:rPr>
          <w:t>Following deployment, t</w:t>
        </w:r>
      </w:ins>
      <w:del w:id="277" w:author="Geography" w:date="2020-12-10T09:47:00Z">
        <w:r w:rsidR="00D25830" w:rsidDel="00531D4A">
          <w:rPr>
            <w:rFonts w:ascii="Times New Roman" w:hAnsi="Times New Roman" w:cs="Times New Roman"/>
          </w:rPr>
          <w:delText>T</w:delText>
        </w:r>
      </w:del>
      <w:r w:rsidR="00D25830">
        <w:rPr>
          <w:rFonts w:ascii="Times New Roman" w:hAnsi="Times New Roman" w:cs="Times New Roman"/>
        </w:rPr>
        <w:t>raps were capped and transported to the lab for sediment analysis</w:t>
      </w:r>
      <w:ins w:id="278" w:author="Geography" w:date="2020-12-10T09:48:00Z">
        <w:r w:rsidR="00531D4A">
          <w:rPr>
            <w:rFonts w:ascii="Times New Roman" w:hAnsi="Times New Roman" w:cs="Times New Roman"/>
          </w:rPr>
          <w:t>, and</w:t>
        </w:r>
      </w:ins>
      <w:del w:id="279" w:author="Geography" w:date="2020-12-10T09:48:00Z">
        <w:r w:rsidR="00D25830" w:rsidDel="00531D4A">
          <w:rPr>
            <w:rFonts w:ascii="Times New Roman" w:hAnsi="Times New Roman" w:cs="Times New Roman"/>
          </w:rPr>
          <w:delText>;</w:delText>
        </w:r>
      </w:del>
      <w:r w:rsidRPr="009C7F0B">
        <w:rPr>
          <w:rFonts w:ascii="Times New Roman" w:hAnsi="Times New Roman" w:cs="Times New Roman"/>
        </w:rPr>
        <w:t xml:space="preserve"> an empty sediment tra</w:t>
      </w:r>
      <w:ins w:id="280" w:author="Geography" w:date="2020-12-10T09:48:00Z">
        <w:r w:rsidR="00531D4A">
          <w:rPr>
            <w:rFonts w:ascii="Times New Roman" w:hAnsi="Times New Roman" w:cs="Times New Roman"/>
          </w:rPr>
          <w:t>p</w:t>
        </w:r>
      </w:ins>
      <w:del w:id="281" w:author="Geography" w:date="2020-12-10T09:48:00Z">
        <w:r w:rsidRPr="009C7F0B" w:rsidDel="00531D4A">
          <w:rPr>
            <w:rFonts w:ascii="Times New Roman" w:hAnsi="Times New Roman" w:cs="Times New Roman"/>
          </w:rPr>
          <w:delText>p</w:delText>
        </w:r>
        <w:r w:rsidR="00D25830" w:rsidDel="00531D4A">
          <w:rPr>
            <w:rFonts w:ascii="Times New Roman" w:hAnsi="Times New Roman" w:cs="Times New Roman"/>
          </w:rPr>
          <w:delText xml:space="preserve"> was</w:delText>
        </w:r>
      </w:del>
      <w:r w:rsidR="00D25830">
        <w:rPr>
          <w:rFonts w:ascii="Times New Roman" w:hAnsi="Times New Roman" w:cs="Times New Roman"/>
        </w:rPr>
        <w:t xml:space="preserve"> installed</w:t>
      </w:r>
      <w:r w:rsidRPr="009C7F0B">
        <w:rPr>
          <w:rFonts w:ascii="Times New Roman" w:hAnsi="Times New Roman" w:cs="Times New Roman"/>
        </w:rPr>
        <w:t xml:space="preserve"> for the next</w:t>
      </w:r>
      <w:ins w:id="282" w:author="Geography" w:date="2020-12-10T09:48:00Z">
        <w:r w:rsidR="00531D4A">
          <w:rPr>
            <w:rFonts w:ascii="Times New Roman" w:hAnsi="Times New Roman" w:cs="Times New Roman"/>
          </w:rPr>
          <w:t xml:space="preserve"> collection</w:t>
        </w:r>
      </w:ins>
      <w:del w:id="283" w:author="Geography" w:date="2020-12-10T09:48:00Z">
        <w:r w:rsidRPr="009C7F0B" w:rsidDel="00531D4A">
          <w:rPr>
            <w:rFonts w:ascii="Times New Roman" w:hAnsi="Times New Roman" w:cs="Times New Roman"/>
          </w:rPr>
          <w:delText xml:space="preserve"> deployment</w:delText>
        </w:r>
      </w:del>
      <w:r w:rsidRPr="009C7F0B">
        <w:rPr>
          <w:rFonts w:ascii="Times New Roman" w:hAnsi="Times New Roman" w:cs="Times New Roman"/>
        </w:rPr>
        <w:t xml:space="preserve">. Some studies deploy multiple sediment traps at each site to determine an average accumulation rate, and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manualFormatting":"Bothner et al. (2006)","plainTextFormattedCitation":"(Bothner et al., 2006)","previouslyFormattedCitation":"(Bothner et al., 200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manualFormatting":"Storlazzi et al. (2011)","plainTextFormattedCitation":"(Curt D. 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37ACD1C8"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w:t>
      </w:r>
      <w:r w:rsidR="00D25830">
        <w:rPr>
          <w:rFonts w:ascii="Times New Roman" w:hAnsi="Times New Roman" w:cs="Times New Roman"/>
        </w:rPr>
        <w:t>Pods</w:t>
      </w:r>
      <w:r w:rsidRPr="009C7F0B">
        <w:rPr>
          <w:rFonts w:ascii="Times New Roman" w:hAnsi="Times New Roman" w:cs="Times New Roman"/>
        </w:rPr>
        <w:t xml:space="preserve"> were made from 15.25 cm diameter PVC pipe, approximately 12 cm tall</w:t>
      </w:r>
      <w:ins w:id="284" w:author="Geography" w:date="2020-12-10T09:49:00Z">
        <w:r w:rsidR="00531D4A">
          <w:rPr>
            <w:rFonts w:ascii="Times New Roman" w:hAnsi="Times New Roman" w:cs="Times New Roman"/>
          </w:rPr>
          <w:t>,</w:t>
        </w:r>
      </w:ins>
      <w:del w:id="285" w:author="Geography" w:date="2020-12-10T09:49:00Z">
        <w:r w:rsidRPr="009C7F0B" w:rsidDel="00531D4A">
          <w:rPr>
            <w:rFonts w:ascii="Times New Roman" w:hAnsi="Times New Roman" w:cs="Times New Roman"/>
          </w:rPr>
          <w:delText>, and</w:delText>
        </w:r>
      </w:del>
      <w:r w:rsidRPr="009C7F0B">
        <w:rPr>
          <w:rFonts w:ascii="Times New Roman" w:hAnsi="Times New Roman" w:cs="Times New Roman"/>
        </w:rPr>
        <w:t xml:space="preserve"> filled with cement</w:t>
      </w:r>
      <w:r w:rsidR="00D25830">
        <w:rPr>
          <w:rFonts w:ascii="Times New Roman" w:hAnsi="Times New Roman" w:cs="Times New Roman"/>
        </w:rPr>
        <w:t xml:space="preserve"> </w:t>
      </w:r>
      <w:r w:rsidRPr="009C7F0B">
        <w:rPr>
          <w:rFonts w:ascii="Times New Roman" w:hAnsi="Times New Roman" w:cs="Times New Roman"/>
        </w:rPr>
        <w:t xml:space="preserve">poured on a rough piece of plywood to give it a slight texture approximating </w:t>
      </w:r>
      <w:r w:rsidR="00294701">
        <w:rPr>
          <w:rFonts w:ascii="Times New Roman" w:hAnsi="Times New Roman" w:cs="Times New Roman"/>
        </w:rPr>
        <w:t xml:space="preserve">a coral surfac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To collect sediment </w:t>
      </w:r>
      <w:ins w:id="286" w:author="Geography" w:date="2020-12-10T09:49:00Z">
        <w:r w:rsidR="00531D4A">
          <w:rPr>
            <w:rFonts w:ascii="Times New Roman" w:hAnsi="Times New Roman" w:cs="Times New Roman"/>
          </w:rPr>
          <w:t>that collected on</w:t>
        </w:r>
      </w:ins>
      <w:del w:id="287" w:author="Geography" w:date="2020-12-10T09:49:00Z">
        <w:r w:rsidRPr="009C7F0B" w:rsidDel="00531D4A">
          <w:rPr>
            <w:rFonts w:ascii="Times New Roman" w:hAnsi="Times New Roman" w:cs="Times New Roman"/>
          </w:rPr>
          <w:delText>from</w:delText>
        </w:r>
      </w:del>
      <w:r w:rsidRPr="009C7F0B">
        <w:rPr>
          <w:rFonts w:ascii="Times New Roman" w:hAnsi="Times New Roman" w:cs="Times New Roman"/>
        </w:rPr>
        <w:t xml:space="preserve"> </w:t>
      </w:r>
      <w:r w:rsidR="00D25830">
        <w:rPr>
          <w:rFonts w:ascii="Times New Roman" w:hAnsi="Times New Roman" w:cs="Times New Roman"/>
        </w:rPr>
        <w:t>SedPods</w:t>
      </w:r>
      <w:r w:rsidRPr="009C7F0B">
        <w:rPr>
          <w:rFonts w:ascii="Times New Roman" w:hAnsi="Times New Roman" w:cs="Times New Roman"/>
        </w:rPr>
        <w:t>, a rubber cap was carefully slipped over and clamp</w:t>
      </w:r>
      <w:r w:rsidR="00D25830">
        <w:rPr>
          <w:rFonts w:ascii="Times New Roman" w:hAnsi="Times New Roman" w:cs="Times New Roman"/>
        </w:rPr>
        <w:t>ed</w:t>
      </w:r>
      <w:r w:rsidRPr="009C7F0B">
        <w:rPr>
          <w:rFonts w:ascii="Times New Roman" w:hAnsi="Times New Roman" w:cs="Times New Roman"/>
        </w:rPr>
        <w:t xml:space="preserve"> to prevent sediment </w:t>
      </w:r>
      <w:r w:rsidR="00D25830">
        <w:rPr>
          <w:rFonts w:ascii="Times New Roman" w:hAnsi="Times New Roman" w:cs="Times New Roman"/>
        </w:rPr>
        <w:t>loss</w:t>
      </w:r>
      <w:r w:rsidRPr="009C7F0B">
        <w:rPr>
          <w:rFonts w:ascii="Times New Roman" w:hAnsi="Times New Roman" w:cs="Times New Roman"/>
        </w:rPr>
        <w:t xml:space="preserve">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c). In the lab, </w:t>
      </w:r>
      <w:r w:rsidR="00D25830">
        <w:rPr>
          <w:rFonts w:ascii="Times New Roman" w:hAnsi="Times New Roman" w:cs="Times New Roman"/>
        </w:rPr>
        <w:t xml:space="preserve">sediment was rinsed from </w:t>
      </w:r>
      <w:r w:rsidRPr="009C7F0B">
        <w:rPr>
          <w:rFonts w:ascii="Times New Roman" w:hAnsi="Times New Roman" w:cs="Times New Roman"/>
        </w:rPr>
        <w:t>the rubber cap and the</w:t>
      </w:r>
      <w:r w:rsidR="00D25830">
        <w:rPr>
          <w:rFonts w:ascii="Times New Roman" w:hAnsi="Times New Roman" w:cs="Times New Roman"/>
        </w:rPr>
        <w:t xml:space="preserve"> SedPod</w:t>
      </w:r>
      <w:r w:rsidRPr="009C7F0B">
        <w:rPr>
          <w:rFonts w:ascii="Times New Roman" w:hAnsi="Times New Roman" w:cs="Times New Roman"/>
        </w:rPr>
        <w:t xml:space="preserve">. In many instances there was significant algal growth on the </w:t>
      </w:r>
      <w:r w:rsidR="00D25830">
        <w:rPr>
          <w:rFonts w:ascii="Times New Roman" w:hAnsi="Times New Roman" w:cs="Times New Roman"/>
        </w:rPr>
        <w:t>SedPod</w:t>
      </w:r>
      <w:r w:rsidRPr="009C7F0B">
        <w:rPr>
          <w:rFonts w:ascii="Times New Roman" w:hAnsi="Times New Roman" w:cs="Times New Roman"/>
        </w:rPr>
        <w:t xml:space="preserve"> surface, so sediment was manually scrubbed from this algae layer and included in the analysis.</w:t>
      </w:r>
    </w:p>
    <w:p w14:paraId="77691FA8" w14:textId="78CF2F1D"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D25830">
        <w:rPr>
          <w:rFonts w:ascii="Times New Roman" w:hAnsi="Times New Roman" w:cs="Times New Roman"/>
        </w:rPr>
        <w:t xml:space="preserve"> collected by both SedPods and traps was analyzed for</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grain size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coars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 xml:space="preserve">m nominal pore size glass fiber filters. To remove salts, the coarse fraction was rinsed in the sieve </w:t>
      </w:r>
      <w:r w:rsidR="00D25830">
        <w:rPr>
          <w:rFonts w:ascii="Times New Roman" w:hAnsi="Times New Roman" w:cs="Times New Roman"/>
        </w:rPr>
        <w:t>and</w:t>
      </w:r>
      <w:r w:rsidR="00294701" w:rsidRPr="009C7F0B">
        <w:rPr>
          <w:rFonts w:ascii="Times New Roman" w:hAnsi="Times New Roman" w:cs="Times New Roman"/>
        </w:rPr>
        <w:t xml:space="preserve"> </w:t>
      </w:r>
      <w:r w:rsidRPr="009C7F0B">
        <w:rPr>
          <w:rFonts w:ascii="Times New Roman" w:hAnsi="Times New Roman" w:cs="Times New Roman"/>
        </w:rPr>
        <w:t xml:space="preserve">the fine fraction was gravity filtered with distilled water. Coarse and fine fractions were dried at 100 C for 2 hr, cooled, and weighed </w:t>
      </w:r>
      <w:r w:rsidR="00D25830">
        <w:rPr>
          <w:rFonts w:ascii="Times New Roman" w:hAnsi="Times New Roman" w:cs="Times New Roman"/>
        </w:rPr>
        <w:t xml:space="preserve">separately </w:t>
      </w:r>
      <w:r w:rsidRPr="009C7F0B">
        <w:rPr>
          <w:rFonts w:ascii="Times New Roman" w:hAnsi="Times New Roman" w:cs="Times New Roman"/>
        </w:rPr>
        <w:t xml:space="preserve">to determine the bulk sediment </w:t>
      </w:r>
      <w:r w:rsidR="00294701">
        <w:rPr>
          <w:rFonts w:ascii="Times New Roman" w:hAnsi="Times New Roman" w:cs="Times New Roman"/>
        </w:rPr>
        <w:t>mass</w:t>
      </w:r>
      <w:r w:rsidRPr="009C7F0B">
        <w:rPr>
          <w:rFonts w:ascii="Times New Roman" w:hAnsi="Times New Roman" w:cs="Times New Roman"/>
        </w:rPr>
        <w:t xml:space="preserve">. </w:t>
      </w:r>
      <w:r w:rsidR="00D25830">
        <w:rPr>
          <w:rFonts w:ascii="Times New Roman" w:hAnsi="Times New Roman" w:cs="Times New Roman"/>
        </w:rPr>
        <w:t>G</w:t>
      </w:r>
      <w:r w:rsidRPr="009C7F0B">
        <w:rPr>
          <w:rFonts w:ascii="Times New Roman" w:hAnsi="Times New Roman" w:cs="Times New Roman"/>
        </w:rPr>
        <w:t>eochemical comp</w:t>
      </w:r>
      <w:r w:rsidR="00414440">
        <w:rPr>
          <w:rFonts w:ascii="Times New Roman" w:hAnsi="Times New Roman" w:cs="Times New Roman"/>
        </w:rPr>
        <w:t>osition</w:t>
      </w:r>
      <w:r w:rsidR="00D25830">
        <w:rPr>
          <w:rFonts w:ascii="Times New Roman" w:hAnsi="Times New Roman" w:cs="Times New Roman"/>
        </w:rPr>
        <w:t xml:space="preserve"> of the coarse and fine fractions was analyzed by</w:t>
      </w:r>
      <w:r w:rsidR="00414440">
        <w:rPr>
          <w:rFonts w:ascii="Times New Roman" w:hAnsi="Times New Roman" w:cs="Times New Roman"/>
        </w:rPr>
        <w:t xml:space="preserve"> </w:t>
      </w:r>
      <w:r w:rsidRPr="009C7F0B">
        <w:rPr>
          <w:rFonts w:ascii="Times New Roman" w:hAnsi="Times New Roman" w:cs="Times New Roman"/>
        </w:rPr>
        <w:t xml:space="preserve">combusting </w:t>
      </w:r>
      <w:ins w:id="288" w:author="Geography" w:date="2020-12-10T09:51:00Z">
        <w:r w:rsidR="00531D4A">
          <w:rPr>
            <w:rFonts w:ascii="Times New Roman" w:hAnsi="Times New Roman" w:cs="Times New Roman"/>
          </w:rPr>
          <w:t xml:space="preserve">for </w:t>
        </w:r>
      </w:ins>
      <w:r w:rsidRPr="009C7F0B">
        <w:rPr>
          <w:rFonts w:ascii="Times New Roman" w:hAnsi="Times New Roman" w:cs="Times New Roman"/>
        </w:rPr>
        <w:t>3 hr at 550 C for % organic</w:t>
      </w:r>
      <w:r w:rsidR="00294701">
        <w:rPr>
          <w:rFonts w:ascii="Times New Roman" w:hAnsi="Times New Roman" w:cs="Times New Roman"/>
        </w:rPr>
        <w:t xml:space="preserve"> and</w:t>
      </w:r>
      <w:r w:rsidR="00294701" w:rsidRPr="009C7F0B">
        <w:rPr>
          <w:rFonts w:ascii="Times New Roman" w:hAnsi="Times New Roman" w:cs="Times New Roman"/>
        </w:rPr>
        <w:t xml:space="preserve"> </w:t>
      </w:r>
      <w:r w:rsidRPr="009C7F0B">
        <w:rPr>
          <w:rFonts w:ascii="Times New Roman" w:hAnsi="Times New Roman" w:cs="Times New Roman"/>
        </w:rPr>
        <w:t>950 C for 3 hr for % carbonate</w:t>
      </w:r>
      <w:r w:rsidR="00294701">
        <w:rPr>
          <w:rFonts w:ascii="Times New Roman" w:hAnsi="Times New Roman" w:cs="Times New Roman"/>
        </w:rPr>
        <w:t>, respectively</w:t>
      </w:r>
      <w:del w:id="289" w:author="Geography" w:date="2020-12-10T09:51:00Z">
        <w:r w:rsidR="00294701" w:rsidDel="00531D4A">
          <w:rPr>
            <w:rFonts w:ascii="Times New Roman" w:hAnsi="Times New Roman" w:cs="Times New Roman"/>
          </w:rPr>
          <w:delText>, by mass</w:delText>
        </w:r>
      </w:del>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Heiri","given":"Oliver","non-dropping-particle":"","parse-names":false,"suffix":""},{"dropping-particle":"","family":"Lotter","given":"André F","non-dropping-particle":"","parse-names":false,"suffix":""},{"dropping-particle":"","family":"Lemcke","given":"Gerry","non-dropping-particle":"","parse-names":false,"suffix":""}],"container-title":"Journal of Paleolimnology","id":"ITEM-1","issued":{"date-parts":[["2001"]]},"page":"101-110","title":"Loss on ignition as a method for estimating organic and carbonate content in sediments : reproducibility and comparability of results","type":"article-journal","volume":"25"},"uris":["http://www.mendeley.com/documents/?uuid=3cc85ea9-e22b-4184-9317-446c4e83fcc4"]},{"id":"ITEM-2","itemData":{"ISBN":"0921-2728","author":[{"dropping-particle":"","family":"Santisteban","given":"J I","non-dropping-particle":"","parse-names":false,"suffix":""},{"dropping-particle":"","family":"Mediavilla","given":"R","non-dropping-particle":"","parse-names":false,"suffix":""},{"dropping-particle":"","family":"Lopez-Pamo","given":"E","non-dropping-particle":"","parse-names":false,"suffix":""},{"dropping-particle":"","family":"Dabrio","given":"C J","non-dropping-particle":"","parse-names":false,"suffix":""},{"dropping-particle":"","family":"Zapata","given":"M B R","non-dropping-particle":"","parse-names":false,"suffix":""},{"dropping-particle":"","family":"Garcia","given":"M J G","non-dropping-particle":"","parse-names":false,"suffix":""},{"dropping-particle":"","family":"Castano","given":"S","non-dropping-particle":"","parse-names":false,"suffix":""},{"dropping-particle":"","family":"Martínez-Alfaro","given":"P E","non-dropping-particle":"","parse-names":false,"suffix":""}],"container-title":"Journal of Paleolimnology","id":"ITEM-2","issue":"3","issued":{"date-parts":[["2004"]]},"page":"287-299","title":"Loss on ignition: a qualitative or quantitative method for organic matter and carbonate mineral content in sediments?","type":"article-journal","volume":"32"},"uris":["http://www.mendeley.com/documents/?uuid=f93293b5-0df9-4e83-9df1-b9198abc35a7"]}],"mendeley":{"formattedCitation":"(Heiri et al., 2001; Santisteban et al., 2004)","plainTextFormattedCitation":"(Heiri et al., 2001; Santisteban et al., 2004)","previouslyFormattedCitation":"(Heiri et al., 2001; Santisteban et al., 200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 Gray et al., 2012)","plainTextFormattedCitation":"(DeMartini et al., 2013; Gray et al., 2012)","previouslyFormattedCitation":"(DeMartini et al., 2013; Gray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 Gray et al., 2012)</w:t>
      </w:r>
      <w:r w:rsidRPr="009C7F0B">
        <w:rPr>
          <w:rFonts w:ascii="Times New Roman" w:hAnsi="Times New Roman" w:cs="Times New Roman"/>
        </w:rPr>
        <w:fldChar w:fldCharType="end"/>
      </w:r>
      <w:r w:rsidRPr="009C7F0B">
        <w:rPr>
          <w:rFonts w:ascii="Times New Roman" w:hAnsi="Times New Roman" w:cs="Times New Roman"/>
        </w:rPr>
        <w:t xml:space="preserve">. Sediment accumulation results were normalized for </w:t>
      </w:r>
      <w:r w:rsidR="005E2E0A">
        <w:rPr>
          <w:rFonts w:ascii="Times New Roman" w:hAnsi="Times New Roman" w:cs="Times New Roman"/>
        </w:rPr>
        <w:t>device</w:t>
      </w:r>
      <w:r w:rsidRPr="009C7F0B">
        <w:rPr>
          <w:rFonts w:ascii="Times New Roman" w:hAnsi="Times New Roman" w:cs="Times New Roman"/>
        </w:rPr>
        <w:t xml:space="preserve">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Curt D. Storlazzi et al., 2009)","plainTextFormattedCitation":"(Curt D. Storlazzi et al., 2009)","previouslyFormattedCitation":"(Curt D. Storlazzi et al., 2009)"},"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Curt D. 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w:t>
      </w:r>
      <w:r w:rsidR="005E2E0A">
        <w:rPr>
          <w:rFonts w:ascii="Times New Roman" w:hAnsi="Times New Roman" w:cs="Times New Roman"/>
        </w:rPr>
        <w:t>SedPods</w:t>
      </w:r>
      <w:r w:rsidRPr="009C7F0B">
        <w:rPr>
          <w:rFonts w:ascii="Times New Roman" w:hAnsi="Times New Roman" w:cs="Times New Roman"/>
        </w:rPr>
        <w:t xml:space="preserve"> and traps </w:t>
      </w:r>
      <w:r w:rsidR="005E2E0A">
        <w:rPr>
          <w:rFonts w:ascii="Times New Roman" w:hAnsi="Times New Roman" w:cs="Times New Roman"/>
        </w:rPr>
        <w:t>over</w:t>
      </w:r>
      <w:r w:rsidRPr="009C7F0B">
        <w:rPr>
          <w:rFonts w:ascii="Times New Roman" w:hAnsi="Times New Roman" w:cs="Times New Roman"/>
        </w:rPr>
        <w:t xml:space="preserve">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08800818"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A Moultrie GameSpy I-35 t</w:t>
      </w:r>
      <w:r w:rsidR="005E2E0A">
        <w:rPr>
          <w:rFonts w:ascii="Times New Roman" w:hAnsi="Times New Roman" w:cs="Times New Roman"/>
        </w:rPr>
        <w:t xml:space="preserve">imelapse </w:t>
      </w:r>
      <w:r w:rsidRPr="009C7F0B">
        <w:rPr>
          <w:rFonts w:ascii="Times New Roman" w:hAnsi="Times New Roman" w:cs="Times New Roman"/>
        </w:rPr>
        <w:t xml:space="preserve">camera was installed in January and February 2014 to </w:t>
      </w:r>
      <w:r w:rsidR="00294701">
        <w:rPr>
          <w:rFonts w:ascii="Times New Roman" w:hAnsi="Times New Roman" w:cs="Times New Roman"/>
        </w:rPr>
        <w:t>characterize the variability of surface properties in the bay and image</w:t>
      </w:r>
      <w:r w:rsidRPr="009C7F0B">
        <w:rPr>
          <w:rFonts w:ascii="Times New Roman" w:hAnsi="Times New Roman" w:cs="Times New Roman"/>
        </w:rPr>
        <w:t xml:space="preserve">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a</w:t>
      </w:r>
      <w:r w:rsidR="005E2E0A">
        <w:rPr>
          <w:rFonts w:ascii="Times New Roman" w:hAnsi="Times New Roman" w:cs="Times New Roman"/>
        </w:rPr>
        <w:t>t</w:t>
      </w:r>
      <w:r w:rsidRPr="009C7F0B">
        <w:rPr>
          <w:rFonts w:ascii="Times New Roman" w:hAnsi="Times New Roman" w:cs="Times New Roman"/>
        </w:rPr>
        <w:t xml:space="preserve"> 15-min </w:t>
      </w:r>
      <w:r w:rsidR="005E2E0A">
        <w:rPr>
          <w:rFonts w:ascii="Times New Roman" w:hAnsi="Times New Roman" w:cs="Times New Roman"/>
        </w:rPr>
        <w:t xml:space="preserve">photo </w:t>
      </w:r>
      <w:r w:rsidRPr="009C7F0B">
        <w:rPr>
          <w:rFonts w:ascii="Times New Roman" w:hAnsi="Times New Roman" w:cs="Times New Roman"/>
        </w:rPr>
        <w:t xml:space="preserve">interval. Although </w:t>
      </w:r>
      <w:r w:rsidR="00A11978">
        <w:rPr>
          <w:rFonts w:ascii="Times New Roman" w:hAnsi="Times New Roman" w:cs="Times New Roman"/>
        </w:rPr>
        <w:t>suspended-</w:t>
      </w:r>
      <w:r w:rsidRPr="009C7F0B">
        <w:rPr>
          <w:rFonts w:ascii="Times New Roman" w:hAnsi="Times New Roman" w:cs="Times New Roman"/>
        </w:rPr>
        <w:t xml:space="preserve">sediment concentrations cannot be </w:t>
      </w:r>
      <w:r w:rsidR="005E2E0A">
        <w:rPr>
          <w:rFonts w:ascii="Times New Roman" w:hAnsi="Times New Roman" w:cs="Times New Roman"/>
        </w:rPr>
        <w:t>quantified</w:t>
      </w:r>
      <w:r w:rsidRPr="009C7F0B">
        <w:rPr>
          <w:rFonts w:ascii="Times New Roman" w:hAnsi="Times New Roman" w:cs="Times New Roman"/>
        </w:rPr>
        <w:t xml:space="preserve"> from the images, the brown-colored, terrigenous sediment was clearly visible in contrast to the normally clear ocean water, </w:t>
      </w:r>
      <w:r w:rsidR="005E2E0A">
        <w:rPr>
          <w:rFonts w:ascii="Times New Roman" w:hAnsi="Times New Roman" w:cs="Times New Roman"/>
        </w:rPr>
        <w:t>characterizing the spatial</w:t>
      </w:r>
      <w:r w:rsidRPr="009C7F0B">
        <w:rPr>
          <w:rFonts w:ascii="Times New Roman" w:hAnsi="Times New Roman" w:cs="Times New Roman"/>
        </w:rPr>
        <w:t xml:space="preserve"> pattern and</w:t>
      </w:r>
      <w:r w:rsidR="00946B83">
        <w:rPr>
          <w:rFonts w:ascii="Times New Roman" w:hAnsi="Times New Roman" w:cs="Times New Roman"/>
        </w:rPr>
        <w:t xml:space="preserve"> trajectory of the</w:t>
      </w:r>
      <w:r w:rsidR="005E2E0A">
        <w:rPr>
          <w:rFonts w:ascii="Times New Roman" w:hAnsi="Times New Roman" w:cs="Times New Roman"/>
        </w:rPr>
        <w:t xml:space="preserve"> sediment</w:t>
      </w:r>
      <w:r w:rsidR="00946B83">
        <w:rPr>
          <w:rFonts w:ascii="Times New Roman" w:hAnsi="Times New Roman" w:cs="Times New Roman"/>
        </w:rPr>
        <w:t xml:space="preserv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lastRenderedPageBreak/>
        <w:t>2.2.4 Oceanic</w:t>
      </w:r>
      <w:r w:rsidR="00DF4708">
        <w:t xml:space="preserve"> </w:t>
      </w:r>
      <w:r>
        <w:t>f</w:t>
      </w:r>
      <w:r w:rsidR="00DF4708">
        <w:t>orcing</w:t>
      </w:r>
    </w:p>
    <w:p w14:paraId="6E09BF9F" w14:textId="2C6A8966"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w:t>
      </w:r>
      <w:commentRangeStart w:id="290"/>
      <w:r w:rsidRPr="009C7F0B">
        <w:rPr>
          <w:rFonts w:ascii="Times New Roman" w:hAnsi="Times New Roman" w:cs="Times New Roman"/>
        </w:rPr>
        <w:t xml:space="preserve">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URL":"http://oos.soest.hawaii.edu/pacioos/","accessed":{"date-parts":[["2009","5","20"]]},"author":[{"dropping-particle":"","family":"PACIOOS","given":"Pacific Islands Ocean Observing System","non-dropping-particle":"","parse-names":false,"suffix":""}],"id":"ITEM-1","issued":{"date-parts":[["2016"]]},"title":"WaveWatch III Samoa Regional Model","type":"webpage"},"uris":["http://www.mendeley.com/documents/?uuid=7cd04332-fefa-4998-a383-421505d244df"]}],"mendeley":{"formattedCitation":"(PACIOOS, 2016)","plainTextFormattedCitation":"(PACIOOS, 2016)","previouslyFormattedCitation":"(PACIOOS,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PACIOOS, 2016)</w:t>
      </w:r>
      <w:r w:rsidRPr="009C7F0B">
        <w:rPr>
          <w:rFonts w:ascii="Times New Roman" w:hAnsi="Times New Roman" w:cs="Times New Roman"/>
        </w:rPr>
        <w:fldChar w:fldCharType="end"/>
      </w:r>
      <w:commentRangeEnd w:id="290"/>
      <w:r w:rsidR="00531D4A">
        <w:rPr>
          <w:rStyle w:val="CommentReference"/>
          <w:rFonts w:asciiTheme="minorHAnsi" w:hAnsiTheme="minorHAnsi"/>
        </w:rPr>
        <w:commentReference w:id="290"/>
      </w:r>
      <w:r w:rsidRPr="009C7F0B">
        <w:rPr>
          <w:rFonts w:ascii="Times New Roman" w:hAnsi="Times New Roman" w:cs="Times New Roman"/>
        </w:rPr>
        <w:t>. To characterize wave conditions during sediment trap deployments, mean wave height (</w:t>
      </w:r>
      <w:r w:rsidR="00F876CA" w:rsidRPr="00057DF1">
        <w:rPr>
          <w:rFonts w:ascii="Times New Roman" w:hAnsi="Times New Roman" w:cs="Times New Roman"/>
          <w:i/>
        </w:rPr>
        <w:t>H</w:t>
      </w:r>
      <w:r w:rsidRPr="00057DF1">
        <w:rPr>
          <w:rFonts w:ascii="Times New Roman" w:hAnsi="Times New Roman" w:cs="Times New Roman"/>
          <w:i/>
        </w:rPr>
        <w:t>m</w:t>
      </w:r>
      <w:r w:rsidR="00F876CA" w:rsidRPr="00057DF1">
        <w:rPr>
          <w:rFonts w:ascii="Times New Roman" w:hAnsi="Times New Roman" w:cs="Times New Roman"/>
          <w:i/>
        </w:rPr>
        <w:t>ean</w:t>
      </w:r>
      <w:r w:rsidR="00FC396F">
        <w:rPr>
          <w:rFonts w:ascii="Times New Roman" w:hAnsi="Times New Roman" w:cs="Times New Roman"/>
        </w:rPr>
        <w:t>, in m</w:t>
      </w:r>
      <w:r w:rsidRPr="009C7F0B">
        <w:rPr>
          <w:rFonts w:ascii="Times New Roman" w:hAnsi="Times New Roman" w:cs="Times New Roman"/>
        </w:rPr>
        <w:t xml:space="preserve">) was calculated from WW3 data on daily mean significant wave height during the </w:t>
      </w:r>
      <w:r w:rsidR="005E2E0A">
        <w:rPr>
          <w:rFonts w:ascii="Times New Roman" w:hAnsi="Times New Roman" w:cs="Times New Roman"/>
        </w:rPr>
        <w:t>trap deployment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2112/JCOASTRES-D-09-00149.1","ISBN":"0749-0208","ISSN":"0749-0208","abstract":"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author":[{"dropping-particle":"","family":"Seymour","given":"Richard J.","non-dropping-particle":"","parse-names":false,"suffix":""}],"container-title":"Journal of Coastal Research","id":"ITEM-1","issue":"1","issued":{"date-parts":[["2011"]]},"page":"194-201","title":"Evidence for Changes to the Northeast Pacific Wave Climate","type":"article-journal","volume":"27"},"uris":["http://www.mendeley.com/documents/?uuid=36e8a3f8-a652-421b-887e-fcd0220b0e20"]},{"id":"ITEM-2","itemData":{"DOI":"10.2112/SI70-053.1","ISSN":"0749-0208","author":[{"dropping-particle":"","family":"Rangel-Buitrago","given":"Nelson","non-dropping-particle":"","parse-names":false,"suffix":""},{"dropping-particle":"","family":"Anfuso","given":"Giorgio","non-dropping-particle":"","parse-names":false,"suffix":""},{"dropping-particle":"","family":"Phillips","given":"Mike","non-dropping-particle":"","parse-names":false,"suffix":""},{"dropping-particle":"","family":"Thomas","given":"Tony","non-dropping-particle":"","parse-names":false,"suffix":""},{"dropping-particle":"","family":"Alvarez","given":"Oscar","non-dropping-particle":"","parse-names":false,"suffix":""},{"dropping-particle":"","family":"Forero","given":"Manuel","non-dropping-particle":"","parse-names":false,"suffix":""}],"container-title":"Journal of Coastal Research","id":"ITEM-2","issue":"March 2016","issued":{"date-parts":[["2014"]]},"page":"314-319","title":"Characterization of wave climate and extreme events into the SW Spanish and Wales coasts as a first step to define their wave energy potential","type":"article-journal","volume":"70"},"uris":["http://www.mendeley.com/documents/?uuid=c2ddbb03-9661-4403-a19a-a276756ff465"]}],"mendeley":{"formattedCitation":"(Rangel-Buitrago et al., 2014; Seymour, 2011)","plainTextFormattedCitation":"(Rangel-Buitrago et al., 2014; Seymour, 2011)","previouslyFormattedCitation":"(Rangel-Buitrago et al., 2014; Seymour, 2011)"},"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Rangel-Buitrago et al., 2014; Seymour, 2011)</w:t>
      </w:r>
      <w:r w:rsidRPr="009C7F0B">
        <w:rPr>
          <w:rFonts w:ascii="Times New Roman" w:hAnsi="Times New Roman" w:cs="Times New Roman"/>
        </w:rPr>
        <w:fldChar w:fldCharType="end"/>
      </w:r>
      <w:r w:rsidRPr="009C7F0B">
        <w:rPr>
          <w:rFonts w:ascii="Times New Roman" w:hAnsi="Times New Roman" w:cs="Times New Roman"/>
        </w:rPr>
        <w:t>.</w:t>
      </w:r>
    </w:p>
    <w:p w14:paraId="68197CA1" w14:textId="4A69E026"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r w:rsidR="005E2E0A">
        <w:rPr>
          <w:rFonts w:ascii="Times New Roman" w:hAnsi="Times New Roman" w:cs="Times New Roman"/>
        </w:rPr>
        <w:t xml:space="preserve"> See </w:t>
      </w:r>
      <w:r w:rsidR="005E2E0A">
        <w:rPr>
          <w:rFonts w:ascii="Times New Roman" w:hAnsi="Times New Roman" w:cs="Times New Roman"/>
        </w:rPr>
        <w:fldChar w:fldCharType="begin" w:fldLock="1"/>
      </w:r>
      <w:r w:rsidR="00667F1D">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5E2E0A">
        <w:rPr>
          <w:rFonts w:ascii="Times New Roman" w:hAnsi="Times New Roman" w:cs="Times New Roman"/>
        </w:rPr>
        <w:fldChar w:fldCharType="separate"/>
      </w:r>
      <w:r w:rsidR="005E2E0A" w:rsidRPr="005E2E0A">
        <w:rPr>
          <w:rFonts w:ascii="Times New Roman" w:hAnsi="Times New Roman" w:cs="Times New Roman"/>
          <w:noProof/>
        </w:rPr>
        <w:t xml:space="preserve">Storlazzi et al., </w:t>
      </w:r>
      <w:r w:rsidR="005E2E0A">
        <w:rPr>
          <w:rFonts w:ascii="Times New Roman" w:hAnsi="Times New Roman" w:cs="Times New Roman"/>
          <w:noProof/>
        </w:rPr>
        <w:t>(</w:t>
      </w:r>
      <w:r w:rsidR="005E2E0A" w:rsidRPr="005E2E0A">
        <w:rPr>
          <w:rFonts w:ascii="Times New Roman" w:hAnsi="Times New Roman" w:cs="Times New Roman"/>
          <w:noProof/>
        </w:rPr>
        <w:t>2018)</w:t>
      </w:r>
      <w:r w:rsidR="005E2E0A">
        <w:rPr>
          <w:rFonts w:ascii="Times New Roman" w:hAnsi="Times New Roman" w:cs="Times New Roman"/>
        </w:rPr>
        <w:fldChar w:fldCharType="end"/>
      </w:r>
      <w:r w:rsidR="005E2E0A">
        <w:rPr>
          <w:rFonts w:ascii="Times New Roman" w:hAnsi="Times New Roman" w:cs="Times New Roman"/>
        </w:rPr>
        <w:t xml:space="preserve"> for a full description of meteorologic and oceanographic controls on flow speeds and directions in Faga’alu Bay. </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1B0DA2DF"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w:t>
      </w:r>
      <w:r w:rsidR="00491DA3" w:rsidRPr="00F00397">
        <w:rPr>
          <w:rFonts w:ascii="Times New Roman" w:hAnsi="Times New Roman" w:cs="Times New Roman"/>
          <w:i/>
          <w:iCs/>
        </w:rPr>
        <w:t>SSY</w:t>
      </w:r>
      <w:r w:rsidR="00491DA3" w:rsidRPr="009C7F0B">
        <w:rPr>
          <w:rFonts w:ascii="Times New Roman" w:hAnsi="Times New Roman" w:cs="Times New Roman"/>
        </w:rPr>
        <w:t xml:space="preserve"> </w:t>
      </w:r>
      <w:r w:rsidR="002F494F" w:rsidRPr="009C7F0B">
        <w:rPr>
          <w:rFonts w:ascii="Times New Roman" w:hAnsi="Times New Roman" w:cs="Times New Roman"/>
        </w:rPr>
        <w:t xml:space="preserve">(tons) and </w:t>
      </w:r>
      <w:r w:rsidR="009D1407" w:rsidRPr="008A0406">
        <w:rPr>
          <w:rFonts w:ascii="Times New Roman" w:hAnsi="Times New Roman" w:cs="Times New Roman"/>
          <w:i/>
        </w:rPr>
        <w:t>Hmean</w:t>
      </w:r>
      <w:r w:rsidR="00647015" w:rsidRPr="009C7F0B">
        <w:rPr>
          <w:rFonts w:ascii="Times New Roman" w:hAnsi="Times New Roman" w:cs="Times New Roman"/>
        </w:rPr>
        <w:t xml:space="preserve"> </w:t>
      </w:r>
      <w:r w:rsidR="009D1407">
        <w:rPr>
          <w:rFonts w:ascii="Times New Roman" w:hAnsi="Times New Roman" w:cs="Times New Roman"/>
        </w:rPr>
        <w:t xml:space="preserve">(m) </w:t>
      </w:r>
      <w:r w:rsidR="00647015" w:rsidRPr="009C7F0B">
        <w:rPr>
          <w:rFonts w:ascii="Times New Roman" w:hAnsi="Times New Roman" w:cs="Times New Roman"/>
        </w:rPr>
        <w:t>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The significance of the correlation between sediment accumulation and individual driving variables (</w:t>
      </w:r>
      <w:r w:rsidR="002F494F" w:rsidRPr="00F00397">
        <w:rPr>
          <w:rFonts w:ascii="Times New Roman" w:hAnsi="Times New Roman" w:cs="Times New Roman"/>
          <w:i/>
          <w:iCs/>
        </w:rPr>
        <w:t>SSY</w:t>
      </w:r>
      <w:r w:rsidR="002F494F" w:rsidRPr="009C7F0B">
        <w:rPr>
          <w:rFonts w:ascii="Times New Roman" w:hAnsi="Times New Roman" w:cs="Times New Roman"/>
        </w:rPr>
        <w:t xml:space="preserve"> or </w:t>
      </w:r>
      <w:r w:rsidR="009D1407" w:rsidRPr="008A0406">
        <w:rPr>
          <w:rFonts w:ascii="Times New Roman" w:hAnsi="Times New Roman" w:cs="Times New Roman"/>
          <w:i/>
        </w:rPr>
        <w:t>Hmean</w:t>
      </w:r>
      <w:r w:rsidR="002F494F" w:rsidRPr="009C7F0B">
        <w:rPr>
          <w:rFonts w:ascii="Times New Roman" w:hAnsi="Times New Roman" w:cs="Times New Roman"/>
        </w:rPr>
        <w:t>) were tested with the Spearman correlation coefficient</w:t>
      </w:r>
      <w:del w:id="291" w:author="Geography" w:date="2020-12-10T09:53:00Z">
        <w:r w:rsidDel="00531D4A">
          <w:rPr>
            <w:rFonts w:ascii="Times New Roman" w:hAnsi="Times New Roman" w:cs="Times New Roman"/>
          </w:rPr>
          <w:delText xml:space="preserve"> </w:delText>
        </w:r>
        <w:r w:rsidRPr="003B287B" w:rsidDel="00531D4A">
          <w:rPr>
            <w:rFonts w:ascii="Times New Roman" w:hAnsi="Times New Roman" w:cs="Times New Roman"/>
          </w:rPr>
          <w:delText>(</w:delText>
        </w:r>
        <w:r w:rsidRPr="009F4D07" w:rsidDel="00531D4A">
          <w:rPr>
            <w:rFonts w:ascii="Times New Roman" w:hAnsi="Times New Roman" w:cs="Times New Roman"/>
            <w:i/>
          </w:rPr>
          <w:delText>p</w:delText>
        </w:r>
        <w:r w:rsidRPr="003B287B" w:rsidDel="00531D4A">
          <w:rPr>
            <w:rFonts w:ascii="Times New Roman" w:hAnsi="Times New Roman" w:cs="Times New Roman"/>
          </w:rPr>
          <w:delText>-value &lt;0.10)</w:delText>
        </w:r>
      </w:del>
      <w:r w:rsidR="002F494F" w:rsidRPr="009C7F0B">
        <w:rPr>
          <w:rFonts w:ascii="Times New Roman" w:hAnsi="Times New Roman" w:cs="Times New Roman"/>
        </w:rPr>
        <w:t xml:space="preserve">. </w:t>
      </w:r>
    </w:p>
    <w:p w14:paraId="73F01D9B" w14:textId="51306C7E" w:rsidR="00667F1D"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w:t>
      </w:r>
      <w:r w:rsidRPr="00F00397">
        <w:rPr>
          <w:rFonts w:ascii="Times New Roman" w:hAnsi="Times New Roman" w:cs="Times New Roman"/>
          <w:i/>
          <w:iCs/>
        </w:rPr>
        <w:t>SSY</w:t>
      </w:r>
      <w:r w:rsidRPr="009C7F0B">
        <w:rPr>
          <w:rFonts w:ascii="Times New Roman" w:hAnsi="Times New Roman" w:cs="Times New Roman"/>
        </w:rPr>
        <w:t xml:space="preserve"> an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Pr="009C7F0B">
        <w:rPr>
          <w:rFonts w:ascii="Times New Roman" w:hAnsi="Times New Roman" w:cs="Times New Roman"/>
        </w:rPr>
        <w:t xml:space="preserve">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w:t>
      </w:r>
      <w:r w:rsidR="00667F1D">
        <w:rPr>
          <w:rFonts w:ascii="Times New Roman" w:hAnsi="Times New Roman" w:cs="Times New Roman"/>
        </w:rPr>
        <w:t xml:space="preserve"> so</w:t>
      </w:r>
      <w:r w:rsidRPr="009C7F0B">
        <w:rPr>
          <w:rFonts w:ascii="Times New Roman" w:hAnsi="Times New Roman" w:cs="Times New Roman"/>
        </w:rPr>
        <w:t xml:space="preserve"> could be treated as independent variables in the multiple regression. A multiple linear regression between sediment accumulation vs. </w:t>
      </w:r>
      <w:r w:rsidRPr="00F00397">
        <w:rPr>
          <w:rFonts w:ascii="Times New Roman" w:hAnsi="Times New Roman" w:cs="Times New Roman"/>
          <w:i/>
          <w:iCs/>
        </w:rPr>
        <w:t>SSY</w:t>
      </w:r>
      <w:r w:rsidRPr="009C7F0B">
        <w:rPr>
          <w:rFonts w:ascii="Times New Roman" w:hAnsi="Times New Roman" w:cs="Times New Roman"/>
        </w:rPr>
        <w:t xml:space="preserve"> and</w:t>
      </w:r>
      <w:r w:rsidR="009F4D07">
        <w:rPr>
          <w:rFonts w:ascii="Times New Roman" w:hAnsi="Times New Roman" w:cs="Times New Roman"/>
        </w:rPr>
        <w:t xml:space="preserve"> </w:t>
      </w:r>
      <w:r w:rsidR="009D1407" w:rsidRPr="008A0406">
        <w:rPr>
          <w:rFonts w:ascii="Times New Roman" w:hAnsi="Times New Roman" w:cs="Times New Roman"/>
          <w:i/>
        </w:rPr>
        <w:t>Hmean</w:t>
      </w:r>
      <w:r w:rsidR="009D1407" w:rsidDel="009D1407">
        <w:rPr>
          <w:rFonts w:ascii="Times New Roman" w:hAnsi="Times New Roman" w:cs="Times New Roman"/>
        </w:rPr>
        <w:t xml:space="preserve"> </w:t>
      </w:r>
      <w:r w:rsidRPr="009C7F0B">
        <w:rPr>
          <w:rFonts w:ascii="Times New Roman" w:hAnsi="Times New Roman" w:cs="Times New Roman"/>
        </w:rPr>
        <w:t>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del w:id="292" w:author="Geography" w:date="2020-12-10T09:53:00Z">
        <w:r w:rsidR="009F4D07" w:rsidRPr="003B287B" w:rsidDel="00531D4A">
          <w:rPr>
            <w:rFonts w:ascii="Times New Roman" w:hAnsi="Times New Roman" w:cs="Times New Roman"/>
          </w:rPr>
          <w:delText xml:space="preserve">The multiple linear regression model was assessed using the significance of </w:delText>
        </w:r>
        <w:r w:rsidR="009F4D07" w:rsidRPr="009F4D07" w:rsidDel="00531D4A">
          <w:rPr>
            <w:rFonts w:ascii="Times New Roman" w:hAnsi="Times New Roman" w:cs="Times New Roman"/>
            <w:i/>
          </w:rPr>
          <w:delText>p</w:delText>
        </w:r>
        <w:r w:rsidR="009F4D07" w:rsidRPr="003B287B" w:rsidDel="00531D4A">
          <w:rPr>
            <w:rFonts w:ascii="Times New Roman" w:hAnsi="Times New Roman" w:cs="Times New Roman"/>
          </w:rPr>
          <w:delText>-values for each predictor.</w:delText>
        </w:r>
        <w:r w:rsidRPr="009C7F0B" w:rsidDel="00531D4A">
          <w:rPr>
            <w:rFonts w:ascii="Times New Roman" w:hAnsi="Times New Roman" w:cs="Times New Roman"/>
          </w:rPr>
          <w:delText xml:space="preserve"> </w:delText>
        </w:r>
      </w:del>
    </w:p>
    <w:p w14:paraId="259E61F1" w14:textId="70EFB42B" w:rsidR="005603E0" w:rsidRDefault="002F494F" w:rsidP="009F4D07">
      <w:pPr>
        <w:spacing w:after="0"/>
        <w:ind w:firstLine="720"/>
        <w:rPr>
          <w:rFonts w:ascii="Times New Roman" w:hAnsi="Times New Roman" w:cs="Times New Roman"/>
        </w:rPr>
      </w:pPr>
      <w:del w:id="293" w:author="Geography" w:date="2020-12-10T09:53:00Z">
        <w:r w:rsidRPr="009C7F0B" w:rsidDel="00531D4A">
          <w:rPr>
            <w:rFonts w:ascii="Times New Roman" w:hAnsi="Times New Roman" w:cs="Times New Roman"/>
          </w:rPr>
          <w:delText>This approach</w:delText>
        </w:r>
      </w:del>
      <w:ins w:id="294" w:author="Geography" w:date="2020-12-10T09:53:00Z">
        <w:r w:rsidR="00531D4A">
          <w:rPr>
            <w:rFonts w:ascii="Times New Roman" w:hAnsi="Times New Roman" w:cs="Times New Roman"/>
          </w:rPr>
          <w:t>Our analysis</w:t>
        </w:r>
      </w:ins>
      <w:r w:rsidRPr="009C7F0B">
        <w:rPr>
          <w:rFonts w:ascii="Times New Roman" w:hAnsi="Times New Roman" w:cs="Times New Roman"/>
        </w:rPr>
        <w:t xml:space="preserve">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w:t>
      </w:r>
      <w:ins w:id="295" w:author="Geography" w:date="2020-12-10T09:53:00Z">
        <w:r w:rsidR="00531D4A">
          <w:rPr>
            <w:rFonts w:ascii="Times New Roman" w:hAnsi="Times New Roman" w:cs="Times New Roman"/>
          </w:rPr>
          <w:t xml:space="preserve">monthly </w:t>
        </w:r>
      </w:ins>
      <w:r w:rsidRPr="009C7F0B">
        <w:rPr>
          <w:rFonts w:ascii="Times New Roman" w:hAnsi="Times New Roman" w:cs="Times New Roman"/>
        </w:rPr>
        <w:t xml:space="preserve">measurement interval cannot resolve the difference in phasing or sequence. </w:t>
      </w:r>
      <w:r w:rsidR="00667F1D">
        <w:rPr>
          <w:rFonts w:ascii="Times New Roman" w:hAnsi="Times New Roman" w:cs="Times New Roman"/>
        </w:rPr>
        <w:t xml:space="preserve">More sophisticated accumulation sensors </w:t>
      </w:r>
      <w:del w:id="296" w:author="Geography" w:date="2020-12-10T09:54:00Z">
        <w:r w:rsidR="00667F1D" w:rsidDel="00531D4A">
          <w:rPr>
            <w:rFonts w:ascii="Times New Roman" w:hAnsi="Times New Roman" w:cs="Times New Roman"/>
          </w:rPr>
          <w:delText xml:space="preserve">that </w:delText>
        </w:r>
      </w:del>
      <w:r w:rsidR="00667F1D">
        <w:rPr>
          <w:rFonts w:ascii="Times New Roman" w:hAnsi="Times New Roman" w:cs="Times New Roman"/>
        </w:rPr>
        <w:t xml:space="preserve">could resolve accumulation </w:t>
      </w:r>
      <w:del w:id="297" w:author="Geography" w:date="2020-12-10T09:54:00Z">
        <w:r w:rsidR="00667F1D" w:rsidDel="009A71B4">
          <w:rPr>
            <w:rFonts w:ascii="Times New Roman" w:hAnsi="Times New Roman" w:cs="Times New Roman"/>
          </w:rPr>
          <w:delText>more frequently</w:delText>
        </w:r>
      </w:del>
      <w:ins w:id="298" w:author="Geography" w:date="2020-12-10T09:54:00Z">
        <w:r w:rsidR="009A71B4">
          <w:rPr>
            <w:rFonts w:ascii="Times New Roman" w:hAnsi="Times New Roman" w:cs="Times New Roman"/>
          </w:rPr>
          <w:t>are higher frequency</w:t>
        </w:r>
      </w:ins>
      <w:r w:rsidR="00667F1D">
        <w:rPr>
          <w:rFonts w:ascii="Times New Roman" w:hAnsi="Times New Roman" w:cs="Times New Roman"/>
        </w:rPr>
        <w:t xml:space="preserve"> </w:t>
      </w:r>
      <w:r w:rsidR="00667F1D">
        <w:rPr>
          <w:rFonts w:ascii="Times New Roman" w:hAnsi="Times New Roman" w:cs="Times New Roman"/>
        </w:rPr>
        <w:fldChar w:fldCharType="begin" w:fldLock="1"/>
      </w:r>
      <w:r w:rsidR="006B7697">
        <w:rPr>
          <w:rFonts w:ascii="Times New Roman" w:hAnsi="Times New Roman" w:cs="Times New Roman"/>
        </w:rPr>
        <w:instrText>ADDIN CSL_CITATION {"citationItems":[{"id":"ITEM-1","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1","issued":{"date-parts":[["2017"]]},"title":"Continuous in situ monitoring of sediment deposition in shallow benthic environments","type":"article-journal"},"uris":["http://www.mendeley.com/documents/?uuid=619e2302-092d-4041-b471-c4ab47728a74"]}],"mendeley":{"formattedCitation":"(Whinney et al., 2017)","plainTextFormattedCitation":"(Whinney et al., 2017)","previouslyFormattedCitation":"(Whinney et al., 2017)"},"properties":{"noteIndex":0},"schema":"https://github.com/citation-style-language/schema/raw/master/csl-citation.json"}</w:instrText>
      </w:r>
      <w:r w:rsidR="00667F1D">
        <w:rPr>
          <w:rFonts w:ascii="Times New Roman" w:hAnsi="Times New Roman" w:cs="Times New Roman"/>
        </w:rPr>
        <w:fldChar w:fldCharType="separate"/>
      </w:r>
      <w:r w:rsidR="00667F1D" w:rsidRPr="00667F1D">
        <w:rPr>
          <w:rFonts w:ascii="Times New Roman" w:hAnsi="Times New Roman" w:cs="Times New Roman"/>
          <w:noProof/>
        </w:rPr>
        <w:t>(Whinney et al., 2017)</w:t>
      </w:r>
      <w:r w:rsidR="00667F1D">
        <w:rPr>
          <w:rFonts w:ascii="Times New Roman" w:hAnsi="Times New Roman" w:cs="Times New Roman"/>
        </w:rPr>
        <w:fldChar w:fldCharType="end"/>
      </w:r>
      <w:ins w:id="299" w:author="Geography" w:date="2020-12-10T09:54:00Z">
        <w:r w:rsidR="00531D4A">
          <w:rPr>
            <w:rFonts w:ascii="Times New Roman" w:hAnsi="Times New Roman" w:cs="Times New Roman"/>
          </w:rPr>
          <w:t>.</w:t>
        </w:r>
      </w:ins>
      <w:del w:id="300" w:author="Geography" w:date="2020-12-10T09:54:00Z">
        <w:r w:rsidR="00667F1D" w:rsidDel="00531D4A">
          <w:rPr>
            <w:rFonts w:ascii="Times New Roman" w:hAnsi="Times New Roman" w:cs="Times New Roman"/>
          </w:rPr>
          <w:delText xml:space="preserve"> were not available at the time of deployment.</w:delText>
        </w:r>
      </w:del>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r w:rsidRPr="009C7F0B">
        <w:rPr>
          <w:rFonts w:ascii="Times New Roman" w:hAnsi="Times New Roman" w:cs="Times New Roman"/>
        </w:rPr>
        <w:t>3. Results</w:t>
      </w:r>
    </w:p>
    <w:p w14:paraId="049ED59C" w14:textId="77777777" w:rsidR="00491DA3" w:rsidRPr="009C7F0B" w:rsidRDefault="00491DA3" w:rsidP="009C7F0B">
      <w:pPr>
        <w:spacing w:after="0"/>
        <w:rPr>
          <w:rFonts w:ascii="Times New Roman" w:hAnsi="Times New Roman" w:cs="Times New Roman"/>
        </w:rPr>
      </w:pPr>
    </w:p>
    <w:p w14:paraId="622302DB" w14:textId="1F1827CA" w:rsidR="00491DA3" w:rsidRPr="009D1407"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w:t>
      </w:r>
      <w:r w:rsidR="009D1407">
        <w:rPr>
          <w:rFonts w:ascii="Times New Roman" w:hAnsi="Times New Roman" w:cs="Times New Roman"/>
        </w:rPr>
        <w:t>(</w:t>
      </w:r>
      <w:r w:rsidR="009D1407" w:rsidRPr="00667F1D">
        <w:rPr>
          <w:rFonts w:ascii="Times New Roman" w:hAnsi="Times New Roman" w:cs="Times New Roman"/>
          <w:i/>
          <w:iCs/>
        </w:rPr>
        <w:t>SSY</w:t>
      </w:r>
      <w:r w:rsidR="009D1407">
        <w:rPr>
          <w:rFonts w:ascii="Times New Roman" w:hAnsi="Times New Roman" w:cs="Times New Roman"/>
        </w:rPr>
        <w:t xml:space="preserve">) </w:t>
      </w:r>
      <w:r w:rsidRPr="009C7F0B">
        <w:rPr>
          <w:rFonts w:ascii="Times New Roman" w:hAnsi="Times New Roman" w:cs="Times New Roman"/>
        </w:rPr>
        <w:t xml:space="preserve">and </w:t>
      </w:r>
      <w:r w:rsidR="0077169E" w:rsidRPr="009C7F0B">
        <w:rPr>
          <w:rFonts w:ascii="Times New Roman" w:hAnsi="Times New Roman" w:cs="Times New Roman"/>
        </w:rPr>
        <w:t xml:space="preserve">mean </w:t>
      </w:r>
      <w:r w:rsidRPr="009C7F0B">
        <w:rPr>
          <w:rFonts w:ascii="Times New Roman" w:hAnsi="Times New Roman" w:cs="Times New Roman"/>
        </w:rPr>
        <w:t>wave heights</w:t>
      </w:r>
      <w:r w:rsidR="009D1407">
        <w:rPr>
          <w:rFonts w:ascii="Times New Roman" w:hAnsi="Times New Roman" w:cs="Times New Roman"/>
        </w:rPr>
        <w:t xml:space="preserve"> (</w:t>
      </w:r>
      <w:r w:rsidR="009D1407" w:rsidRPr="008A0406">
        <w:rPr>
          <w:rFonts w:ascii="Times New Roman" w:hAnsi="Times New Roman" w:cs="Times New Roman"/>
          <w:i/>
        </w:rPr>
        <w:t>Hmean</w:t>
      </w:r>
      <w:r w:rsidR="009D1407">
        <w:rPr>
          <w:rFonts w:ascii="Times New Roman" w:hAnsi="Times New Roman" w:cs="Times New Roman"/>
        </w:rPr>
        <w:t>)</w:t>
      </w:r>
    </w:p>
    <w:p w14:paraId="2966DF68" w14:textId="2E4F9F0B" w:rsidR="006B7697" w:rsidRDefault="002903D1" w:rsidP="009F4D07">
      <w:pPr>
        <w:spacing w:after="0"/>
        <w:ind w:firstLine="720"/>
        <w:rPr>
          <w:rFonts w:ascii="Times New Roman" w:hAnsi="Times New Roman" w:cs="Times New Roman"/>
        </w:rPr>
      </w:pPr>
      <w:r w:rsidRPr="009C7F0B">
        <w:rPr>
          <w:rFonts w:ascii="Times New Roman" w:hAnsi="Times New Roman" w:cs="Times New Roman"/>
        </w:rPr>
        <w:t xml:space="preserve"> </w:t>
      </w:r>
      <w:del w:id="301" w:author="Geography" w:date="2020-12-10T09:56:00Z">
        <w:r w:rsidR="00491DA3" w:rsidRPr="009C7F0B" w:rsidDel="009A71B4">
          <w:rPr>
            <w:rFonts w:ascii="Times New Roman" w:hAnsi="Times New Roman" w:cs="Times New Roman"/>
          </w:rPr>
          <w:delText xml:space="preserve">Seasonal patterns of </w:delText>
        </w:r>
      </w:del>
      <w:del w:id="302" w:author="Geography" w:date="2020-12-10T09:54:00Z">
        <w:r w:rsidR="00667F1D" w:rsidRPr="00667F1D" w:rsidDel="009A71B4">
          <w:rPr>
            <w:rFonts w:ascii="Times New Roman" w:hAnsi="Times New Roman" w:cs="Times New Roman"/>
            <w:i/>
            <w:iCs/>
          </w:rPr>
          <w:delText>Hmean</w:delText>
        </w:r>
        <w:r w:rsidR="00491DA3" w:rsidRPr="009C7F0B" w:rsidDel="009A71B4">
          <w:rPr>
            <w:rFonts w:ascii="Times New Roman" w:hAnsi="Times New Roman" w:cs="Times New Roman"/>
          </w:rPr>
          <w:delText xml:space="preserve"> and </w:delText>
        </w:r>
      </w:del>
      <w:del w:id="303" w:author="Geography" w:date="2020-12-10T09:56:00Z">
        <w:r w:rsidR="00A949C6" w:rsidRPr="00667F1D" w:rsidDel="009A71B4">
          <w:rPr>
            <w:rFonts w:ascii="Times New Roman" w:hAnsi="Times New Roman" w:cs="Times New Roman"/>
            <w:i/>
            <w:iCs/>
          </w:rPr>
          <w:delText>SSY</w:delText>
        </w:r>
        <w:r w:rsidR="00491DA3" w:rsidRPr="009C7F0B" w:rsidDel="009A71B4">
          <w:rPr>
            <w:rFonts w:ascii="Times New Roman" w:hAnsi="Times New Roman" w:cs="Times New Roman"/>
          </w:rPr>
          <w:delText xml:space="preserve"> were hypothesized to vary such that</w:delText>
        </w:r>
      </w:del>
      <w:ins w:id="304" w:author="Geography" w:date="2020-12-10T09:56:00Z">
        <w:r w:rsidR="009A71B4">
          <w:rPr>
            <w:rFonts w:ascii="Times New Roman" w:hAnsi="Times New Roman" w:cs="Times New Roman"/>
          </w:rPr>
          <w:t>We hypothesized that</w:t>
        </w:r>
      </w:ins>
      <w:r w:rsidR="00491DA3" w:rsidRPr="009C7F0B">
        <w:rPr>
          <w:rFonts w:ascii="Times New Roman" w:hAnsi="Times New Roman" w:cs="Times New Roman"/>
        </w:rPr>
        <w:t xml:space="preserve"> large </w:t>
      </w:r>
      <w:r w:rsidR="009D1407" w:rsidRPr="008A0406">
        <w:rPr>
          <w:rFonts w:ascii="Times New Roman" w:hAnsi="Times New Roman" w:cs="Times New Roman"/>
          <w:i/>
        </w:rPr>
        <w:t>Hmean</w:t>
      </w:r>
      <w:r w:rsidR="00491DA3" w:rsidRPr="009C7F0B">
        <w:rPr>
          <w:rFonts w:ascii="Times New Roman" w:hAnsi="Times New Roman" w:cs="Times New Roman"/>
        </w:rPr>
        <w:t xml:space="preserve">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w:t>
      </w:r>
      <w:ins w:id="305" w:author="Geography" w:date="2020-12-10T09:56:00Z">
        <w:r w:rsidR="009A71B4">
          <w:rPr>
            <w:rFonts w:ascii="Times New Roman" w:hAnsi="Times New Roman" w:cs="Times New Roman"/>
          </w:rPr>
          <w:t>-dominated</w:t>
        </w:r>
      </w:ins>
      <w:r w:rsidR="00491DA3" w:rsidRPr="009C7F0B">
        <w:rPr>
          <w:rFonts w:ascii="Times New Roman" w:hAnsi="Times New Roman" w:cs="Times New Roman"/>
        </w:rPr>
        <w:t xml:space="preserve"> dry season (May-September), caus</w:t>
      </w:r>
      <w:r w:rsidR="00667F1D">
        <w:rPr>
          <w:rFonts w:ascii="Times New Roman" w:hAnsi="Times New Roman" w:cs="Times New Roman"/>
        </w:rPr>
        <w:t>ing</w:t>
      </w:r>
      <w:r w:rsidR="00491DA3" w:rsidRPr="009C7F0B">
        <w:rPr>
          <w:rFonts w:ascii="Times New Roman" w:hAnsi="Times New Roman" w:cs="Times New Roman"/>
        </w:rPr>
        <w:t xml:space="preserve"> low terrigenous sediment accumulation.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 xml:space="preserve">mostly followed the </w:t>
      </w:r>
      <w:r w:rsidR="006B7697">
        <w:rPr>
          <w:rFonts w:ascii="Times New Roman" w:hAnsi="Times New Roman" w:cs="Times New Roman"/>
        </w:rPr>
        <w:t>expected</w:t>
      </w:r>
      <w:r w:rsidR="00491DA3" w:rsidRPr="009C7F0B">
        <w:rPr>
          <w:rFonts w:ascii="Times New Roman" w:hAnsi="Times New Roman" w:cs="Times New Roman"/>
        </w:rPr>
        <w:t xml:space="preserve"> pattern with peak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occurring around June-August and lowest</w:t>
      </w:r>
      <w:r w:rsidR="00F660C4" w:rsidRPr="009C7F0B">
        <w:rPr>
          <w:rFonts w:ascii="Times New Roman" w:hAnsi="Times New Roman" w:cs="Times New Roman"/>
        </w:rPr>
        <w:t xml:space="preserve"> </w:t>
      </w:r>
      <w:r w:rsidR="00491DA3" w:rsidRPr="009C7F0B">
        <w:rPr>
          <w:rFonts w:ascii="Times New Roman" w:hAnsi="Times New Roman" w:cs="Times New Roman"/>
        </w:rPr>
        <w:t xml:space="preserve">during December-February, with the exception of larger than expecte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in April 2014 and January 2015</w:t>
      </w:r>
      <w:r w:rsidR="006B7697">
        <w:rPr>
          <w:rFonts w:ascii="Times New Roman" w:hAnsi="Times New Roman" w:cs="Times New Roman"/>
        </w:rPr>
        <w:t xml:space="preserve"> driven by discrete, large swell events</w:t>
      </w:r>
      <w:r w:rsidR="00491DA3" w:rsidRPr="009C7F0B">
        <w:rPr>
          <w:rFonts w:ascii="Times New Roman" w:hAnsi="Times New Roman" w:cs="Times New Roman"/>
        </w:rPr>
        <w:t xml:space="preserve">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p>
    <w:p w14:paraId="5615CF15" w14:textId="55D7FD09" w:rsidR="00491DA3" w:rsidRPr="009C7F0B" w:rsidRDefault="00491DA3" w:rsidP="009F4D07">
      <w:pPr>
        <w:spacing w:after="0"/>
        <w:ind w:firstLine="720"/>
        <w:rPr>
          <w:rFonts w:ascii="Times New Roman" w:hAnsi="Times New Roman" w:cs="Times New Roman"/>
        </w:rPr>
      </w:pPr>
      <w:r w:rsidRPr="006B7697">
        <w:rPr>
          <w:rFonts w:ascii="Times New Roman" w:hAnsi="Times New Roman" w:cs="Times New Roman"/>
          <w:i/>
          <w:iCs/>
        </w:rPr>
        <w:lastRenderedPageBreak/>
        <w:t>SSY</w:t>
      </w:r>
      <w:r w:rsidRPr="009C7F0B">
        <w:rPr>
          <w:rFonts w:ascii="Times New Roman" w:hAnsi="Times New Roman" w:cs="Times New Roman"/>
        </w:rPr>
        <w:t xml:space="preserve"> did not follow the </w:t>
      </w:r>
      <w:r w:rsidR="006B7697">
        <w:rPr>
          <w:rFonts w:ascii="Times New Roman" w:hAnsi="Times New Roman" w:cs="Times New Roman"/>
        </w:rPr>
        <w:t xml:space="preserve">expected pattern of low </w:t>
      </w:r>
      <w:r w:rsidR="006B7697" w:rsidRPr="006B7697">
        <w:rPr>
          <w:rFonts w:ascii="Times New Roman" w:hAnsi="Times New Roman" w:cs="Times New Roman"/>
          <w:i/>
          <w:iCs/>
        </w:rPr>
        <w:t>SSY</w:t>
      </w:r>
      <w:r w:rsidR="006B7697">
        <w:rPr>
          <w:rFonts w:ascii="Times New Roman" w:hAnsi="Times New Roman" w:cs="Times New Roman"/>
        </w:rPr>
        <w:t xml:space="preserve"> in the dry season and high </w:t>
      </w:r>
      <w:r w:rsidR="006B7697" w:rsidRPr="006B7697">
        <w:rPr>
          <w:rFonts w:ascii="Times New Roman" w:hAnsi="Times New Roman" w:cs="Times New Roman"/>
          <w:i/>
          <w:iCs/>
        </w:rPr>
        <w:t>SSY</w:t>
      </w:r>
      <w:r w:rsidR="006B7697">
        <w:rPr>
          <w:rFonts w:ascii="Times New Roman" w:hAnsi="Times New Roman" w:cs="Times New Roman"/>
        </w:rPr>
        <w:t xml:space="preserve"> in the wet season</w:t>
      </w:r>
      <w:r w:rsidRPr="009C7F0B">
        <w:rPr>
          <w:rFonts w:ascii="Times New Roman" w:hAnsi="Times New Roman" w:cs="Times New Roman"/>
        </w:rPr>
        <w:t xml:space="preserve">. The highest </w:t>
      </w:r>
      <w:r w:rsidRPr="006B7697">
        <w:rPr>
          <w:rFonts w:ascii="Times New Roman" w:hAnsi="Times New Roman" w:cs="Times New Roman"/>
          <w:i/>
          <w:iCs/>
        </w:rPr>
        <w:t>SSY</w:t>
      </w:r>
      <w:r w:rsidRPr="009C7F0B">
        <w:rPr>
          <w:rFonts w:ascii="Times New Roman" w:hAnsi="Times New Roman" w:cs="Times New Roman"/>
        </w:rPr>
        <w:t xml:space="preserve"> was observed during the July-September 2014 period </w:t>
      </w:r>
      <w:r w:rsidR="00A949C6">
        <w:rPr>
          <w:rFonts w:ascii="Times New Roman" w:hAnsi="Times New Roman" w:cs="Times New Roman"/>
        </w:rPr>
        <w:t>because</w:t>
      </w:r>
      <w:r w:rsidRPr="009C7F0B">
        <w:rPr>
          <w:rFonts w:ascii="Times New Roman" w:hAnsi="Times New Roman" w:cs="Times New Roman"/>
        </w:rPr>
        <w:t xml:space="preserve"> </w:t>
      </w:r>
      <w:r w:rsidR="00A949C6">
        <w:rPr>
          <w:rFonts w:ascii="Times New Roman" w:hAnsi="Times New Roman" w:cs="Times New Roman"/>
        </w:rPr>
        <w:t>(</w:t>
      </w:r>
      <w:r w:rsidRPr="009C7F0B">
        <w:rPr>
          <w:rFonts w:ascii="Times New Roman" w:hAnsi="Times New Roman" w:cs="Times New Roman"/>
        </w:rPr>
        <w:t xml:space="preserve">1) the largest single storm recorded </w:t>
      </w:r>
      <w:del w:id="306" w:author="Geography" w:date="2020-12-10T09:57:00Z">
        <w:r w:rsidRPr="009C7F0B" w:rsidDel="009A71B4">
          <w:rPr>
            <w:rFonts w:ascii="Times New Roman" w:hAnsi="Times New Roman" w:cs="Times New Roman"/>
          </w:rPr>
          <w:delText>in the past four years</w:delText>
        </w:r>
      </w:del>
      <w:ins w:id="307" w:author="Geography" w:date="2020-12-10T09:57:00Z">
        <w:r w:rsidR="009A71B4">
          <w:rPr>
            <w:rFonts w:ascii="Times New Roman" w:hAnsi="Times New Roman" w:cs="Times New Roman"/>
          </w:rPr>
          <w:t>during the study period</w:t>
        </w:r>
      </w:ins>
      <w:r w:rsidRPr="009C7F0B">
        <w:rPr>
          <w:rFonts w:ascii="Times New Roman" w:hAnsi="Times New Roman" w:cs="Times New Roman"/>
        </w:rPr>
        <w:t xml:space="preserve"> occurred </w:t>
      </w:r>
      <w:r w:rsidR="00A949C6">
        <w:rPr>
          <w:rFonts w:ascii="Times New Roman" w:hAnsi="Times New Roman" w:cs="Times New Roman"/>
        </w:rPr>
        <w:t xml:space="preserve">25 </w:t>
      </w:r>
      <w:r w:rsidRPr="009C7F0B">
        <w:rPr>
          <w:rFonts w:ascii="Times New Roman" w:hAnsi="Times New Roman" w:cs="Times New Roman"/>
        </w:rPr>
        <w:t xml:space="preserve">July 2014,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essina &amp; Biggs, 2016)</w:t>
      </w:r>
      <w:r w:rsidRPr="009C7F0B">
        <w:rPr>
          <w:rFonts w:ascii="Times New Roman" w:hAnsi="Times New Roman" w:cs="Times New Roman"/>
        </w:rPr>
        <w:fldChar w:fldCharType="end"/>
      </w:r>
      <w:r w:rsidRPr="009C7F0B">
        <w:rPr>
          <w:rFonts w:ascii="Times New Roman" w:hAnsi="Times New Roman" w:cs="Times New Roman"/>
        </w:rPr>
        <w:t xml:space="preserve">, and </w:t>
      </w:r>
      <w:r w:rsidR="009C7F0B">
        <w:rPr>
          <w:rFonts w:ascii="Times New Roman" w:hAnsi="Times New Roman" w:cs="Times New Roman"/>
        </w:rPr>
        <w:t>(</w:t>
      </w:r>
      <w:r w:rsidRPr="009C7F0B">
        <w:rPr>
          <w:rFonts w:ascii="Times New Roman" w:hAnsi="Times New Roman" w:cs="Times New Roman"/>
        </w:rPr>
        <w:t>2) s</w:t>
      </w:r>
      <w:ins w:id="308" w:author="Geography" w:date="2020-12-10T09:57:00Z">
        <w:r w:rsidR="009A71B4">
          <w:rPr>
            <w:rFonts w:ascii="Times New Roman" w:hAnsi="Times New Roman" w:cs="Times New Roman"/>
          </w:rPr>
          <w:t>e</w:t>
        </w:r>
      </w:ins>
      <w:del w:id="309" w:author="Geography" w:date="2020-12-10T09:57:00Z">
        <w:r w:rsidRPr="009C7F0B" w:rsidDel="009A71B4">
          <w:rPr>
            <w:rFonts w:ascii="Times New Roman" w:hAnsi="Times New Roman" w:cs="Times New Roman"/>
          </w:rPr>
          <w:delText>e</w:delText>
        </w:r>
      </w:del>
      <w:r w:rsidRPr="009C7F0B">
        <w:rPr>
          <w:rFonts w:ascii="Times New Roman" w:hAnsi="Times New Roman" w:cs="Times New Roman"/>
        </w:rPr>
        <w:t xml:space="preserve">diment mitigation at the quarry in October significantly reduced total SSY from the watershed that would have occurred during the 2014-2015 wet season (October-Apri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6520E6F6" w:rsidR="0003387C" w:rsidRPr="009C7F0B" w:rsidRDefault="006B7697" w:rsidP="009C7F0B">
      <w:pPr>
        <w:spacing w:after="0"/>
        <w:ind w:firstLine="720"/>
        <w:rPr>
          <w:rFonts w:ascii="Times New Roman" w:hAnsi="Times New Roman" w:cs="Times New Roman"/>
        </w:rPr>
      </w:pPr>
      <w:r>
        <w:rPr>
          <w:rFonts w:ascii="Times New Roman" w:hAnsi="Times New Roman" w:cs="Times New Roman"/>
        </w:rPr>
        <w:fldChar w:fldCharType="begin" w:fldLock="1"/>
      </w:r>
      <w:r w:rsidR="003F47DF">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Pr="006B7697">
        <w:rPr>
          <w:rFonts w:ascii="Times New Roman" w:hAnsi="Times New Roman" w:cs="Times New Roman"/>
          <w:noProof/>
        </w:rPr>
        <w:t xml:space="preserve">Storlazzi et al., </w:t>
      </w:r>
      <w:r>
        <w:rPr>
          <w:rFonts w:ascii="Times New Roman" w:hAnsi="Times New Roman" w:cs="Times New Roman"/>
          <w:noProof/>
        </w:rPr>
        <w:t>(</w:t>
      </w:r>
      <w:r w:rsidRPr="006B7697">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w:t>
      </w:r>
      <w:r w:rsidR="00B855F3" w:rsidRPr="009C7F0B">
        <w:rPr>
          <w:rFonts w:ascii="Times New Roman" w:hAnsi="Times New Roman" w:cs="Times New Roman"/>
        </w:rPr>
        <w:t>showed that the orientation of wind and wave-forcing over the southern reef caused clockwise water cir</w:t>
      </w:r>
      <w:r w:rsidR="0077169E" w:rsidRPr="009C7F0B">
        <w:rPr>
          <w:rFonts w:ascii="Times New Roman" w:hAnsi="Times New Roman" w:cs="Times New Roman"/>
        </w:rPr>
        <w:t xml:space="preserve">culation over the </w:t>
      </w:r>
      <w:r w:rsidR="009D1407">
        <w:rPr>
          <w:rFonts w:ascii="Times New Roman" w:hAnsi="Times New Roman" w:cs="Times New Roman"/>
        </w:rPr>
        <w:t xml:space="preserve">more energetic </w:t>
      </w:r>
      <w:r w:rsidR="0077169E" w:rsidRPr="009C7F0B">
        <w:rPr>
          <w:rFonts w:ascii="Times New Roman" w:hAnsi="Times New Roman" w:cs="Times New Roman"/>
        </w:rPr>
        <w:t>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00B855F3" w:rsidRPr="009C7F0B">
        <w:rPr>
          <w:rFonts w:ascii="Times New Roman" w:hAnsi="Times New Roman" w:cs="Times New Roman"/>
        </w:rPr>
        <w:t xml:space="preserve"> deflecting sediment plumes from Faga’alu Stream over the </w:t>
      </w:r>
      <w:r w:rsidR="009D1407">
        <w:rPr>
          <w:rFonts w:ascii="Times New Roman" w:hAnsi="Times New Roman" w:cs="Times New Roman"/>
        </w:rPr>
        <w:t xml:space="preserve">more quiescent </w:t>
      </w:r>
      <w:r w:rsidR="00B855F3" w:rsidRPr="009C7F0B">
        <w:rPr>
          <w:rFonts w:ascii="Times New Roman" w:hAnsi="Times New Roman" w:cs="Times New Roman"/>
        </w:rPr>
        <w:t>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00B855F3" w:rsidRPr="009C7F0B">
        <w:rPr>
          <w:rFonts w:ascii="Times New Roman" w:hAnsi="Times New Roman" w:cs="Times New Roman"/>
        </w:rPr>
        <w:t xml:space="preserve"> (</w:t>
      </w:r>
      <w:r w:rsidR="00B855F3" w:rsidRPr="009C7F0B">
        <w:rPr>
          <w:rFonts w:ascii="Times New Roman" w:hAnsi="Times New Roman" w:cs="Times New Roman"/>
        </w:rPr>
        <w:fldChar w:fldCharType="begin"/>
      </w:r>
      <w:r w:rsidR="00B855F3" w:rsidRPr="009C7F0B">
        <w:rPr>
          <w:rFonts w:ascii="Times New Roman" w:hAnsi="Times New Roman" w:cs="Times New Roman"/>
        </w:rPr>
        <w:instrText xml:space="preserve"> REF _Ref447092869 \h </w:instrText>
      </w:r>
      <w:r w:rsidR="00B855F3" w:rsidRPr="009C7F0B">
        <w:rPr>
          <w:rFonts w:ascii="Times New Roman" w:hAnsi="Times New Roman" w:cs="Times New Roman"/>
        </w:rPr>
      </w:r>
      <w:r w:rsidR="00B855F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00B855F3" w:rsidRPr="009C7F0B">
        <w:rPr>
          <w:rFonts w:ascii="Times New Roman" w:hAnsi="Times New Roman" w:cs="Times New Roman"/>
        </w:rPr>
        <w:fldChar w:fldCharType="end"/>
      </w:r>
      <w:r w:rsidR="00B855F3"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57DF1">
        <w:rPr>
          <w:rFonts w:ascii="Times New Roman" w:hAnsi="Times New Roman" w:cs="Times New Roman"/>
        </w:rPr>
        <w:t xml:space="preserve"> (</w:t>
      </w:r>
      <w:r w:rsidR="00057DF1">
        <w:rPr>
          <w:rFonts w:ascii="Times New Roman" w:hAnsi="Times New Roman" w:cs="Times New Roman"/>
        </w:rPr>
        <w:fldChar w:fldCharType="begin"/>
      </w:r>
      <w:r w:rsidR="00057DF1">
        <w:rPr>
          <w:rFonts w:ascii="Times New Roman" w:hAnsi="Times New Roman" w:cs="Times New Roman"/>
        </w:rPr>
        <w:instrText xml:space="preserve"> REF _Ref447092869 \h </w:instrText>
      </w:r>
      <w:r w:rsidR="00057DF1">
        <w:rPr>
          <w:rFonts w:ascii="Times New Roman" w:hAnsi="Times New Roman" w:cs="Times New Roman"/>
        </w:rPr>
      </w:r>
      <w:r w:rsidR="00057DF1">
        <w:rPr>
          <w:rFonts w:ascii="Times New Roman" w:hAnsi="Times New Roman" w:cs="Times New Roman"/>
        </w:rPr>
        <w:fldChar w:fldCharType="separate"/>
      </w:r>
      <w:r w:rsidR="00057DF1" w:rsidRPr="003B287B">
        <w:rPr>
          <w:rFonts w:ascii="Times New Roman" w:hAnsi="Times New Roman" w:cs="Times New Roman"/>
        </w:rPr>
        <w:t xml:space="preserve">Figure </w:t>
      </w:r>
      <w:r w:rsidR="00057DF1" w:rsidRPr="003B287B">
        <w:rPr>
          <w:rFonts w:ascii="Times New Roman" w:hAnsi="Times New Roman" w:cs="Times New Roman"/>
          <w:noProof/>
        </w:rPr>
        <w:t>4</w:t>
      </w:r>
      <w:r w:rsidR="00057DF1">
        <w:rPr>
          <w:rFonts w:ascii="Times New Roman" w:hAnsi="Times New Roman" w:cs="Times New Roman"/>
        </w:rPr>
        <w:fldChar w:fldCharType="end"/>
      </w:r>
      <w:r w:rsidR="00710B1E">
        <w:rPr>
          <w:rFonts w:ascii="Times New Roman" w:hAnsi="Times New Roman" w:cs="Times New Roman"/>
        </w:rPr>
        <w:t xml:space="preserve">b). </w:t>
      </w:r>
      <w:ins w:id="310" w:author="Geography" w:date="2020-12-10T09:58:00Z">
        <w:r w:rsidR="00870F91">
          <w:rPr>
            <w:rFonts w:ascii="Times New Roman" w:hAnsi="Times New Roman" w:cs="Times New Roman"/>
          </w:rPr>
          <w:t>On</w:t>
        </w:r>
      </w:ins>
      <w:ins w:id="311" w:author="Geography" w:date="2020-12-10T09:59:00Z">
        <w:r w:rsidR="00870F91">
          <w:rPr>
            <w:rFonts w:ascii="Times New Roman" w:hAnsi="Times New Roman" w:cs="Times New Roman"/>
          </w:rPr>
          <w:t xml:space="preserve"> February 21, 2014,</w:t>
        </w:r>
      </w:ins>
      <w:del w:id="312" w:author="Geography" w:date="2020-12-10T09:59:00Z">
        <w:r w:rsidR="00710B1E" w:rsidDel="00870F91">
          <w:rPr>
            <w:rFonts w:ascii="Times New Roman" w:hAnsi="Times New Roman" w:cs="Times New Roman"/>
          </w:rPr>
          <w:delText>U</w:delText>
        </w:r>
        <w:r w:rsidR="002A5045" w:rsidRPr="009C7F0B" w:rsidDel="00870F91">
          <w:rPr>
            <w:rFonts w:ascii="Times New Roman" w:hAnsi="Times New Roman" w:cs="Times New Roman"/>
          </w:rPr>
          <w:delText>nder calm wave and wind conditions</w:delText>
        </w:r>
        <w:r w:rsidR="00710B1E" w:rsidDel="00870F91">
          <w:rPr>
            <w:rFonts w:ascii="Times New Roman" w:hAnsi="Times New Roman" w:cs="Times New Roman"/>
          </w:rPr>
          <w:delText>,</w:delText>
        </w:r>
      </w:del>
      <w:r w:rsidR="00F660C4" w:rsidRPr="009C7F0B">
        <w:rPr>
          <w:rFonts w:ascii="Times New Roman" w:hAnsi="Times New Roman" w:cs="Times New Roman"/>
        </w:rPr>
        <w:t xml:space="preserve"> </w:t>
      </w:r>
      <w:r w:rsidR="008B2837">
        <w:rPr>
          <w:rFonts w:ascii="Times New Roman" w:hAnsi="Times New Roman" w:cs="Times New Roman"/>
        </w:rPr>
        <w:t xml:space="preserve">the reef was clear of sediment </w:t>
      </w:r>
      <w:ins w:id="313" w:author="Geography" w:date="2020-12-10T09:59:00Z">
        <w:r w:rsidR="00870F91">
          <w:rPr>
            <w:rFonts w:ascii="Times New Roman" w:hAnsi="Times New Roman" w:cs="Times New Roman"/>
          </w:rPr>
          <w:t>u</w:t>
        </w:r>
        <w:r w:rsidR="00870F91" w:rsidRPr="009C7F0B">
          <w:rPr>
            <w:rFonts w:ascii="Times New Roman" w:hAnsi="Times New Roman" w:cs="Times New Roman"/>
          </w:rPr>
          <w:t xml:space="preserve">nder calm wave and wind conditions </w:t>
        </w:r>
      </w:ins>
      <w:r w:rsidR="00EB420F">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c)</w:t>
      </w:r>
      <w:ins w:id="314" w:author="Geography" w:date="2020-12-10T09:59:00Z">
        <w:r w:rsidR="00870F91">
          <w:rPr>
            <w:rFonts w:ascii="Times New Roman" w:hAnsi="Times New Roman" w:cs="Times New Roman"/>
          </w:rPr>
          <w:t>. R</w:t>
        </w:r>
      </w:ins>
      <w:del w:id="315" w:author="Geography" w:date="2020-12-10T09:59:00Z">
        <w:r w:rsidR="00710B1E" w:rsidDel="00870F91">
          <w:rPr>
            <w:rFonts w:ascii="Times New Roman" w:hAnsi="Times New Roman" w:cs="Times New Roman"/>
          </w:rPr>
          <w:delText xml:space="preserve"> and </w:delText>
        </w:r>
        <w:r w:rsidR="008B2837" w:rsidDel="00870F91">
          <w:rPr>
            <w:rFonts w:ascii="Times New Roman" w:hAnsi="Times New Roman" w:cs="Times New Roman"/>
          </w:rPr>
          <w:delText>r</w:delText>
        </w:r>
      </w:del>
      <w:r w:rsidR="008B2837">
        <w:rPr>
          <w:rFonts w:ascii="Times New Roman" w:hAnsi="Times New Roman" w:cs="Times New Roman"/>
        </w:rPr>
        <w:t xml:space="preserve">ainfall reached peak intensity </w:t>
      </w:r>
      <w:r w:rsidR="00710B1E">
        <w:rPr>
          <w:rFonts w:ascii="Times New Roman" w:hAnsi="Times New Roman" w:cs="Times New Roman"/>
        </w:rPr>
        <w:t>30 min</w:t>
      </w:r>
      <w:ins w:id="316" w:author="Geography" w:date="2020-12-10T09:59:00Z">
        <w:r w:rsidR="00870F91">
          <w:rPr>
            <w:rFonts w:ascii="Times New Roman" w:hAnsi="Times New Roman" w:cs="Times New Roman"/>
          </w:rPr>
          <w:t>utes</w:t>
        </w:r>
      </w:ins>
      <w:r w:rsidR="00710B1E">
        <w:rPr>
          <w:rFonts w:ascii="Times New Roman" w:hAnsi="Times New Roman" w:cs="Times New Roman"/>
        </w:rPr>
        <w:t xml:space="preserve"> later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d)</w:t>
      </w:r>
      <w:ins w:id="317" w:author="Geography" w:date="2020-12-10T09:59:00Z">
        <w:r w:rsidR="00870F91">
          <w:rPr>
            <w:rFonts w:ascii="Times New Roman" w:hAnsi="Times New Roman" w:cs="Times New Roman"/>
          </w:rPr>
          <w:t>, and l</w:t>
        </w:r>
      </w:ins>
      <w:del w:id="318" w:author="Geography" w:date="2020-12-10T09:59:00Z">
        <w:r w:rsidR="00710B1E" w:rsidDel="00870F91">
          <w:rPr>
            <w:rFonts w:ascii="Times New Roman" w:hAnsi="Times New Roman" w:cs="Times New Roman"/>
          </w:rPr>
          <w:delText>. L</w:delText>
        </w:r>
      </w:del>
      <w:r w:rsidR="00710B1E">
        <w:rPr>
          <w:rFonts w:ascii="Times New Roman" w:hAnsi="Times New Roman" w:cs="Times New Roman"/>
        </w:rPr>
        <w:t>ess than</w:t>
      </w:r>
      <w:r w:rsidR="008B2837">
        <w:rPr>
          <w:rFonts w:ascii="Times New Roman" w:hAnsi="Times New Roman" w:cs="Times New Roman"/>
        </w:rPr>
        <w:t xml:space="preserve"> 15 min</w:t>
      </w:r>
      <w:ins w:id="319" w:author="Geography" w:date="2020-12-10T09:59:00Z">
        <w:r w:rsidR="00870F91">
          <w:rPr>
            <w:rFonts w:ascii="Times New Roman" w:hAnsi="Times New Roman" w:cs="Times New Roman"/>
          </w:rPr>
          <w:t>utes</w:t>
        </w:r>
      </w:ins>
      <w:r w:rsidR="008B2837">
        <w:rPr>
          <w:rFonts w:ascii="Times New Roman" w:hAnsi="Times New Roman" w:cs="Times New Roman"/>
        </w:rPr>
        <w:t xml:space="preserve"> </w:t>
      </w:r>
      <w:r w:rsidR="00710B1E">
        <w:rPr>
          <w:rFonts w:ascii="Times New Roman" w:hAnsi="Times New Roman" w:cs="Times New Roman"/>
        </w:rPr>
        <w:t xml:space="preserve">after peak rainfall intensity, </w:t>
      </w:r>
      <w:r w:rsidR="008B2837">
        <w:rPr>
          <w:rFonts w:ascii="Times New Roman" w:hAnsi="Times New Roman" w:cs="Times New Roman"/>
        </w:rPr>
        <w:t>sediment discharge</w:t>
      </w:r>
      <w:r w:rsidR="00710B1E">
        <w:rPr>
          <w:rFonts w:ascii="Times New Roman" w:hAnsi="Times New Roman" w:cs="Times New Roman"/>
        </w:rPr>
        <w:t>d</w:t>
      </w:r>
      <w:r w:rsidR="008B2837">
        <w:rPr>
          <w:rFonts w:ascii="Times New Roman" w:hAnsi="Times New Roman" w:cs="Times New Roman"/>
        </w:rPr>
        <w:t xml:space="preserve"> from the stream </w:t>
      </w:r>
      <w:del w:id="320" w:author="Geography" w:date="2020-12-10T10:00:00Z">
        <w:r w:rsidR="008B2837" w:rsidDel="00870F91">
          <w:rPr>
            <w:rFonts w:ascii="Times New Roman" w:hAnsi="Times New Roman" w:cs="Times New Roman"/>
          </w:rPr>
          <w:delText>outlet</w:delText>
        </w:r>
      </w:del>
      <w:r w:rsidR="008B2837">
        <w:rPr>
          <w:rFonts w:ascii="Times New Roman" w:hAnsi="Times New Roman" w:cs="Times New Roman"/>
        </w:rPr>
        <w:t xml:space="preserve"> </w:t>
      </w:r>
      <w:r w:rsidR="00BB7CFF">
        <w:rPr>
          <w:rFonts w:ascii="Times New Roman" w:hAnsi="Times New Roman" w:cs="Times New Roman"/>
        </w:rPr>
        <w:t xml:space="preserve">into the bay </w:t>
      </w:r>
      <w:r w:rsidR="00710B1E">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e)</w:t>
      </w:r>
      <w:r w:rsidR="008B2837">
        <w:rPr>
          <w:rFonts w:ascii="Times New Roman" w:hAnsi="Times New Roman" w:cs="Times New Roman"/>
        </w:rPr>
        <w:t xml:space="preserve">. </w:t>
      </w:r>
      <w:r w:rsidR="00710B1E">
        <w:rPr>
          <w:rFonts w:ascii="Times New Roman" w:hAnsi="Times New Roman" w:cs="Times New Roman"/>
        </w:rPr>
        <w:t>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w:t>
      </w:r>
      <w:ins w:id="321" w:author="Geography" w:date="2020-12-10T10:00:00Z">
        <w:r w:rsidR="00870F91">
          <w:rPr>
            <w:rFonts w:ascii="Times New Roman" w:hAnsi="Times New Roman" w:cs="Times New Roman"/>
          </w:rPr>
          <w:t>utes</w:t>
        </w:r>
      </w:ins>
      <w:r w:rsidR="006E4215">
        <w:rPr>
          <w:rFonts w:ascii="Times New Roman" w:hAnsi="Times New Roman" w:cs="Times New Roman"/>
        </w:rPr>
        <w:t xml:space="preserve">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f-g</w:t>
      </w:r>
      <w:r w:rsidR="006E4215">
        <w:rPr>
          <w:rFonts w:ascii="Times New Roman" w:hAnsi="Times New Roman" w:cs="Times New Roman"/>
        </w:rPr>
        <w:t xml:space="preserve">), </w:t>
      </w:r>
      <w:commentRangeStart w:id="322"/>
      <w:r w:rsidR="006E4215">
        <w:rPr>
          <w:rFonts w:ascii="Times New Roman" w:hAnsi="Times New Roman" w:cs="Times New Roman"/>
        </w:rPr>
        <w:t>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under calm conditions from</w:t>
      </w:r>
      <w:r>
        <w:rPr>
          <w:rFonts w:ascii="Times New Roman" w:hAnsi="Times New Roman" w:cs="Times New Roman"/>
        </w:rPr>
        <w:t xml:space="preserve"> </w:t>
      </w:r>
      <w:r>
        <w:rPr>
          <w:rFonts w:ascii="Times New Roman" w:hAnsi="Times New Roman" w:cs="Times New Roman"/>
        </w:rPr>
        <w:fldChar w:fldCharType="begin" w:fldLock="1"/>
      </w:r>
      <w:r w:rsidR="003F47DF">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Pr="006B7697">
        <w:rPr>
          <w:rFonts w:ascii="Times New Roman" w:hAnsi="Times New Roman" w:cs="Times New Roman"/>
          <w:noProof/>
        </w:rPr>
        <w:t xml:space="preserve">Storlazzi et al., </w:t>
      </w:r>
      <w:r>
        <w:rPr>
          <w:rFonts w:ascii="Times New Roman" w:hAnsi="Times New Roman" w:cs="Times New Roman"/>
          <w:noProof/>
        </w:rPr>
        <w:t>(</w:t>
      </w:r>
      <w:r w:rsidRPr="006B7697">
        <w:rPr>
          <w:rFonts w:ascii="Times New Roman" w:hAnsi="Times New Roman" w:cs="Times New Roman"/>
          <w:noProof/>
        </w:rPr>
        <w:t>2018)</w:t>
      </w:r>
      <w:r>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w:t>
      </w:r>
      <w:commentRangeEnd w:id="322"/>
      <w:r w:rsidR="00870F91">
        <w:rPr>
          <w:rStyle w:val="CommentReference"/>
          <w:rFonts w:asciiTheme="minorHAnsi" w:hAnsiTheme="minorHAnsi"/>
        </w:rPr>
        <w:commentReference w:id="322"/>
      </w:r>
      <w:r w:rsidR="00710B1E">
        <w:rPr>
          <w:rFonts w:ascii="Times New Roman" w:hAnsi="Times New Roman" w:cs="Times New Roman"/>
        </w:rPr>
        <w:t>The plume appears to have</w:t>
      </w:r>
      <w:r w:rsidR="008B2837">
        <w:rPr>
          <w:rFonts w:ascii="Times New Roman" w:hAnsi="Times New Roman" w:cs="Times New Roman"/>
        </w:rPr>
        <w:t xml:space="preserve"> reached peak concentration only 45 min after the initiation of rainfall and only 30 min after the plume first entered the </w:t>
      </w:r>
      <w:r w:rsidR="00710B1E">
        <w:rPr>
          <w:rFonts w:ascii="Times New Roman" w:hAnsi="Times New Roman" w:cs="Times New Roman"/>
        </w:rPr>
        <w:t>bay</w:t>
      </w:r>
      <w:r w:rsidR="008B2837">
        <w:rPr>
          <w:rFonts w:ascii="Times New Roman" w:hAnsi="Times New Roman" w:cs="Times New Roman"/>
        </w:rPr>
        <w:t>.</w:t>
      </w:r>
      <w:r w:rsidR="006E4215">
        <w:rPr>
          <w:rFonts w:ascii="Times New Roman" w:hAnsi="Times New Roman" w:cs="Times New Roman"/>
        </w:rPr>
        <w:t xml:space="preserve"> During </w:t>
      </w:r>
      <w:ins w:id="323" w:author="Geography" w:date="2020-12-10T10:02:00Z">
        <w:r w:rsidR="00870F91">
          <w:rPr>
            <w:rFonts w:ascii="Times New Roman" w:hAnsi="Times New Roman" w:cs="Times New Roman"/>
          </w:rPr>
          <w:t xml:space="preserve">a storm </w:t>
        </w:r>
      </w:ins>
      <w:ins w:id="324" w:author="Geography" w:date="2020-12-10T10:03:00Z">
        <w:r w:rsidR="00870F91">
          <w:rPr>
            <w:rFonts w:ascii="Times New Roman" w:hAnsi="Times New Roman" w:cs="Times New Roman"/>
          </w:rPr>
          <w:t xml:space="preserve">on </w:t>
        </w:r>
      </w:ins>
      <w:del w:id="325" w:author="Geography" w:date="2020-12-10T10:03:00Z">
        <w:r w:rsidR="006E4215" w:rsidDel="00870F91">
          <w:rPr>
            <w:rFonts w:ascii="Times New Roman" w:hAnsi="Times New Roman" w:cs="Times New Roman"/>
          </w:rPr>
          <w:delText xml:space="preserve">the 14 </w:delText>
        </w:r>
      </w:del>
      <w:r w:rsidR="006E4215">
        <w:rPr>
          <w:rFonts w:ascii="Times New Roman" w:hAnsi="Times New Roman" w:cs="Times New Roman"/>
        </w:rPr>
        <w:t xml:space="preserve">February </w:t>
      </w:r>
      <w:ins w:id="326" w:author="Geography" w:date="2020-12-10T10:03:00Z">
        <w:r w:rsidR="00870F91">
          <w:rPr>
            <w:rFonts w:ascii="Times New Roman" w:hAnsi="Times New Roman" w:cs="Times New Roman"/>
          </w:rPr>
          <w:t xml:space="preserve">14, </w:t>
        </w:r>
      </w:ins>
      <w:r w:rsidR="006E4215">
        <w:rPr>
          <w:rFonts w:ascii="Times New Roman" w:hAnsi="Times New Roman" w:cs="Times New Roman"/>
        </w:rPr>
        <w:t>2014</w:t>
      </w:r>
      <w:del w:id="327" w:author="Geography" w:date="2020-12-10T10:03:00Z">
        <w:r w:rsidDel="00870F91">
          <w:rPr>
            <w:rFonts w:ascii="Times New Roman" w:hAnsi="Times New Roman" w:cs="Times New Roman"/>
          </w:rPr>
          <w:delText xml:space="preserve"> rain</w:delText>
        </w:r>
        <w:r w:rsidR="006E4215" w:rsidDel="00870F91">
          <w:rPr>
            <w:rFonts w:ascii="Times New Roman" w:hAnsi="Times New Roman" w:cs="Times New Roman"/>
          </w:rPr>
          <w:delText xml:space="preserve"> event</w:delText>
        </w:r>
      </w:del>
      <w:r w:rsidR="006E4215">
        <w:rPr>
          <w:rFonts w:ascii="Times New Roman" w:hAnsi="Times New Roman" w:cs="Times New Roman"/>
        </w:rPr>
        <w:t xml:space="preserve">, </w:t>
      </w:r>
      <w:r w:rsidR="00F660C4" w:rsidRPr="009C7F0B">
        <w:rPr>
          <w:rFonts w:ascii="Times New Roman" w:hAnsi="Times New Roman" w:cs="Times New Roman"/>
        </w:rPr>
        <w:t xml:space="preserve">GPS-logging drifters were deployed at the stream outlet at the onset of plume discharge, </w:t>
      </w:r>
      <w:commentRangeStart w:id="328"/>
      <w:r w:rsidR="00F660C4" w:rsidRPr="009C7F0B">
        <w:rPr>
          <w:rFonts w:ascii="Times New Roman" w:hAnsi="Times New Roman" w:cs="Times New Roman"/>
        </w:rPr>
        <w:t xml:space="preserve">and remained near the stream outlet </w:t>
      </w:r>
      <w:del w:id="329" w:author="Geography" w:date="2020-12-10T10:02:00Z">
        <w:r w:rsidR="006E4215" w:rsidRPr="009C7F0B" w:rsidDel="00870F91">
          <w:rPr>
            <w:rFonts w:ascii="Times New Roman" w:hAnsi="Times New Roman" w:cs="Times New Roman"/>
          </w:rPr>
          <w:delText>(</w:delText>
        </w:r>
        <w:r w:rsidR="006E4215" w:rsidDel="00870F91">
          <w:rPr>
            <w:rFonts w:ascii="Times New Roman" w:hAnsi="Times New Roman" w:cs="Times New Roman"/>
          </w:rPr>
          <w:delText>unpublished</w:delText>
        </w:r>
        <w:r w:rsidR="006E4215" w:rsidRPr="009C7F0B" w:rsidDel="00870F91">
          <w:rPr>
            <w:rFonts w:ascii="Times New Roman" w:hAnsi="Times New Roman" w:cs="Times New Roman"/>
          </w:rPr>
          <w:delText>)</w:delText>
        </w:r>
        <w:r w:rsidR="006E4215" w:rsidDel="00870F91">
          <w:rPr>
            <w:rFonts w:ascii="Times New Roman" w:hAnsi="Times New Roman" w:cs="Times New Roman"/>
          </w:rPr>
          <w:delText xml:space="preserve"> </w:delText>
        </w:r>
      </w:del>
      <w:r w:rsidR="00F660C4" w:rsidRPr="009C7F0B">
        <w:rPr>
          <w:rFonts w:ascii="Times New Roman" w:hAnsi="Times New Roman" w:cs="Times New Roman"/>
        </w:rPr>
        <w:t>while the sediment plume</w:t>
      </w:r>
      <w:r>
        <w:rPr>
          <w:rFonts w:ascii="Times New Roman" w:hAnsi="Times New Roman" w:cs="Times New Roman"/>
        </w:rPr>
        <w:t xml:space="preserve"> flowed past and</w:t>
      </w:r>
      <w:r w:rsidR="00F660C4" w:rsidRPr="009C7F0B">
        <w:rPr>
          <w:rFonts w:ascii="Times New Roman" w:hAnsi="Times New Roman" w:cs="Times New Roman"/>
        </w:rPr>
        <w:t xml:space="preserve"> extended out over the </w:t>
      </w:r>
      <w:r w:rsidR="00DA26E3">
        <w:rPr>
          <w:rFonts w:ascii="Times New Roman" w:hAnsi="Times New Roman" w:cs="Times New Roman"/>
        </w:rPr>
        <w:t xml:space="preserve">northern </w:t>
      </w:r>
      <w:r w:rsidR="00F660C4" w:rsidRPr="009C7F0B">
        <w:rPr>
          <w:rFonts w:ascii="Times New Roman" w:hAnsi="Times New Roman" w:cs="Times New Roman"/>
        </w:rPr>
        <w:t>fore</w:t>
      </w:r>
      <w:r w:rsidR="00FC04E6">
        <w:rPr>
          <w:rFonts w:ascii="Times New Roman" w:hAnsi="Times New Roman" w:cs="Times New Roman"/>
        </w:rPr>
        <w:t xml:space="preserve"> </w:t>
      </w:r>
      <w:r w:rsidR="00F660C4" w:rsidRPr="009C7F0B">
        <w:rPr>
          <w:rFonts w:ascii="Times New Roman" w:hAnsi="Times New Roman" w:cs="Times New Roman"/>
        </w:rPr>
        <w:t>reef</w:t>
      </w:r>
      <w:ins w:id="330" w:author="Geography" w:date="2020-12-10T10:02:00Z">
        <w:r w:rsidR="00870F91">
          <w:rPr>
            <w:rFonts w:ascii="Times New Roman" w:hAnsi="Times New Roman" w:cs="Times New Roman"/>
          </w:rPr>
          <w:t xml:space="preserve"> </w:t>
        </w:r>
        <w:r w:rsidR="00870F91" w:rsidRPr="009C7F0B">
          <w:rPr>
            <w:rFonts w:ascii="Times New Roman" w:hAnsi="Times New Roman" w:cs="Times New Roman"/>
          </w:rPr>
          <w:t>(</w:t>
        </w:r>
        <w:r w:rsidR="00870F91">
          <w:rPr>
            <w:rFonts w:ascii="Times New Roman" w:hAnsi="Times New Roman" w:cs="Times New Roman"/>
          </w:rPr>
          <w:t>unpublished</w:t>
        </w:r>
      </w:ins>
      <w:commentRangeEnd w:id="328"/>
      <w:ins w:id="331" w:author="Geography" w:date="2020-12-10T10:03:00Z">
        <w:r w:rsidR="00870F91">
          <w:rPr>
            <w:rStyle w:val="CommentReference"/>
            <w:rFonts w:asciiTheme="minorHAnsi" w:hAnsiTheme="minorHAnsi"/>
          </w:rPr>
          <w:commentReference w:id="328"/>
        </w:r>
      </w:ins>
      <w:ins w:id="332" w:author="Geography" w:date="2020-12-10T10:02:00Z">
        <w:r w:rsidR="00870F91" w:rsidRPr="009C7F0B">
          <w:rPr>
            <w:rFonts w:ascii="Times New Roman" w:hAnsi="Times New Roman" w:cs="Times New Roman"/>
          </w:rPr>
          <w:t>)</w:t>
        </w:r>
      </w:ins>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65FA7DC9"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w:t>
      </w:r>
      <w:r w:rsidR="00141D56">
        <w:rPr>
          <w:rFonts w:ascii="Times New Roman" w:hAnsi="Times New Roman" w:cs="Times New Roman"/>
        </w:rPr>
        <w:t>accumula</w:t>
      </w:r>
      <w:r w:rsidRPr="009C7F0B">
        <w:rPr>
          <w:rFonts w:ascii="Times New Roman" w:hAnsi="Times New Roman" w:cs="Times New Roman"/>
        </w:rPr>
        <w:t xml:space="preserve">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671A87A4" w:rsidR="0003387C" w:rsidRPr="009C7F0B" w:rsidRDefault="0003387C" w:rsidP="00870F91">
      <w:pPr>
        <w:spacing w:after="0"/>
        <w:ind w:firstLine="720"/>
        <w:rPr>
          <w:rFonts w:ascii="Times New Roman" w:hAnsi="Times New Roman" w:cs="Times New Roman"/>
        </w:rPr>
      </w:pPr>
      <w:del w:id="333" w:author="Geography" w:date="2020-12-10T10:04:00Z">
        <w:r w:rsidRPr="009C7F0B" w:rsidDel="00870F91">
          <w:rPr>
            <w:rFonts w:ascii="Times New Roman" w:hAnsi="Times New Roman" w:cs="Times New Roman"/>
          </w:rPr>
          <w:delText>Faga’alu Strea</w:delText>
        </w:r>
      </w:del>
      <w:del w:id="334" w:author="Geography" w:date="2020-12-10T10:03:00Z">
        <w:r w:rsidRPr="009C7F0B" w:rsidDel="00870F91">
          <w:rPr>
            <w:rFonts w:ascii="Times New Roman" w:hAnsi="Times New Roman" w:cs="Times New Roman"/>
          </w:rPr>
          <w:delText xml:space="preserve">m is the </w:delText>
        </w:r>
        <w:r w:rsidR="006B7697" w:rsidDel="00870F91">
          <w:rPr>
            <w:rFonts w:ascii="Times New Roman" w:hAnsi="Times New Roman" w:cs="Times New Roman"/>
          </w:rPr>
          <w:delText>dominant</w:delText>
        </w:r>
        <w:r w:rsidRPr="009C7F0B" w:rsidDel="00870F91">
          <w:rPr>
            <w:rFonts w:ascii="Times New Roman" w:hAnsi="Times New Roman" w:cs="Times New Roman"/>
          </w:rPr>
          <w:delText xml:space="preserve"> source of fine terrigenous sediment, but </w:delText>
        </w:r>
        <w:r w:rsidR="006B7697" w:rsidDel="00870F91">
          <w:rPr>
            <w:rFonts w:ascii="Times New Roman" w:hAnsi="Times New Roman" w:cs="Times New Roman"/>
          </w:rPr>
          <w:delText>s</w:delText>
        </w:r>
      </w:del>
      <w:del w:id="335" w:author="Geography" w:date="2020-12-10T10:04:00Z">
        <w:r w:rsidR="006B7697" w:rsidDel="00870F91">
          <w:rPr>
            <w:rFonts w:ascii="Times New Roman" w:hAnsi="Times New Roman" w:cs="Times New Roman"/>
          </w:rPr>
          <w:delText xml:space="preserve">ampled benthic sediment </w:delText>
        </w:r>
        <w:r w:rsidRPr="009C7F0B" w:rsidDel="00870F91">
          <w:rPr>
            <w:rFonts w:ascii="Times New Roman" w:hAnsi="Times New Roman" w:cs="Times New Roman"/>
          </w:rPr>
          <w:delText>showed</w:delText>
        </w:r>
      </w:del>
      <w:r w:rsidRPr="009C7F0B">
        <w:rPr>
          <w:rFonts w:ascii="Times New Roman" w:hAnsi="Times New Roman" w:cs="Times New Roman"/>
        </w:rPr>
        <w:t xml:space="preserve"> </w:t>
      </w:r>
      <w:del w:id="336" w:author="Geography" w:date="2020-12-10T10:06:00Z">
        <w:r w:rsidRPr="009C7F0B" w:rsidDel="00870F91">
          <w:rPr>
            <w:rFonts w:ascii="Times New Roman" w:hAnsi="Times New Roman" w:cs="Times New Roman"/>
          </w:rPr>
          <w:delText>t</w:delText>
        </w:r>
      </w:del>
      <w:del w:id="337" w:author="Geography" w:date="2020-12-10T10:10:00Z">
        <w:r w:rsidRPr="009C7F0B" w:rsidDel="00870F91">
          <w:rPr>
            <w:rFonts w:ascii="Times New Roman" w:hAnsi="Times New Roman" w:cs="Times New Roman"/>
          </w:rPr>
          <w:delText>errigenous sediment is distributed throughout the reef flat (</w:delText>
        </w:r>
        <w:r w:rsidR="006437F2" w:rsidRPr="009C7F0B" w:rsidDel="00870F91">
          <w:rPr>
            <w:rFonts w:ascii="Times New Roman" w:hAnsi="Times New Roman" w:cs="Times New Roman"/>
          </w:rPr>
          <w:fldChar w:fldCharType="begin"/>
        </w:r>
        <w:r w:rsidR="006437F2" w:rsidRPr="009C7F0B" w:rsidDel="00870F91">
          <w:rPr>
            <w:rFonts w:ascii="Times New Roman" w:hAnsi="Times New Roman" w:cs="Times New Roman"/>
          </w:rPr>
          <w:delInstrText xml:space="preserve"> REF _Ref446325490 \h </w:delInstrText>
        </w:r>
        <w:r w:rsidR="006437F2" w:rsidRPr="009C7F0B" w:rsidDel="00870F91">
          <w:rPr>
            <w:rFonts w:ascii="Times New Roman" w:hAnsi="Times New Roman" w:cs="Times New Roman"/>
          </w:rPr>
        </w:r>
        <w:r w:rsidR="006437F2" w:rsidRPr="009C7F0B" w:rsidDel="00870F91">
          <w:rPr>
            <w:rFonts w:ascii="Times New Roman" w:hAnsi="Times New Roman" w:cs="Times New Roman"/>
          </w:rPr>
          <w:fldChar w:fldCharType="separate"/>
        </w:r>
        <w:r w:rsidR="006437F2" w:rsidRPr="009C7F0B" w:rsidDel="00870F91">
          <w:rPr>
            <w:rFonts w:ascii="Times New Roman" w:hAnsi="Times New Roman" w:cs="Times New Roman"/>
          </w:rPr>
          <w:delText xml:space="preserve">Figure </w:delText>
        </w:r>
        <w:r w:rsidR="006437F2" w:rsidRPr="009C7F0B" w:rsidDel="00870F91">
          <w:rPr>
            <w:rFonts w:ascii="Times New Roman" w:hAnsi="Times New Roman" w:cs="Times New Roman"/>
            <w:noProof/>
          </w:rPr>
          <w:delText>5</w:delText>
        </w:r>
        <w:r w:rsidR="006437F2" w:rsidRPr="009C7F0B" w:rsidDel="00870F91">
          <w:rPr>
            <w:rFonts w:ascii="Times New Roman" w:hAnsi="Times New Roman" w:cs="Times New Roman"/>
          </w:rPr>
          <w:fldChar w:fldCharType="end"/>
        </w:r>
        <w:r w:rsidRPr="009C7F0B" w:rsidDel="00870F91">
          <w:rPr>
            <w:rFonts w:ascii="Times New Roman" w:hAnsi="Times New Roman" w:cs="Times New Roman"/>
          </w:rPr>
          <w:delText xml:space="preserve">). </w:delText>
        </w:r>
      </w:del>
      <w:del w:id="338" w:author="Geography" w:date="2020-12-10T10:08:00Z">
        <w:r w:rsidRPr="009C7F0B" w:rsidDel="00870F91">
          <w:rPr>
            <w:rFonts w:ascii="Times New Roman" w:hAnsi="Times New Roman" w:cs="Times New Roman"/>
          </w:rPr>
          <w:delText>Fine terrigenous sediment accounted for 1-10% (</w:delText>
        </w:r>
        <w:r w:rsidRPr="009C7F0B" w:rsidDel="00870F91">
          <w:rPr>
            <w:rFonts w:ascii="Times New Roman" w:hAnsi="Times New Roman" w:cs="Times New Roman" w:hint="eastAsia"/>
          </w:rPr>
          <w:delText>μ</w:delText>
        </w:r>
        <w:r w:rsidRPr="009C7F0B" w:rsidDel="00870F91">
          <w:rPr>
            <w:rFonts w:ascii="Times New Roman" w:hAnsi="Times New Roman" w:cs="Times New Roman"/>
          </w:rPr>
          <w:delText>=3%)</w:delText>
        </w:r>
        <w:r w:rsidR="00293109" w:rsidRPr="009C7F0B" w:rsidDel="00870F91">
          <w:rPr>
            <w:rFonts w:ascii="Times New Roman" w:hAnsi="Times New Roman" w:cs="Times New Roman"/>
          </w:rPr>
          <w:delText xml:space="preserve"> of fine benthic sediment</w:delText>
        </w:r>
      </w:del>
      <w:del w:id="339" w:author="Geography" w:date="2020-12-10T10:05:00Z">
        <w:r w:rsidRPr="009C7F0B" w:rsidDel="00870F91">
          <w:rPr>
            <w:rFonts w:ascii="Times New Roman" w:hAnsi="Times New Roman" w:cs="Times New Roman"/>
          </w:rPr>
          <w:delText>, though i</w:delText>
        </w:r>
      </w:del>
      <w:del w:id="340" w:author="Geography" w:date="2020-12-10T10:08:00Z">
        <w:r w:rsidRPr="009C7F0B" w:rsidDel="00870F91">
          <w:rPr>
            <w:rFonts w:ascii="Times New Roman" w:hAnsi="Times New Roman" w:cs="Times New Roman"/>
          </w:rPr>
          <w:delText>ncluding the coarse fraction increased the total percentage to 8-65%, w</w:delText>
        </w:r>
        <w:r w:rsidR="006E4215" w:rsidDel="00870F91">
          <w:rPr>
            <w:rFonts w:ascii="Times New Roman" w:hAnsi="Times New Roman" w:cs="Times New Roman"/>
          </w:rPr>
          <w:delText xml:space="preserve">ith the highest percentages </w:delText>
        </w:r>
      </w:del>
      <w:del w:id="341" w:author="Geography" w:date="2020-12-10T10:06:00Z">
        <w:r w:rsidR="006E4215" w:rsidDel="00870F91">
          <w:rPr>
            <w:rFonts w:ascii="Times New Roman" w:hAnsi="Times New Roman" w:cs="Times New Roman"/>
          </w:rPr>
          <w:delText xml:space="preserve">of fine and coarse </w:delText>
        </w:r>
      </w:del>
      <w:del w:id="342" w:author="Geography" w:date="2020-12-10T10:08:00Z">
        <w:r w:rsidRPr="009C7F0B" w:rsidDel="00870F91">
          <w:rPr>
            <w:rFonts w:ascii="Times New Roman" w:hAnsi="Times New Roman" w:cs="Times New Roman"/>
          </w:rPr>
          <w:delText xml:space="preserve">terrigenous sediment near the stream outlet and on the </w:delText>
        </w:r>
        <w:r w:rsidR="00740450" w:rsidDel="00870F91">
          <w:rPr>
            <w:rFonts w:ascii="Times New Roman" w:hAnsi="Times New Roman" w:cs="Times New Roman"/>
          </w:rPr>
          <w:delText xml:space="preserve">more quiescent </w:delText>
        </w:r>
        <w:r w:rsidRPr="009C7F0B" w:rsidDel="00870F91">
          <w:rPr>
            <w:rFonts w:ascii="Times New Roman" w:hAnsi="Times New Roman" w:cs="Times New Roman"/>
          </w:rPr>
          <w:delText xml:space="preserve">northern reef. </w:delText>
        </w:r>
      </w:del>
      <w:r w:rsidRPr="009C7F0B">
        <w:rPr>
          <w:rFonts w:ascii="Times New Roman" w:hAnsi="Times New Roman" w:cs="Times New Roman"/>
        </w:rPr>
        <w:t xml:space="preserve">Total benthic sediment (fine and coarse) on the </w:t>
      </w:r>
      <w:del w:id="343" w:author="Geography" w:date="2020-12-10T10:05:00Z">
        <w:r w:rsidRPr="009C7F0B" w:rsidDel="00870F91">
          <w:rPr>
            <w:rFonts w:ascii="Times New Roman" w:hAnsi="Times New Roman" w:cs="Times New Roman"/>
          </w:rPr>
          <w:delText xml:space="preserve">northern and southern </w:delText>
        </w:r>
      </w:del>
      <w:r w:rsidRPr="009C7F0B">
        <w:rPr>
          <w:rFonts w:ascii="Times New Roman" w:hAnsi="Times New Roman" w:cs="Times New Roman"/>
        </w:rPr>
        <w:t>reef flats was primarily carbonate (</w:t>
      </w:r>
      <w:commentRangeStart w:id="344"/>
      <w:r w:rsidRPr="009C7F0B">
        <w:rPr>
          <w:rFonts w:ascii="Times New Roman" w:hAnsi="Times New Roman" w:cs="Times New Roman"/>
        </w:rPr>
        <w:t>82-88%)</w:t>
      </w:r>
      <w:ins w:id="345" w:author="Geography" w:date="2020-12-10T10:07:00Z">
        <w:r w:rsidR="00870F91">
          <w:rPr>
            <w:rFonts w:ascii="Times New Roman" w:hAnsi="Times New Roman" w:cs="Times New Roman"/>
          </w:rPr>
          <w:t xml:space="preserve"> with</w:t>
        </w:r>
      </w:ins>
      <w:del w:id="346" w:author="Geography" w:date="2020-12-10T10:07:00Z">
        <w:r w:rsidR="00885739" w:rsidRPr="009C7F0B" w:rsidDel="00870F91">
          <w:rPr>
            <w:rFonts w:ascii="Times New Roman" w:hAnsi="Times New Roman" w:cs="Times New Roman"/>
          </w:rPr>
          <w:delText>,</w:delText>
        </w:r>
        <w:r w:rsidRPr="009C7F0B" w:rsidDel="00870F91">
          <w:rPr>
            <w:rFonts w:ascii="Times New Roman" w:hAnsi="Times New Roman" w:cs="Times New Roman"/>
          </w:rPr>
          <w:delText xml:space="preserve"> </w:delText>
        </w:r>
        <w:commentRangeEnd w:id="344"/>
        <w:r w:rsidR="00870F91" w:rsidDel="00870F91">
          <w:rPr>
            <w:rStyle w:val="CommentReference"/>
            <w:rFonts w:asciiTheme="minorHAnsi" w:hAnsiTheme="minorHAnsi"/>
          </w:rPr>
          <w:commentReference w:id="344"/>
        </w:r>
        <w:r w:rsidRPr="009C7F0B" w:rsidDel="00870F91">
          <w:rPr>
            <w:rFonts w:ascii="Times New Roman" w:hAnsi="Times New Roman" w:cs="Times New Roman"/>
          </w:rPr>
          <w:delText>with small fractions of terrigenous</w:delText>
        </w:r>
        <w:r w:rsidR="00DD1DFF" w:rsidDel="00870F91">
          <w:rPr>
            <w:rFonts w:ascii="Times New Roman" w:hAnsi="Times New Roman" w:cs="Times New Roman"/>
          </w:rPr>
          <w:delText>,</w:delText>
        </w:r>
        <w:r w:rsidRPr="009C7F0B" w:rsidDel="00870F91">
          <w:rPr>
            <w:rFonts w:ascii="Times New Roman" w:hAnsi="Times New Roman" w:cs="Times New Roman"/>
          </w:rPr>
          <w:delText xml:space="preserve"> and</w:delText>
        </w:r>
      </w:del>
      <w:r w:rsidRPr="009C7F0B">
        <w:rPr>
          <w:rFonts w:ascii="Times New Roman" w:hAnsi="Times New Roman" w:cs="Times New Roman"/>
        </w:rPr>
        <w:t xml:space="preserve"> </w:t>
      </w:r>
      <w:del w:id="347" w:author="Geography" w:date="2020-12-10T10:08:00Z">
        <w:r w:rsidRPr="009C7F0B" w:rsidDel="00870F91">
          <w:rPr>
            <w:rFonts w:ascii="Times New Roman" w:hAnsi="Times New Roman" w:cs="Times New Roman"/>
          </w:rPr>
          <w:delText xml:space="preserve">only </w:delText>
        </w:r>
      </w:del>
      <w:r w:rsidRPr="009C7F0B">
        <w:rPr>
          <w:rFonts w:ascii="Times New Roman" w:hAnsi="Times New Roman" w:cs="Times New Roman"/>
        </w:rPr>
        <w:t>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 xml:space="preserve">1). </w:t>
      </w:r>
      <w:ins w:id="348" w:author="Geography" w:date="2020-12-10T10:10:00Z">
        <w:r w:rsidR="00870F91">
          <w:rPr>
            <w:rFonts w:ascii="Times New Roman" w:hAnsi="Times New Roman" w:cs="Times New Roman"/>
          </w:rPr>
          <w:t>T</w:t>
        </w:r>
        <w:r w:rsidR="00870F91" w:rsidRPr="009C7F0B">
          <w:rPr>
            <w:rFonts w:ascii="Times New Roman" w:hAnsi="Times New Roman" w:cs="Times New Roman"/>
          </w:rPr>
          <w:t>errigenous sediment is</w:t>
        </w:r>
        <w:r w:rsidR="00870F91">
          <w:rPr>
            <w:rFonts w:ascii="Times New Roman" w:hAnsi="Times New Roman" w:cs="Times New Roman"/>
          </w:rPr>
          <w:t xml:space="preserve"> widely</w:t>
        </w:r>
        <w:r w:rsidR="00870F91" w:rsidRPr="009C7F0B">
          <w:rPr>
            <w:rFonts w:ascii="Times New Roman" w:hAnsi="Times New Roman" w:cs="Times New Roman"/>
          </w:rPr>
          <w:t xml:space="preserve"> distributed </w:t>
        </w:r>
        <w:r w:rsidR="00870F91">
          <w:rPr>
            <w:rFonts w:ascii="Times New Roman" w:hAnsi="Times New Roman" w:cs="Times New Roman"/>
          </w:rPr>
          <w:t xml:space="preserve">on the seabed </w:t>
        </w:r>
        <w:r w:rsidR="00870F91" w:rsidRPr="009C7F0B">
          <w:rPr>
            <w:rFonts w:ascii="Times New Roman" w:hAnsi="Times New Roman" w:cs="Times New Roman"/>
          </w:rPr>
          <w:t>throughout the reef flat (</w:t>
        </w:r>
        <w:r w:rsidR="00870F91" w:rsidRPr="009C7F0B">
          <w:rPr>
            <w:rFonts w:ascii="Times New Roman" w:hAnsi="Times New Roman" w:cs="Times New Roman"/>
          </w:rPr>
          <w:fldChar w:fldCharType="begin"/>
        </w:r>
        <w:r w:rsidR="00870F91" w:rsidRPr="009C7F0B">
          <w:rPr>
            <w:rFonts w:ascii="Times New Roman" w:hAnsi="Times New Roman" w:cs="Times New Roman"/>
          </w:rPr>
          <w:instrText xml:space="preserve"> REF _Ref446325490 \h </w:instrText>
        </w:r>
      </w:ins>
      <w:r w:rsidR="00870F91" w:rsidRPr="009C7F0B">
        <w:rPr>
          <w:rFonts w:ascii="Times New Roman" w:hAnsi="Times New Roman" w:cs="Times New Roman"/>
        </w:rPr>
      </w:r>
      <w:ins w:id="349" w:author="Geography" w:date="2020-12-10T10:10:00Z">
        <w:r w:rsidR="00870F91" w:rsidRPr="009C7F0B">
          <w:rPr>
            <w:rFonts w:ascii="Times New Roman" w:hAnsi="Times New Roman" w:cs="Times New Roman"/>
          </w:rPr>
          <w:fldChar w:fldCharType="separate"/>
        </w:r>
        <w:r w:rsidR="00870F91" w:rsidRPr="009C7F0B">
          <w:rPr>
            <w:rFonts w:ascii="Times New Roman" w:hAnsi="Times New Roman" w:cs="Times New Roman"/>
          </w:rPr>
          <w:t xml:space="preserve">Figure </w:t>
        </w:r>
        <w:r w:rsidR="00870F91" w:rsidRPr="009C7F0B">
          <w:rPr>
            <w:rFonts w:ascii="Times New Roman" w:hAnsi="Times New Roman" w:cs="Times New Roman"/>
            <w:noProof/>
          </w:rPr>
          <w:t>5</w:t>
        </w:r>
        <w:r w:rsidR="00870F91" w:rsidRPr="009C7F0B">
          <w:rPr>
            <w:rFonts w:ascii="Times New Roman" w:hAnsi="Times New Roman" w:cs="Times New Roman"/>
          </w:rPr>
          <w:fldChar w:fldCharType="end"/>
        </w:r>
        <w:r w:rsidR="00870F91" w:rsidRPr="009C7F0B">
          <w:rPr>
            <w:rFonts w:ascii="Times New Roman" w:hAnsi="Times New Roman" w:cs="Times New Roman"/>
          </w:rPr>
          <w:t xml:space="preserve">). </w:t>
        </w:r>
      </w:ins>
      <w:r w:rsidRPr="009C7F0B">
        <w:rPr>
          <w:rFonts w:ascii="Times New Roman" w:hAnsi="Times New Roman" w:cs="Times New Roman"/>
        </w:rPr>
        <w:t xml:space="preserve">The </w:t>
      </w:r>
      <w:ins w:id="350" w:author="Geography" w:date="2020-12-10T10:10:00Z">
        <w:r w:rsidR="00870F91">
          <w:rPr>
            <w:rFonts w:ascii="Times New Roman" w:hAnsi="Times New Roman" w:cs="Times New Roman"/>
          </w:rPr>
          <w:t xml:space="preserve">total </w:t>
        </w:r>
      </w:ins>
      <w:r w:rsidRPr="009C7F0B">
        <w:rPr>
          <w:rFonts w:ascii="Times New Roman" w:hAnsi="Times New Roman" w:cs="Times New Roman"/>
        </w:rPr>
        <w:t>terrigenous</w:t>
      </w:r>
      <w:r w:rsidR="00DD1DFF">
        <w:rPr>
          <w:rFonts w:ascii="Times New Roman" w:hAnsi="Times New Roman" w:cs="Times New Roman"/>
        </w:rPr>
        <w:t xml:space="preserve"> fraction was approximately </w:t>
      </w:r>
      <w:r w:rsidRPr="009C7F0B">
        <w:rPr>
          <w:rFonts w:ascii="Times New Roman" w:hAnsi="Times New Roman" w:cs="Times New Roman"/>
        </w:rPr>
        <w:t xml:space="preserve">2x higher over the northern reef flat (~15%) compared to the </w:t>
      </w:r>
      <w:r w:rsidR="00740450">
        <w:rPr>
          <w:rFonts w:ascii="Times New Roman" w:hAnsi="Times New Roman" w:cs="Times New Roman"/>
        </w:rPr>
        <w:t xml:space="preserve">more energetic </w:t>
      </w:r>
      <w:r w:rsidRPr="009C7F0B">
        <w:rPr>
          <w:rFonts w:ascii="Times New Roman" w:hAnsi="Times New Roman" w:cs="Times New Roman"/>
        </w:rPr>
        <w:t>southern reef flat (8%). Near the stream outlet, benthic sediment was dominated by the terrigenous fraction (65% terrigenous) but showed similar percentages of organics as the reef flats.</w:t>
      </w:r>
      <w:ins w:id="351" w:author="Geography" w:date="2020-12-10T10:08:00Z">
        <w:r w:rsidR="00870F91" w:rsidRPr="00870F91">
          <w:rPr>
            <w:rFonts w:ascii="Times New Roman" w:hAnsi="Times New Roman" w:cs="Times New Roman"/>
          </w:rPr>
          <w:t xml:space="preserve"> </w:t>
        </w:r>
      </w:ins>
      <w:ins w:id="352" w:author="Geography" w:date="2020-12-10T10:09:00Z">
        <w:r w:rsidR="00870F91">
          <w:rPr>
            <w:rFonts w:ascii="Times New Roman" w:hAnsi="Times New Roman" w:cs="Times New Roman"/>
          </w:rPr>
          <w:t>T</w:t>
        </w:r>
      </w:ins>
      <w:ins w:id="353" w:author="Geography" w:date="2020-12-10T10:08:00Z">
        <w:r w:rsidR="00870F91" w:rsidRPr="009C7F0B">
          <w:rPr>
            <w:rFonts w:ascii="Times New Roman" w:hAnsi="Times New Roman" w:cs="Times New Roman"/>
          </w:rPr>
          <w:t>errigenous sediment accounted for 1-10% (</w:t>
        </w:r>
        <w:r w:rsidR="00870F91" w:rsidRPr="009C7F0B">
          <w:rPr>
            <w:rFonts w:ascii="Times New Roman" w:hAnsi="Times New Roman" w:cs="Times New Roman" w:hint="eastAsia"/>
          </w:rPr>
          <w:t>μ</w:t>
        </w:r>
        <w:r w:rsidR="00870F91" w:rsidRPr="009C7F0B">
          <w:rPr>
            <w:rFonts w:ascii="Times New Roman" w:hAnsi="Times New Roman" w:cs="Times New Roman"/>
          </w:rPr>
          <w:t>=3%) of fine benthic sediment</w:t>
        </w:r>
      </w:ins>
      <w:ins w:id="354" w:author="Geography" w:date="2020-12-10T10:09:00Z">
        <w:r w:rsidR="00870F91">
          <w:rPr>
            <w:rFonts w:ascii="Times New Roman" w:hAnsi="Times New Roman" w:cs="Times New Roman"/>
          </w:rPr>
          <w:t xml:space="preserve">, and </w:t>
        </w:r>
        <w:commentRangeStart w:id="355"/>
        <w:r w:rsidR="00870F91">
          <w:rPr>
            <w:rFonts w:ascii="Times New Roman" w:hAnsi="Times New Roman" w:cs="Times New Roman"/>
          </w:rPr>
          <w:t>most of the terrigenous sediment was in the coarse fraction</w:t>
        </w:r>
      </w:ins>
      <w:ins w:id="356" w:author="Geography" w:date="2020-12-10T10:08:00Z">
        <w:r w:rsidR="00870F91">
          <w:rPr>
            <w:rFonts w:ascii="Times New Roman" w:hAnsi="Times New Roman" w:cs="Times New Roman"/>
          </w:rPr>
          <w:t xml:space="preserve">. </w:t>
        </w:r>
      </w:ins>
      <w:commentRangeEnd w:id="355"/>
      <w:ins w:id="357" w:author="Geography" w:date="2020-12-10T10:11:00Z">
        <w:r w:rsidR="00870F91">
          <w:rPr>
            <w:rStyle w:val="CommentReference"/>
            <w:rFonts w:asciiTheme="minorHAnsi" w:hAnsiTheme="minorHAnsi"/>
          </w:rPr>
          <w:commentReference w:id="355"/>
        </w:r>
      </w:ins>
    </w:p>
    <w:p w14:paraId="53F1467B" w14:textId="7DBEBFEE"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t>Mean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5A60A7">
        <w:rPr>
          <w:rFonts w:ascii="Times New Roman" w:hAnsi="Times New Roman" w:cs="Times New Roman"/>
        </w:rPr>
        <w:t>SedPods</w:t>
      </w:r>
      <w:r w:rsidRPr="009C7F0B">
        <w:rPr>
          <w:rFonts w:ascii="Times New Roman" w:hAnsi="Times New Roman" w:cs="Times New Roman"/>
        </w:rPr>
        <w:t xml:space="preserve">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5A60A7">
        <w:rPr>
          <w:rFonts w:ascii="Times New Roman" w:hAnsi="Times New Roman" w:cs="Times New Roman"/>
        </w:rPr>
        <w:t>SedPiods</w:t>
      </w:r>
      <w:r w:rsidRPr="009C7F0B">
        <w:rPr>
          <w:rFonts w:ascii="Times New Roman" w:hAnsi="Times New Roman" w:cs="Times New Roman"/>
        </w:rPr>
        <w:t xml:space="preserve">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near the stream 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5A60A7">
        <w:rPr>
          <w:rFonts w:ascii="Times New Roman" w:hAnsi="Times New Roman" w:cs="Times New Roman"/>
        </w:rPr>
        <w:t>SedPods</w:t>
      </w:r>
      <w:r w:rsidRPr="009C7F0B">
        <w:rPr>
          <w:rFonts w:ascii="Times New Roman" w:hAnsi="Times New Roman" w:cs="Times New Roman"/>
        </w:rPr>
        <w:t xml:space="preserve">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w:t>
      </w:r>
      <w:r w:rsidR="005A60A7">
        <w:rPr>
          <w:rFonts w:ascii="Times New Roman" w:hAnsi="Times New Roman" w:cs="Times New Roman"/>
        </w:rPr>
        <w:t>SedPods</w:t>
      </w:r>
      <w:r w:rsidR="003302A8">
        <w:rPr>
          <w:rFonts w:ascii="Times New Roman" w:hAnsi="Times New Roman" w:cs="Times New Roman"/>
        </w:rPr>
        <w:t xml:space="preserve"> compared to </w:t>
      </w:r>
      <w:r w:rsidR="005A60A7">
        <w:rPr>
          <w:rFonts w:ascii="Times New Roman" w:hAnsi="Times New Roman" w:cs="Times New Roman"/>
        </w:rPr>
        <w:t>traps</w:t>
      </w:r>
      <w:r w:rsidR="003302A8">
        <w:rPr>
          <w:rFonts w:ascii="Times New Roman" w:hAnsi="Times New Roman" w:cs="Times New Roman"/>
        </w:rPr>
        <w:t xml:space="preserve">, </w:t>
      </w:r>
      <w:r w:rsidRPr="009C7F0B">
        <w:rPr>
          <w:rFonts w:ascii="Times New Roman" w:hAnsi="Times New Roman" w:cs="Times New Roman"/>
        </w:rPr>
        <w:t>the</w:t>
      </w:r>
      <w:r w:rsidR="005A60A7">
        <w:rPr>
          <w:rFonts w:ascii="Times New Roman" w:hAnsi="Times New Roman" w:cs="Times New Roman"/>
        </w:rPr>
        <w:t xml:space="preserve">y </w:t>
      </w:r>
      <w:del w:id="358" w:author="Geography" w:date="2020-12-10T10:11:00Z">
        <w:r w:rsidR="005A60A7" w:rsidDel="00870F91">
          <w:rPr>
            <w:rFonts w:ascii="Times New Roman" w:hAnsi="Times New Roman" w:cs="Times New Roman"/>
          </w:rPr>
          <w:delText xml:space="preserve">observed </w:delText>
        </w:r>
      </w:del>
      <w:ins w:id="359" w:author="Geography" w:date="2020-12-10T10:11:00Z">
        <w:r w:rsidR="00870F91">
          <w:rPr>
            <w:rFonts w:ascii="Times New Roman" w:hAnsi="Times New Roman" w:cs="Times New Roman"/>
          </w:rPr>
          <w:t xml:space="preserve">had </w:t>
        </w:r>
      </w:ins>
      <w:r w:rsidR="005A60A7">
        <w:rPr>
          <w:rFonts w:ascii="Times New Roman" w:hAnsi="Times New Roman" w:cs="Times New Roman"/>
        </w:rPr>
        <w:t>generally the</w:t>
      </w:r>
      <w:r w:rsidRPr="009C7F0B">
        <w:rPr>
          <w:rFonts w:ascii="Times New Roman" w:hAnsi="Times New Roman" w:cs="Times New Roman"/>
        </w:rPr>
        <w:t xml:space="preserve"> same spatial pattern </w:t>
      </w:r>
      <w:r w:rsidR="005A60A7">
        <w:rPr>
          <w:rFonts w:ascii="Times New Roman" w:hAnsi="Times New Roman" w:cs="Times New Roman"/>
        </w:rPr>
        <w:t>as the traps. The only exceptions were on the energetic southern reef flat</w:t>
      </w:r>
      <w:r w:rsidR="003302A8">
        <w:rPr>
          <w:rFonts w:ascii="Times New Roman" w:hAnsi="Times New Roman" w:cs="Times New Roman"/>
        </w:rPr>
        <w:t xml:space="preserve">, </w:t>
      </w:r>
      <w:r w:rsidR="005A60A7">
        <w:rPr>
          <w:rFonts w:ascii="Times New Roman" w:hAnsi="Times New Roman" w:cs="Times New Roman"/>
        </w:rPr>
        <w:t>where</w:t>
      </w:r>
      <w:r w:rsidR="003302A8">
        <w:rPr>
          <w:rFonts w:ascii="Times New Roman" w:hAnsi="Times New Roman" w:cs="Times New Roman"/>
        </w:rPr>
        <w:t xml:space="preserve"> accumulation rates in traps were much higher than corresponding sediment pods</w:t>
      </w:r>
      <w:r w:rsidR="005A60A7">
        <w:rPr>
          <w:rFonts w:ascii="Times New Roman" w:hAnsi="Times New Roman" w:cs="Times New Roman"/>
        </w:rPr>
        <w:t xml:space="preserve"> (sites 3A and 3B)</w:t>
      </w:r>
      <w:r w:rsidR="002E17F7">
        <w:rPr>
          <w:rFonts w:ascii="Times New Roman" w:hAnsi="Times New Roman" w:cs="Times New Roman"/>
        </w:rPr>
        <w:t xml:space="preserve"> </w:t>
      </w:r>
      <w:r w:rsidR="005A60A7">
        <w:rPr>
          <w:rFonts w:ascii="Times New Roman" w:hAnsi="Times New Roman" w:cs="Times New Roman"/>
        </w:rPr>
        <w:t>due to greater</w:t>
      </w:r>
      <w:r w:rsidR="002E17F7">
        <w:rPr>
          <w:rFonts w:ascii="Times New Roman" w:hAnsi="Times New Roman" w:cs="Times New Roman"/>
        </w:rPr>
        <w:t xml:space="preserve"> wave-driven flow and </w:t>
      </w:r>
      <w:r w:rsidR="005A60A7">
        <w:rPr>
          <w:rFonts w:ascii="Times New Roman" w:hAnsi="Times New Roman" w:cs="Times New Roman"/>
        </w:rPr>
        <w:t xml:space="preserve">more available </w:t>
      </w:r>
      <w:r w:rsidR="002E17F7">
        <w:rPr>
          <w:rFonts w:ascii="Times New Roman" w:hAnsi="Times New Roman" w:cs="Times New Roman"/>
        </w:rPr>
        <w:t xml:space="preserve">benthic sediment </w:t>
      </w:r>
      <w:r w:rsidR="005A60A7">
        <w:rPr>
          <w:rFonts w:ascii="Times New Roman" w:hAnsi="Times New Roman" w:cs="Times New Roman"/>
        </w:rPr>
        <w:t xml:space="preserve">compared to sites in the quiescent, deeper back pools and </w:t>
      </w:r>
      <w:r w:rsidR="00856EED">
        <w:rPr>
          <w:rFonts w:ascii="Times New Roman" w:hAnsi="Times New Roman" w:cs="Times New Roman"/>
        </w:rPr>
        <w:t>on the forereef</w:t>
      </w:r>
      <w:r w:rsidR="005A60A7">
        <w:rPr>
          <w:rFonts w:ascii="Times New Roman" w:hAnsi="Times New Roman" w:cs="Times New Roman"/>
        </w:rPr>
        <w:t xml:space="preserve"> (site 2B</w:t>
      </w:r>
      <w:r w:rsidR="00856EED">
        <w:rPr>
          <w:rFonts w:ascii="Times New Roman" w:hAnsi="Times New Roman" w:cs="Times New Roman"/>
        </w:rPr>
        <w:t>, 2C, 3C</w:t>
      </w:r>
      <w:r w:rsidR="005A60A7">
        <w:rPr>
          <w:rFonts w:ascii="Times New Roman" w:hAnsi="Times New Roman" w:cs="Times New Roman"/>
        </w:rPr>
        <w:t>)</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1266DFEA"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lastRenderedPageBreak/>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w:t>
      </w:r>
      <w:r w:rsidR="00141D56">
        <w:rPr>
          <w:rFonts w:ascii="Times New Roman" w:hAnsi="Times New Roman" w:cs="Times New Roman"/>
        </w:rPr>
        <w:t>composition</w:t>
      </w:r>
      <w:r w:rsidRPr="003B287B">
        <w:rPr>
          <w:rFonts w:ascii="Times New Roman" w:hAnsi="Times New Roman" w:cs="Times New Roman"/>
        </w:rPr>
        <w:t xml:space="preserve"> of organic, terrigenous, and carbonate sediment were </w:t>
      </w:r>
      <w:commentRangeStart w:id="360"/>
      <w:r w:rsidR="00141D56">
        <w:rPr>
          <w:rFonts w:ascii="Times New Roman" w:hAnsi="Times New Roman" w:cs="Times New Roman"/>
        </w:rPr>
        <w:t xml:space="preserve">mostly </w:t>
      </w:r>
      <w:r w:rsidRPr="003B287B">
        <w:rPr>
          <w:rFonts w:ascii="Times New Roman" w:hAnsi="Times New Roman" w:cs="Times New Roman"/>
        </w:rPr>
        <w:t xml:space="preserve">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141D56">
        <w:rPr>
          <w:rFonts w:ascii="Times New Roman" w:hAnsi="Times New Roman" w:cs="Times New Roman"/>
        </w:rPr>
        <w:t>SedPods</w:t>
      </w:r>
      <w:r w:rsidRPr="003B287B">
        <w:rPr>
          <w:rFonts w:ascii="Times New Roman" w:hAnsi="Times New Roman" w:cs="Times New Roman"/>
        </w:rPr>
        <w:t xml:space="preserve">. </w:t>
      </w:r>
      <w:commentRangeEnd w:id="360"/>
      <w:r w:rsidR="00870F91">
        <w:rPr>
          <w:rStyle w:val="CommentReference"/>
          <w:rFonts w:asciiTheme="minorHAnsi" w:hAnsiTheme="minorHAnsi"/>
        </w:rPr>
        <w:commentReference w:id="360"/>
      </w:r>
      <w:r w:rsidRPr="003B287B">
        <w:rPr>
          <w:rFonts w:ascii="Times New Roman" w:hAnsi="Times New Roman" w:cs="Times New Roman"/>
        </w:rPr>
        <w:t xml:space="preserve">With the exception of </w:t>
      </w:r>
      <w:r w:rsidR="00141D56">
        <w:rPr>
          <w:rFonts w:ascii="Times New Roman" w:hAnsi="Times New Roman" w:cs="Times New Roman"/>
        </w:rPr>
        <w:t xml:space="preserve">the </w:t>
      </w:r>
      <w:r w:rsidR="00022159" w:rsidRPr="003B287B">
        <w:rPr>
          <w:rFonts w:ascii="Times New Roman" w:hAnsi="Times New Roman" w:cs="Times New Roman"/>
        </w:rPr>
        <w:t xml:space="preserve">site </w:t>
      </w:r>
      <w:r w:rsidR="00141D56">
        <w:rPr>
          <w:rFonts w:ascii="Times New Roman" w:hAnsi="Times New Roman" w:cs="Times New Roman"/>
        </w:rPr>
        <w:t>at</w:t>
      </w:r>
      <w:r w:rsidR="00F033C8">
        <w:rPr>
          <w:rFonts w:ascii="Times New Roman" w:hAnsi="Times New Roman" w:cs="Times New Roman"/>
        </w:rPr>
        <w:t xml:space="preserve">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00141D56">
        <w:rPr>
          <w:rFonts w:ascii="Times New Roman" w:hAnsi="Times New Roman" w:cs="Times New Roman"/>
        </w:rPr>
        <w:t xml:space="preserve"> (2A)</w:t>
      </w:r>
      <w:r w:rsidRPr="003B287B">
        <w:rPr>
          <w:rFonts w:ascii="Times New Roman" w:hAnsi="Times New Roman" w:cs="Times New Roman"/>
        </w:rPr>
        <w:t xml:space="preserve">, sediment accumulation was </w:t>
      </w:r>
      <w:r w:rsidR="00141D56">
        <w:rPr>
          <w:rFonts w:ascii="Times New Roman" w:hAnsi="Times New Roman" w:cs="Times New Roman"/>
        </w:rPr>
        <w:t>mainly</w:t>
      </w:r>
      <w:r w:rsidRPr="003B287B">
        <w:rPr>
          <w:rFonts w:ascii="Times New Roman" w:hAnsi="Times New Roman" w:cs="Times New Roman"/>
        </w:rPr>
        <w:t xml:space="preserve"> carbonate</w:t>
      </w:r>
      <w:r w:rsidR="00141D56">
        <w:rPr>
          <w:rFonts w:ascii="Times New Roman" w:hAnsi="Times New Roman" w:cs="Times New Roman"/>
        </w:rPr>
        <w:t xml:space="preserve"> in traps and SedPods</w:t>
      </w:r>
      <w:r w:rsidR="00293109" w:rsidRPr="003B287B">
        <w:rPr>
          <w:rFonts w:ascii="Times New Roman" w:hAnsi="Times New Roman" w:cs="Times New Roman"/>
        </w:rPr>
        <w:t xml:space="preserve">. </w:t>
      </w:r>
      <w:r w:rsidRPr="003B287B">
        <w:rPr>
          <w:rFonts w:ascii="Times New Roman" w:hAnsi="Times New Roman" w:cs="Times New Roman"/>
        </w:rPr>
        <w:t xml:space="preserve">On the </w:t>
      </w:r>
      <w:r w:rsidR="00740450">
        <w:rPr>
          <w:rFonts w:ascii="Times New Roman" w:hAnsi="Times New Roman" w:cs="Times New Roman"/>
        </w:rPr>
        <w:t xml:space="preserve">more energetic </w:t>
      </w:r>
      <w:r w:rsidRPr="003B287B">
        <w:rPr>
          <w:rFonts w:ascii="Times New Roman" w:hAnsi="Times New Roman" w:cs="Times New Roman"/>
        </w:rPr>
        <w:t xml:space="preserve">southern reef, the ratio of terrigenous </w:t>
      </w:r>
      <w:r w:rsidR="00141D56">
        <w:rPr>
          <w:rFonts w:ascii="Times New Roman" w:hAnsi="Times New Roman" w:cs="Times New Roman"/>
        </w:rPr>
        <w:t>to</w:t>
      </w:r>
      <w:r w:rsidRPr="003B287B">
        <w:rPr>
          <w:rFonts w:ascii="Times New Roman" w:hAnsi="Times New Roman" w:cs="Times New Roman"/>
        </w:rPr>
        <w:t xml:space="preserve"> carbonate sediment </w:t>
      </w:r>
      <w:r w:rsidR="00141D56">
        <w:rPr>
          <w:rFonts w:ascii="Times New Roman" w:hAnsi="Times New Roman" w:cs="Times New Roman"/>
        </w:rPr>
        <w:t>accumulation</w:t>
      </w:r>
      <w:r w:rsidRPr="003B287B">
        <w:rPr>
          <w:rFonts w:ascii="Times New Roman" w:hAnsi="Times New Roman" w:cs="Times New Roman"/>
        </w:rPr>
        <w:t xml:space="preserve"> in </w:t>
      </w:r>
      <w:r w:rsidR="00D365F0" w:rsidRPr="003B287B">
        <w:rPr>
          <w:rFonts w:ascii="Times New Roman" w:hAnsi="Times New Roman" w:cs="Times New Roman"/>
        </w:rPr>
        <w:t>sediment trap</w:t>
      </w:r>
      <w:r w:rsidRPr="003B287B">
        <w:rPr>
          <w:rFonts w:ascii="Times New Roman" w:hAnsi="Times New Roman" w:cs="Times New Roman"/>
        </w:rPr>
        <w:t>s reflected the composition of surrounding benthic sediment</w:t>
      </w:r>
      <w:r w:rsidR="00141D56">
        <w:rPr>
          <w:rFonts w:ascii="Times New Roman" w:hAnsi="Times New Roman" w:cs="Times New Roman"/>
        </w:rPr>
        <w:t xml:space="preserve">, except for sites 3A and 3B on the </w:t>
      </w:r>
      <w:r w:rsidRPr="003B287B">
        <w:rPr>
          <w:rFonts w:ascii="Times New Roman" w:hAnsi="Times New Roman" w:cs="Times New Roman"/>
        </w:rPr>
        <w:t>southern reef</w:t>
      </w:r>
      <w:r w:rsidR="00141D56">
        <w:rPr>
          <w:rFonts w:ascii="Times New Roman" w:hAnsi="Times New Roman" w:cs="Times New Roman"/>
        </w:rPr>
        <w:t xml:space="preserve"> flat</w:t>
      </w:r>
      <w:r w:rsidRPr="003B287B">
        <w:rPr>
          <w:rFonts w:ascii="Times New Roman" w:hAnsi="Times New Roman" w:cs="Times New Roman"/>
        </w:rPr>
        <w:t xml:space="preserve"> </w:t>
      </w:r>
      <w:r w:rsidR="00141D56">
        <w:rPr>
          <w:rFonts w:ascii="Times New Roman" w:hAnsi="Times New Roman" w:cs="Times New Roman"/>
        </w:rPr>
        <w:t xml:space="preserve">where </w:t>
      </w:r>
      <w:r w:rsidRPr="003B287B">
        <w:rPr>
          <w:rFonts w:ascii="Times New Roman" w:hAnsi="Times New Roman" w:cs="Times New Roman"/>
        </w:rPr>
        <w:t xml:space="preserve">some small storm drains </w:t>
      </w:r>
      <w:r w:rsidR="00141D56">
        <w:rPr>
          <w:rFonts w:ascii="Times New Roman" w:hAnsi="Times New Roman" w:cs="Times New Roman"/>
        </w:rPr>
        <w:t>contribute terrigenous sediment during storms</w:t>
      </w:r>
      <w:r w:rsidRPr="003B287B">
        <w:rPr>
          <w:rFonts w:ascii="Times New Roman" w:hAnsi="Times New Roman" w:cs="Times New Roman"/>
        </w:rPr>
        <w:t>.</w:t>
      </w:r>
      <w:r w:rsidR="00F033C8">
        <w:rPr>
          <w:rFonts w:ascii="Times New Roman" w:hAnsi="Times New Roman" w:cs="Times New Roman"/>
        </w:rPr>
        <w:t xml:space="preserve"> On the </w:t>
      </w:r>
      <w:del w:id="361" w:author="Geography" w:date="2020-12-10T10:13:00Z">
        <w:r w:rsidR="00740450" w:rsidDel="00870F91">
          <w:rPr>
            <w:rFonts w:ascii="Times New Roman" w:hAnsi="Times New Roman" w:cs="Times New Roman"/>
          </w:rPr>
          <w:delText xml:space="preserve">more quiescent </w:delText>
        </w:r>
      </w:del>
      <w:r w:rsidR="00F033C8">
        <w:rPr>
          <w:rFonts w:ascii="Times New Roman" w:hAnsi="Times New Roman" w:cs="Times New Roman"/>
        </w:rPr>
        <w:t xml:space="preserve">northern reef, the terrigenous fraction </w:t>
      </w:r>
      <w:commentRangeStart w:id="362"/>
      <w:r w:rsidR="00F033C8">
        <w:rPr>
          <w:rFonts w:ascii="Times New Roman" w:hAnsi="Times New Roman" w:cs="Times New Roman"/>
        </w:rPr>
        <w:t>was higher than surrounding benthic sediment</w:t>
      </w:r>
      <w:r w:rsidR="00141D56" w:rsidRPr="00141D56">
        <w:rPr>
          <w:rFonts w:ascii="Times New Roman" w:hAnsi="Times New Roman" w:cs="Times New Roman"/>
        </w:rPr>
        <w:t xml:space="preserve"> </w:t>
      </w:r>
      <w:r w:rsidR="00141D56">
        <w:rPr>
          <w:rFonts w:ascii="Times New Roman" w:hAnsi="Times New Roman" w:cs="Times New Roman"/>
        </w:rPr>
        <w:t>in both traps and SedPods</w:t>
      </w:r>
      <w:commentRangeEnd w:id="362"/>
      <w:r w:rsidR="00870F91">
        <w:rPr>
          <w:rStyle w:val="CommentReference"/>
          <w:rFonts w:asciiTheme="minorHAnsi" w:hAnsiTheme="minorHAnsi"/>
        </w:rPr>
        <w:commentReference w:id="362"/>
      </w:r>
      <w:r w:rsidR="00856EED">
        <w:rPr>
          <w:rFonts w:ascii="Times New Roman" w:hAnsi="Times New Roman" w:cs="Times New Roman"/>
        </w:rPr>
        <w:t>. T</w:t>
      </w:r>
      <w:r w:rsidR="00F033C8">
        <w:rPr>
          <w:rFonts w:ascii="Times New Roman" w:hAnsi="Times New Roman" w:cs="Times New Roman"/>
        </w:rPr>
        <w:t xml:space="preserve">he organic fraction was also higher than surrounding benthic sediment, but only in traps and not on </w:t>
      </w:r>
      <w:r w:rsidR="00141D56">
        <w:rPr>
          <w:rFonts w:ascii="Times New Roman" w:hAnsi="Times New Roman" w:cs="Times New Roman"/>
        </w:rPr>
        <w:t>SedPods</w:t>
      </w:r>
      <w:r w:rsidR="00F033C8">
        <w:rPr>
          <w:rFonts w:ascii="Times New Roman" w:hAnsi="Times New Roman" w:cs="Times New Roman"/>
        </w:rPr>
        <w:t xml:space="preserve">. </w:t>
      </w:r>
    </w:p>
    <w:p w14:paraId="08DCC262" w14:textId="77777777" w:rsidR="00A13A1D" w:rsidRPr="003B287B" w:rsidRDefault="00A13A1D" w:rsidP="003B287B">
      <w:pPr>
        <w:spacing w:after="0"/>
        <w:rPr>
          <w:rFonts w:ascii="Times New Roman" w:hAnsi="Times New Roman" w:cs="Times New Roman"/>
        </w:rPr>
      </w:pPr>
    </w:p>
    <w:p w14:paraId="6C7944A4" w14:textId="74298D7E"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w:t>
      </w:r>
      <w:r w:rsidR="00856EED">
        <w:rPr>
          <w:rFonts w:ascii="Times New Roman" w:hAnsi="Times New Roman" w:cs="Times New Roman"/>
        </w:rPr>
        <w:t>accumula</w:t>
      </w:r>
      <w:r w:rsidRPr="003B287B">
        <w:rPr>
          <w:rFonts w:ascii="Times New Roman" w:hAnsi="Times New Roman" w:cs="Times New Roman"/>
        </w:rPr>
        <w:t xml:space="preserve">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1C0A910D" w14:textId="46A91EDB" w:rsidR="004321DE" w:rsidRDefault="00870F91" w:rsidP="004321DE">
      <w:pPr>
        <w:spacing w:after="0"/>
        <w:ind w:firstLine="720"/>
        <w:rPr>
          <w:rFonts w:ascii="Times New Roman" w:hAnsi="Times New Roman" w:cs="Times New Roman"/>
          <w:noProof/>
        </w:rPr>
      </w:pPr>
      <w:ins w:id="363" w:author="Geography" w:date="2020-12-10T10:14:00Z">
        <w:r>
          <w:rPr>
            <w:rFonts w:ascii="Times New Roman" w:hAnsi="Times New Roman" w:cs="Times New Roman"/>
            <w:noProof/>
          </w:rPr>
          <w:t xml:space="preserve">The </w:t>
        </w:r>
      </w:ins>
      <w:del w:id="364" w:author="Geography" w:date="2020-12-10T10:13:00Z">
        <w:r w:rsidR="00A13A1D" w:rsidRPr="003B287B" w:rsidDel="00870F91">
          <w:rPr>
            <w:rFonts w:ascii="Times New Roman" w:hAnsi="Times New Roman" w:cs="Times New Roman"/>
            <w:noProof/>
          </w:rPr>
          <w:delText>Following the clear spatial differences in</w:delText>
        </w:r>
        <w:r w:rsidR="00293109" w:rsidRPr="003B287B" w:rsidDel="00870F91">
          <w:rPr>
            <w:rFonts w:ascii="Times New Roman" w:hAnsi="Times New Roman" w:cs="Times New Roman"/>
            <w:noProof/>
          </w:rPr>
          <w:delText xml:space="preserve"> mean</w:delText>
        </w:r>
        <w:r w:rsidR="00A13A1D" w:rsidRPr="003B287B" w:rsidDel="00870F91">
          <w:rPr>
            <w:rFonts w:ascii="Times New Roman" w:hAnsi="Times New Roman" w:cs="Times New Roman"/>
            <w:noProof/>
          </w:rPr>
          <w:delText xml:space="preserve"> sediment accumulation (</w:delText>
        </w:r>
        <w:r w:rsidR="00A13A1D" w:rsidRPr="003B287B" w:rsidDel="00870F91">
          <w:rPr>
            <w:rFonts w:ascii="Times New Roman" w:hAnsi="Times New Roman" w:cs="Times New Roman"/>
            <w:noProof/>
          </w:rPr>
          <w:fldChar w:fldCharType="begin"/>
        </w:r>
        <w:r w:rsidR="00A13A1D" w:rsidRPr="00870F91" w:rsidDel="00870F91">
          <w:rPr>
            <w:rFonts w:ascii="Times New Roman" w:hAnsi="Times New Roman" w:cs="Times New Roman"/>
            <w:noProof/>
          </w:rPr>
          <w:delInstrText xml:space="preserve"> REF _Ref446325490 \h </w:delInstrText>
        </w:r>
        <w:r w:rsidR="00A13A1D" w:rsidRPr="003B287B" w:rsidDel="00870F91">
          <w:rPr>
            <w:rFonts w:ascii="Times New Roman" w:hAnsi="Times New Roman" w:cs="Times New Roman"/>
            <w:noProof/>
          </w:rPr>
        </w:r>
        <w:r w:rsidR="00A13A1D" w:rsidRPr="003B287B" w:rsidDel="00870F91">
          <w:rPr>
            <w:rFonts w:ascii="Times New Roman" w:hAnsi="Times New Roman" w:cs="Times New Roman"/>
            <w:noProof/>
          </w:rPr>
          <w:fldChar w:fldCharType="separate"/>
        </w:r>
        <w:r w:rsidR="00A13A1D" w:rsidRPr="003B287B" w:rsidDel="00870F91">
          <w:rPr>
            <w:rFonts w:ascii="Times New Roman" w:hAnsi="Times New Roman" w:cs="Times New Roman"/>
          </w:rPr>
          <w:delText xml:space="preserve">Figure </w:delText>
        </w:r>
        <w:r w:rsidR="00A13A1D" w:rsidRPr="003B287B" w:rsidDel="00870F91">
          <w:rPr>
            <w:rFonts w:ascii="Times New Roman" w:hAnsi="Times New Roman" w:cs="Times New Roman"/>
            <w:noProof/>
          </w:rPr>
          <w:delText>5</w:delText>
        </w:r>
        <w:r w:rsidR="00A13A1D" w:rsidRPr="003B287B" w:rsidDel="00870F91">
          <w:rPr>
            <w:rFonts w:ascii="Times New Roman" w:hAnsi="Times New Roman" w:cs="Times New Roman"/>
            <w:noProof/>
          </w:rPr>
          <w:fldChar w:fldCharType="end"/>
        </w:r>
        <w:r w:rsidR="00A13A1D" w:rsidRPr="003B287B" w:rsidDel="00870F91">
          <w:rPr>
            <w:rFonts w:ascii="Times New Roman" w:hAnsi="Times New Roman" w:cs="Times New Roman"/>
            <w:noProof/>
          </w:rPr>
          <w:delText xml:space="preserve">), </w:delText>
        </w:r>
      </w:del>
      <w:del w:id="365" w:author="Geography" w:date="2020-12-10T10:14:00Z">
        <w:r w:rsidR="00A13A1D" w:rsidRPr="003B287B" w:rsidDel="00870F91">
          <w:rPr>
            <w:rFonts w:ascii="Times New Roman" w:hAnsi="Times New Roman" w:cs="Times New Roman"/>
            <w:noProof/>
          </w:rPr>
          <w:delText xml:space="preserve">sites on the northern and southern reefs were grouped, and </w:delText>
        </w:r>
      </w:del>
      <w:ins w:id="366" w:author="Geography" w:date="2020-12-10T10:14:00Z">
        <w:r>
          <w:rPr>
            <w:rFonts w:ascii="Times New Roman" w:hAnsi="Times New Roman" w:cs="Times New Roman"/>
            <w:noProof/>
          </w:rPr>
          <w:t>m</w:t>
        </w:r>
      </w:ins>
      <w:del w:id="367" w:author="Geography" w:date="2020-12-10T10:14:00Z">
        <w:r w:rsidR="00A13A1D" w:rsidRPr="003B287B" w:rsidDel="00870F91">
          <w:rPr>
            <w:rFonts w:ascii="Times New Roman" w:hAnsi="Times New Roman" w:cs="Times New Roman"/>
            <w:noProof/>
          </w:rPr>
          <w:delText>m</w:delText>
        </w:r>
      </w:del>
      <w:r w:rsidR="00A13A1D" w:rsidRPr="003B287B">
        <w:rPr>
          <w:rFonts w:ascii="Times New Roman" w:hAnsi="Times New Roman" w:cs="Times New Roman"/>
          <w:noProof/>
        </w:rPr>
        <w:t xml:space="preserve">ean sediment accumulation </w:t>
      </w:r>
      <w:ins w:id="368" w:author="Geography" w:date="2020-12-10T10:14:00Z">
        <w:r w:rsidRPr="003B287B">
          <w:rPr>
            <w:rFonts w:ascii="Times New Roman" w:hAnsi="Times New Roman" w:cs="Times New Roman"/>
            <w:noProof/>
          </w:rPr>
          <w:t xml:space="preserve">on the northern and southern reefs </w:t>
        </w:r>
        <w:r>
          <w:rPr>
            <w:rFonts w:ascii="Times New Roman" w:hAnsi="Times New Roman" w:cs="Times New Roman"/>
            <w:noProof/>
          </w:rPr>
          <w:t>was</w:t>
        </w:r>
      </w:ins>
      <w:del w:id="369" w:author="Geography" w:date="2020-12-10T10:15:00Z">
        <w:r w:rsidR="00A13A1D" w:rsidRPr="003B287B" w:rsidDel="00870F91">
          <w:rPr>
            <w:rFonts w:ascii="Times New Roman" w:hAnsi="Times New Roman" w:cs="Times New Roman"/>
            <w:noProof/>
          </w:rPr>
          <w:delText>was</w:delText>
        </w:r>
      </w:del>
      <w:r w:rsidR="00A13A1D" w:rsidRPr="003B287B">
        <w:rPr>
          <w:rFonts w:ascii="Times New Roman" w:hAnsi="Times New Roman" w:cs="Times New Roman"/>
          <w:noProof/>
        </w:rPr>
        <w:t xml:space="preserve"> calculated to investigate temporal </w:t>
      </w:r>
      <w:r w:rsidR="00F033C8">
        <w:rPr>
          <w:rFonts w:ascii="Times New Roman" w:hAnsi="Times New Roman" w:cs="Times New Roman"/>
          <w:noProof/>
        </w:rPr>
        <w:t>patterns</w:t>
      </w:r>
      <w:r w:rsidR="00A13A1D" w:rsidRPr="003B287B">
        <w:rPr>
          <w:rFonts w:ascii="Times New Roman" w:hAnsi="Times New Roman" w:cs="Times New Roman"/>
          <w:noProof/>
        </w:rPr>
        <w:t xml:space="preserve">. </w:t>
      </w:r>
      <w:r w:rsidR="00F53999">
        <w:rPr>
          <w:rFonts w:ascii="Times New Roman" w:hAnsi="Times New Roman" w:cs="Times New Roman"/>
        </w:rPr>
        <w:t>M</w:t>
      </w:r>
      <w:r w:rsidR="00F53999" w:rsidRPr="003B287B">
        <w:rPr>
          <w:rFonts w:ascii="Times New Roman" w:hAnsi="Times New Roman" w:cs="Times New Roman"/>
        </w:rPr>
        <w:t xml:space="preserve">ean </w:t>
      </w:r>
      <w:r w:rsidR="00F53999">
        <w:rPr>
          <w:rFonts w:ascii="Times New Roman" w:hAnsi="Times New Roman" w:cs="Times New Roman"/>
        </w:rPr>
        <w:t xml:space="preserve">total </w:t>
      </w:r>
      <w:r w:rsidR="00F53999" w:rsidRPr="003B287B">
        <w:rPr>
          <w:rFonts w:ascii="Times New Roman" w:hAnsi="Times New Roman" w:cs="Times New Roman"/>
        </w:rPr>
        <w:t>accumulation rates in traps</w:t>
      </w:r>
      <w:r w:rsidR="00F53999">
        <w:rPr>
          <w:rFonts w:ascii="Times New Roman" w:hAnsi="Times New Roman" w:cs="Times New Roman"/>
        </w:rPr>
        <w:t xml:space="preserve"> and SedPods</w:t>
      </w:r>
      <w:r w:rsidR="00F53999" w:rsidRPr="003B287B">
        <w:rPr>
          <w:rFonts w:ascii="Times New Roman" w:hAnsi="Times New Roman" w:cs="Times New Roman"/>
        </w:rPr>
        <w:t xml:space="preserve"> were higher on the </w:t>
      </w:r>
      <w:del w:id="370" w:author="Geography" w:date="2020-12-10T10:15:00Z">
        <w:r w:rsidR="00F53999" w:rsidDel="00870F91">
          <w:rPr>
            <w:rFonts w:ascii="Times New Roman" w:hAnsi="Times New Roman" w:cs="Times New Roman"/>
          </w:rPr>
          <w:delText xml:space="preserve">more quiescent </w:delText>
        </w:r>
      </w:del>
      <w:r w:rsidR="00F53999" w:rsidRPr="003B287B">
        <w:rPr>
          <w:rFonts w:ascii="Times New Roman" w:hAnsi="Times New Roman" w:cs="Times New Roman"/>
        </w:rPr>
        <w:t xml:space="preserve">northern reef than the </w:t>
      </w:r>
      <w:del w:id="371" w:author="Geography" w:date="2020-12-10T10:15:00Z">
        <w:r w:rsidR="00F53999" w:rsidDel="00870F91">
          <w:rPr>
            <w:rFonts w:ascii="Times New Roman" w:hAnsi="Times New Roman" w:cs="Times New Roman"/>
          </w:rPr>
          <w:delText xml:space="preserve">more energetic </w:delText>
        </w:r>
      </w:del>
      <w:r w:rsidR="00F53999" w:rsidRPr="003B287B">
        <w:rPr>
          <w:rFonts w:ascii="Times New Roman" w:hAnsi="Times New Roman" w:cs="Times New Roman"/>
        </w:rPr>
        <w:t>southern reef for all deployment periods</w:t>
      </w:r>
      <w:r w:rsidR="00F53999">
        <w:rPr>
          <w:rFonts w:ascii="Times New Roman" w:hAnsi="Times New Roman" w:cs="Times New Roman"/>
        </w:rPr>
        <w:t xml:space="preserve"> </w:t>
      </w:r>
      <w:r w:rsidR="00F53999" w:rsidRPr="003B287B">
        <w:rPr>
          <w:rFonts w:ascii="Times New Roman" w:hAnsi="Times New Roman" w:cs="Times New Roman"/>
          <w:noProof/>
        </w:rPr>
        <w:t>(</w:t>
      </w:r>
      <w:r w:rsidR="00F53999" w:rsidRPr="003B287B">
        <w:rPr>
          <w:rFonts w:ascii="Times New Roman" w:hAnsi="Times New Roman" w:cs="Times New Roman"/>
          <w:noProof/>
        </w:rPr>
        <w:fldChar w:fldCharType="begin"/>
      </w:r>
      <w:r w:rsidR="00F53999" w:rsidRPr="003B287B">
        <w:rPr>
          <w:rFonts w:ascii="Times New Roman" w:hAnsi="Times New Roman" w:cs="Times New Roman"/>
          <w:noProof/>
        </w:rPr>
        <w:instrText xml:space="preserve"> REF _Ref446470696 \h </w:instrText>
      </w:r>
      <w:r w:rsidR="00F53999" w:rsidRPr="003B287B">
        <w:rPr>
          <w:rFonts w:ascii="Times New Roman" w:hAnsi="Times New Roman" w:cs="Times New Roman"/>
          <w:noProof/>
        </w:rPr>
      </w:r>
      <w:r w:rsidR="00F53999" w:rsidRPr="003B287B">
        <w:rPr>
          <w:rFonts w:ascii="Times New Roman" w:hAnsi="Times New Roman" w:cs="Times New Roman"/>
          <w:noProof/>
        </w:rPr>
        <w:fldChar w:fldCharType="separate"/>
      </w:r>
      <w:r w:rsidR="00F53999" w:rsidRPr="003B287B">
        <w:rPr>
          <w:rFonts w:ascii="Times New Roman" w:hAnsi="Times New Roman" w:cs="Times New Roman"/>
        </w:rPr>
        <w:t xml:space="preserve">Figure </w:t>
      </w:r>
      <w:r w:rsidR="00F53999" w:rsidRPr="003B287B">
        <w:rPr>
          <w:rFonts w:ascii="Times New Roman" w:hAnsi="Times New Roman" w:cs="Times New Roman"/>
          <w:noProof/>
        </w:rPr>
        <w:t>6</w:t>
      </w:r>
      <w:r w:rsidR="00F53999" w:rsidRPr="003B287B">
        <w:rPr>
          <w:rFonts w:ascii="Times New Roman" w:hAnsi="Times New Roman" w:cs="Times New Roman"/>
          <w:noProof/>
        </w:rPr>
        <w:fldChar w:fldCharType="end"/>
      </w:r>
      <w:r w:rsidR="00F53999" w:rsidRPr="003B287B">
        <w:rPr>
          <w:rFonts w:ascii="Times New Roman" w:hAnsi="Times New Roman" w:cs="Times New Roman"/>
          <w:noProof/>
        </w:rPr>
        <w:t>).</w:t>
      </w:r>
      <w:r w:rsidR="00F53999" w:rsidRPr="00EC5D97">
        <w:rPr>
          <w:rFonts w:ascii="Times New Roman" w:hAnsi="Times New Roman" w:cs="Times New Roman"/>
        </w:rPr>
        <w:t xml:space="preserve"> </w:t>
      </w:r>
      <w:del w:id="372" w:author="Geography" w:date="2020-12-10T10:15:00Z">
        <w:r w:rsidR="00EC5D97" w:rsidDel="009F550F">
          <w:rPr>
            <w:rFonts w:ascii="Times New Roman" w:hAnsi="Times New Roman" w:cs="Times New Roman"/>
            <w:noProof/>
          </w:rPr>
          <w:delText>Although</w:delText>
        </w:r>
        <w:r w:rsidR="00EC5D97" w:rsidRPr="003B287B" w:rsidDel="009F550F">
          <w:rPr>
            <w:rFonts w:ascii="Times New Roman" w:hAnsi="Times New Roman" w:cs="Times New Roman"/>
            <w:noProof/>
          </w:rPr>
          <w:delText xml:space="preserve"> the mean sediment accumulation rates illustrate broad characterizations of sediment regimes over the northern and southern reefs, no </w:delText>
        </w:r>
      </w:del>
      <w:del w:id="373" w:author="Geography" w:date="2020-12-10T10:16:00Z">
        <w:r w:rsidR="00EC5D97" w:rsidRPr="003B287B" w:rsidDel="009F550F">
          <w:rPr>
            <w:rFonts w:ascii="Times New Roman" w:hAnsi="Times New Roman" w:cs="Times New Roman"/>
            <w:noProof/>
          </w:rPr>
          <w:delText>strong temporal patterns in mean terrigenous sediment accumulation were evident in the time series.</w:delText>
        </w:r>
        <w:r w:rsidR="00F53999" w:rsidRPr="00F53999" w:rsidDel="009F550F">
          <w:rPr>
            <w:rFonts w:ascii="Times New Roman" w:hAnsi="Times New Roman" w:cs="Times New Roman"/>
            <w:noProof/>
          </w:rPr>
          <w:delText xml:space="preserve"> </w:delText>
        </w:r>
      </w:del>
      <w:r w:rsidR="00F53999" w:rsidRPr="003B287B">
        <w:rPr>
          <w:rFonts w:ascii="Times New Roman" w:hAnsi="Times New Roman" w:cs="Times New Roman"/>
          <w:noProof/>
        </w:rPr>
        <w:t xml:space="preserve">On the northern reef, mean sediment accumulation rates on </w:t>
      </w:r>
      <w:r w:rsidR="00F53999">
        <w:rPr>
          <w:rFonts w:ascii="Times New Roman" w:hAnsi="Times New Roman" w:cs="Times New Roman"/>
          <w:noProof/>
        </w:rPr>
        <w:t>SedPods</w:t>
      </w:r>
      <w:r w:rsidR="00F53999" w:rsidRPr="003B287B">
        <w:rPr>
          <w:rFonts w:ascii="Times New Roman" w:hAnsi="Times New Roman" w:cs="Times New Roman"/>
          <w:noProof/>
        </w:rPr>
        <w:t xml:space="preserve"> </w:t>
      </w:r>
      <w:r w:rsidR="00F53999">
        <w:rPr>
          <w:rFonts w:ascii="Times New Roman" w:hAnsi="Times New Roman" w:cs="Times New Roman"/>
          <w:noProof/>
        </w:rPr>
        <w:t>were</w:t>
      </w:r>
      <w:r w:rsidR="00F53999" w:rsidRPr="003B287B">
        <w:rPr>
          <w:rFonts w:ascii="Times New Roman" w:hAnsi="Times New Roman" w:cs="Times New Roman"/>
          <w:noProof/>
        </w:rPr>
        <w:t xml:space="preserve"> </w:t>
      </w:r>
      <w:r w:rsidR="00F53999">
        <w:rPr>
          <w:rFonts w:ascii="Times New Roman" w:hAnsi="Times New Roman" w:cs="Times New Roman"/>
          <w:noProof/>
        </w:rPr>
        <w:t xml:space="preserve">generally </w:t>
      </w:r>
      <w:r w:rsidR="00F53999" w:rsidRPr="003B287B">
        <w:rPr>
          <w:rFonts w:ascii="Times New Roman" w:hAnsi="Times New Roman" w:cs="Times New Roman"/>
          <w:noProof/>
        </w:rPr>
        <w:t>lower during the May-October trade wind season, and higher during the October-April wet season</w:t>
      </w:r>
      <w:r w:rsidR="00F53999">
        <w:rPr>
          <w:rFonts w:ascii="Times New Roman" w:hAnsi="Times New Roman" w:cs="Times New Roman"/>
          <w:noProof/>
        </w:rPr>
        <w:t>,</w:t>
      </w:r>
      <w:r w:rsidR="00F53999" w:rsidRPr="003B287B">
        <w:rPr>
          <w:rFonts w:ascii="Times New Roman" w:hAnsi="Times New Roman" w:cs="Times New Roman"/>
          <w:noProof/>
        </w:rPr>
        <w:t xml:space="preserve"> but the patterns were not very strong (</w:t>
      </w:r>
      <w:r w:rsidR="00F53999" w:rsidRPr="003B287B">
        <w:rPr>
          <w:rFonts w:ascii="Times New Roman" w:hAnsi="Times New Roman" w:cs="Times New Roman"/>
          <w:noProof/>
        </w:rPr>
        <w:fldChar w:fldCharType="begin"/>
      </w:r>
      <w:r w:rsidR="00F53999" w:rsidRPr="003B287B">
        <w:rPr>
          <w:rFonts w:ascii="Times New Roman" w:hAnsi="Times New Roman" w:cs="Times New Roman"/>
          <w:noProof/>
        </w:rPr>
        <w:instrText xml:space="preserve"> REF _Ref446470696 \h </w:instrText>
      </w:r>
      <w:r w:rsidR="00F53999" w:rsidRPr="003B287B">
        <w:rPr>
          <w:rFonts w:ascii="Times New Roman" w:hAnsi="Times New Roman" w:cs="Times New Roman"/>
          <w:noProof/>
        </w:rPr>
      </w:r>
      <w:r w:rsidR="00F53999" w:rsidRPr="003B287B">
        <w:rPr>
          <w:rFonts w:ascii="Times New Roman" w:hAnsi="Times New Roman" w:cs="Times New Roman"/>
          <w:noProof/>
        </w:rPr>
        <w:fldChar w:fldCharType="separate"/>
      </w:r>
      <w:r w:rsidR="00F53999" w:rsidRPr="003B287B">
        <w:rPr>
          <w:rFonts w:ascii="Times New Roman" w:hAnsi="Times New Roman" w:cs="Times New Roman"/>
        </w:rPr>
        <w:t xml:space="preserve">Figure </w:t>
      </w:r>
      <w:r w:rsidR="00F53999" w:rsidRPr="003B287B">
        <w:rPr>
          <w:rFonts w:ascii="Times New Roman" w:hAnsi="Times New Roman" w:cs="Times New Roman"/>
          <w:noProof/>
        </w:rPr>
        <w:t>6</w:t>
      </w:r>
      <w:r w:rsidR="00F53999" w:rsidRPr="003B287B">
        <w:rPr>
          <w:rFonts w:ascii="Times New Roman" w:hAnsi="Times New Roman" w:cs="Times New Roman"/>
          <w:noProof/>
        </w:rPr>
        <w:fldChar w:fldCharType="end"/>
      </w:r>
      <w:r w:rsidR="00F53999" w:rsidRPr="003B287B">
        <w:rPr>
          <w:rFonts w:ascii="Times New Roman" w:hAnsi="Times New Roman" w:cs="Times New Roman"/>
          <w:noProof/>
        </w:rPr>
        <w:t>a).</w:t>
      </w:r>
    </w:p>
    <w:p w14:paraId="662DC088" w14:textId="77777777" w:rsidR="00F53999" w:rsidDel="009F550F" w:rsidRDefault="00F53999" w:rsidP="00EC5D97">
      <w:pPr>
        <w:spacing w:after="0"/>
        <w:ind w:firstLine="720"/>
        <w:rPr>
          <w:del w:id="374" w:author="Geography" w:date="2020-12-10T10:16:00Z"/>
          <w:rFonts w:ascii="Times New Roman" w:hAnsi="Times New Roman" w:cs="Times New Roman"/>
        </w:rPr>
      </w:pPr>
    </w:p>
    <w:p w14:paraId="7AAB9531" w14:textId="58C44ACF" w:rsidR="00CE7CD3" w:rsidDel="00C7068D" w:rsidRDefault="00F53999" w:rsidP="00CE7CD3">
      <w:pPr>
        <w:spacing w:after="0"/>
        <w:ind w:firstLine="720"/>
        <w:rPr>
          <w:del w:id="375" w:author="Geography" w:date="2020-12-10T10:34:00Z"/>
          <w:rFonts w:ascii="Times New Roman" w:hAnsi="Times New Roman" w:cs="Times New Roman"/>
        </w:rPr>
      </w:pPr>
      <w:del w:id="376" w:author="Geography" w:date="2020-12-10T10:16:00Z">
        <w:r w:rsidRPr="003B287B" w:rsidDel="009F550F">
          <w:rPr>
            <w:rFonts w:ascii="Times New Roman" w:hAnsi="Times New Roman" w:cs="Times New Roman"/>
          </w:rPr>
          <w:delText xml:space="preserve">On both the northern and southern reefs </w:delText>
        </w:r>
      </w:del>
      <w:ins w:id="377" w:author="Geography" w:date="2020-12-10T10:16:00Z">
        <w:r w:rsidR="009F550F">
          <w:rPr>
            <w:rFonts w:ascii="Times New Roman" w:hAnsi="Times New Roman" w:cs="Times New Roman"/>
            <w:noProof/>
          </w:rPr>
          <w:t>T</w:t>
        </w:r>
      </w:ins>
      <w:del w:id="378" w:author="Geography" w:date="2020-12-10T10:16:00Z">
        <w:r w:rsidRPr="003B287B" w:rsidDel="009F550F">
          <w:rPr>
            <w:rFonts w:ascii="Times New Roman" w:hAnsi="Times New Roman" w:cs="Times New Roman"/>
            <w:noProof/>
          </w:rPr>
          <w:delText>t</w:delText>
        </w:r>
      </w:del>
      <w:r w:rsidRPr="003B287B">
        <w:rPr>
          <w:rFonts w:ascii="Times New Roman" w:hAnsi="Times New Roman" w:cs="Times New Roman"/>
          <w:noProof/>
        </w:rPr>
        <w:t xml:space="preserve">he highest rates of </w:t>
      </w:r>
      <w:r>
        <w:rPr>
          <w:rFonts w:ascii="Times New Roman" w:hAnsi="Times New Roman" w:cs="Times New Roman"/>
          <w:noProof/>
        </w:rPr>
        <w:t xml:space="preserve">total and </w:t>
      </w:r>
      <w:r w:rsidRPr="003B287B">
        <w:rPr>
          <w:rFonts w:ascii="Times New Roman" w:hAnsi="Times New Roman" w:cs="Times New Roman"/>
          <w:noProof/>
        </w:rPr>
        <w:t>carbonate sediment accumulation in sediment traps</w:t>
      </w:r>
      <w:r w:rsidRPr="003B287B">
        <w:rPr>
          <w:rFonts w:ascii="Times New Roman" w:hAnsi="Times New Roman" w:cs="Times New Roman"/>
        </w:rPr>
        <w:t xml:space="preserve"> </w:t>
      </w:r>
      <w:ins w:id="379" w:author="Geography" w:date="2020-12-10T10:16:00Z">
        <w:r w:rsidR="009F550F">
          <w:rPr>
            <w:rFonts w:ascii="Times New Roman" w:hAnsi="Times New Roman" w:cs="Times New Roman"/>
          </w:rPr>
          <w:t>o</w:t>
        </w:r>
        <w:r w:rsidR="009F550F" w:rsidRPr="003B287B">
          <w:rPr>
            <w:rFonts w:ascii="Times New Roman" w:hAnsi="Times New Roman" w:cs="Times New Roman"/>
          </w:rPr>
          <w:t xml:space="preserve">n both the northern and southern reefs </w:t>
        </w:r>
      </w:ins>
      <w:r w:rsidRPr="003B287B">
        <w:rPr>
          <w:rFonts w:ascii="Times New Roman" w:hAnsi="Times New Roman" w:cs="Times New Roman"/>
          <w:noProof/>
        </w:rPr>
        <w:t>were associated with</w:t>
      </w:r>
      <w:r w:rsidRPr="00EC5D97">
        <w:rPr>
          <w:rFonts w:ascii="Times New Roman" w:hAnsi="Times New Roman" w:cs="Times New Roman"/>
        </w:rPr>
        <w:t xml:space="preserve"> </w:t>
      </w:r>
      <w:r w:rsidRPr="003B287B">
        <w:rPr>
          <w:rFonts w:ascii="Times New Roman" w:hAnsi="Times New Roman" w:cs="Times New Roman"/>
        </w:rPr>
        <w:t xml:space="preserve">the three periods with highest </w:t>
      </w:r>
      <w:r>
        <w:rPr>
          <w:rFonts w:ascii="Times New Roman" w:hAnsi="Times New Roman" w:cs="Times New Roman"/>
          <w:i/>
          <w:iCs/>
        </w:rPr>
        <w:t xml:space="preserve">Hmean </w:t>
      </w:r>
      <w:r w:rsidRPr="003B287B">
        <w:rPr>
          <w:rFonts w:ascii="Times New Roman" w:hAnsi="Times New Roman" w:cs="Times New Roman"/>
        </w:rPr>
        <w:t>(March 2014, June-July 2014, and December 2014</w:t>
      </w:r>
      <w:r w:rsidRPr="003B287B">
        <w:rPr>
          <w:rFonts w:ascii="Times New Roman" w:hAnsi="Times New Roman" w:cs="Times New Roman"/>
          <w:noProof/>
        </w:rPr>
        <w:t>)</w:t>
      </w:r>
      <w:ins w:id="380" w:author="Geography" w:date="2020-12-10T10:32:00Z">
        <w:r w:rsidR="00C7068D">
          <w:rPr>
            <w:rFonts w:ascii="Times New Roman" w:hAnsi="Times New Roman" w:cs="Times New Roman"/>
            <w:noProof/>
          </w:rPr>
          <w:t xml:space="preserve"> (Figure 7)</w:t>
        </w:r>
      </w:ins>
      <w:r w:rsidRPr="003B287B">
        <w:rPr>
          <w:rFonts w:ascii="Times New Roman" w:hAnsi="Times New Roman" w:cs="Times New Roman"/>
          <w:noProof/>
        </w:rPr>
        <w:t>.</w:t>
      </w:r>
      <w:r>
        <w:rPr>
          <w:rFonts w:ascii="Times New Roman" w:hAnsi="Times New Roman" w:cs="Times New Roman"/>
          <w:noProof/>
        </w:rPr>
        <w:t xml:space="preserve"> </w:t>
      </w:r>
      <w:r w:rsidR="00CE7CD3" w:rsidRPr="003B287B">
        <w:rPr>
          <w:rFonts w:ascii="Times New Roman" w:hAnsi="Times New Roman" w:cs="Times New Roman"/>
        </w:rPr>
        <w:t xml:space="preserve">Carbonate sediment accumulation on </w:t>
      </w:r>
      <w:r w:rsidR="00CE7CD3">
        <w:rPr>
          <w:rFonts w:ascii="Times New Roman" w:hAnsi="Times New Roman" w:cs="Times New Roman"/>
        </w:rPr>
        <w:t>SedPods</w:t>
      </w:r>
      <w:r w:rsidR="00CE7CD3" w:rsidRPr="003B287B">
        <w:rPr>
          <w:rFonts w:ascii="Times New Roman" w:hAnsi="Times New Roman" w:cs="Times New Roman"/>
        </w:rPr>
        <w:t xml:space="preserve"> was positively correlated with </w:t>
      </w:r>
      <w:r w:rsidR="00CE7CD3">
        <w:rPr>
          <w:rFonts w:ascii="Times New Roman" w:hAnsi="Times New Roman" w:cs="Times New Roman"/>
          <w:i/>
          <w:iCs/>
        </w:rPr>
        <w:t>Hmean</w:t>
      </w:r>
      <w:r w:rsidR="00CE7CD3" w:rsidRPr="003B287B">
        <w:rPr>
          <w:rFonts w:ascii="Times New Roman" w:hAnsi="Times New Roman" w:cs="Times New Roman"/>
        </w:rPr>
        <w:t xml:space="preserve"> at only one site</w:t>
      </w:r>
      <w:r w:rsidR="00CE7CD3">
        <w:rPr>
          <w:rFonts w:ascii="Times New Roman" w:hAnsi="Times New Roman" w:cs="Times New Roman"/>
        </w:rPr>
        <w:t xml:space="preserve"> </w:t>
      </w:r>
      <w:ins w:id="381" w:author="Geography" w:date="2020-12-10T10:27:00Z">
        <w:r w:rsidR="00847D07">
          <w:rPr>
            <w:rFonts w:ascii="Times New Roman" w:hAnsi="Times New Roman" w:cs="Times New Roman"/>
          </w:rPr>
          <w:t xml:space="preserve">near the stream outlet </w:t>
        </w:r>
      </w:ins>
      <w:r w:rsidR="00CE7CD3">
        <w:rPr>
          <w:rFonts w:ascii="Times New Roman" w:hAnsi="Times New Roman" w:cs="Times New Roman"/>
        </w:rPr>
        <w:t xml:space="preserve">on the northern reef (site </w:t>
      </w:r>
      <w:r w:rsidR="00CE7CD3" w:rsidRPr="003B287B">
        <w:rPr>
          <w:rFonts w:ascii="Times New Roman" w:hAnsi="Times New Roman" w:cs="Times New Roman"/>
        </w:rPr>
        <w:t>1A</w:t>
      </w:r>
      <w:r w:rsidR="00CE7CD3">
        <w:rPr>
          <w:rFonts w:ascii="Times New Roman" w:hAnsi="Times New Roman" w:cs="Times New Roman"/>
        </w:rPr>
        <w:t>)</w:t>
      </w:r>
      <w:r w:rsidR="00CE7CD3" w:rsidRPr="003B287B">
        <w:rPr>
          <w:rFonts w:ascii="Times New Roman" w:hAnsi="Times New Roman" w:cs="Times New Roman"/>
        </w:rPr>
        <w:t xml:space="preserve"> (</w:t>
      </w:r>
      <w:r w:rsidR="00CE7CD3">
        <w:rPr>
          <w:rFonts w:ascii="Times New Roman" w:hAnsi="Times New Roman" w:cs="Times New Roman"/>
        </w:rPr>
        <w:fldChar w:fldCharType="begin"/>
      </w:r>
      <w:r w:rsidR="00CE7CD3">
        <w:rPr>
          <w:rFonts w:ascii="Times New Roman" w:hAnsi="Times New Roman" w:cs="Times New Roman"/>
        </w:rPr>
        <w:instrText xml:space="preserve"> REF _Ref446483309 \h </w:instrText>
      </w:r>
      <w:r w:rsidR="00CE7CD3">
        <w:rPr>
          <w:rFonts w:ascii="Times New Roman" w:hAnsi="Times New Roman" w:cs="Times New Roman"/>
        </w:rPr>
      </w:r>
      <w:r w:rsidR="00CE7CD3">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8</w:t>
      </w:r>
      <w:r w:rsidR="00CE7CD3">
        <w:rPr>
          <w:rFonts w:ascii="Times New Roman" w:hAnsi="Times New Roman" w:cs="Times New Roman"/>
        </w:rPr>
        <w:fldChar w:fldCharType="end"/>
      </w:r>
      <w:r w:rsidR="00CE7CD3">
        <w:rPr>
          <w:rFonts w:ascii="Times New Roman" w:hAnsi="Times New Roman" w:cs="Times New Roman"/>
        </w:rPr>
        <w:t xml:space="preserve">, </w:t>
      </w:r>
      <w:r w:rsidR="00CE7CD3" w:rsidRPr="003B287B">
        <w:rPr>
          <w:rFonts w:ascii="Times New Roman" w:hAnsi="Times New Roman" w:cs="Times New Roman"/>
        </w:rPr>
        <w:t xml:space="preserve">Table 2), </w:t>
      </w:r>
      <w:r w:rsidR="00CE7CD3">
        <w:rPr>
          <w:rFonts w:ascii="Times New Roman" w:hAnsi="Times New Roman" w:cs="Times New Roman"/>
        </w:rPr>
        <w:t xml:space="preserve">in an area with large supply of sand </w:t>
      </w:r>
      <w:del w:id="382" w:author="Geography" w:date="2020-12-10T10:27:00Z">
        <w:r w:rsidR="00CE7CD3" w:rsidDel="00847D07">
          <w:rPr>
            <w:rFonts w:ascii="Times New Roman" w:hAnsi="Times New Roman" w:cs="Times New Roman"/>
          </w:rPr>
          <w:delText xml:space="preserve">near the stream outlet </w:delText>
        </w:r>
      </w:del>
      <w:r w:rsidR="00CE7CD3" w:rsidRPr="003B287B">
        <w:rPr>
          <w:rFonts w:ascii="Times New Roman" w:hAnsi="Times New Roman" w:cs="Times New Roman"/>
        </w:rPr>
        <w:t>(</w:t>
      </w:r>
      <w:r w:rsidR="00CE7CD3" w:rsidRPr="003B287B">
        <w:rPr>
          <w:rFonts w:ascii="Times New Roman" w:hAnsi="Times New Roman" w:cs="Times New Roman"/>
        </w:rPr>
        <w:fldChar w:fldCharType="begin"/>
      </w:r>
      <w:r w:rsidR="00CE7CD3" w:rsidRPr="003B287B">
        <w:rPr>
          <w:rFonts w:ascii="Times New Roman" w:hAnsi="Times New Roman" w:cs="Times New Roman"/>
        </w:rPr>
        <w:instrText xml:space="preserve"> REF _Ref446590596 \h </w:instrText>
      </w:r>
      <w:r w:rsidR="00CE7CD3" w:rsidRPr="003B287B">
        <w:rPr>
          <w:rFonts w:ascii="Times New Roman" w:hAnsi="Times New Roman" w:cs="Times New Roman"/>
        </w:rPr>
      </w:r>
      <w:r w:rsidR="00CE7CD3" w:rsidRPr="003B287B">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2</w:t>
      </w:r>
      <w:r w:rsidR="00CE7CD3" w:rsidRPr="003B287B">
        <w:rPr>
          <w:rFonts w:ascii="Times New Roman" w:hAnsi="Times New Roman" w:cs="Times New Roman"/>
        </w:rPr>
        <w:fldChar w:fldCharType="end"/>
      </w:r>
      <w:r w:rsidR="00CE7CD3" w:rsidRPr="003B287B">
        <w:rPr>
          <w:rFonts w:ascii="Times New Roman" w:hAnsi="Times New Roman" w:cs="Times New Roman"/>
        </w:rPr>
        <w:t xml:space="preserve">d). </w:t>
      </w:r>
      <w:commentRangeStart w:id="383"/>
      <w:commentRangeStart w:id="384"/>
    </w:p>
    <w:p w14:paraId="04B30F5C" w14:textId="48847319" w:rsidR="009D1296" w:rsidRDefault="009D1296" w:rsidP="009D1296">
      <w:pPr>
        <w:spacing w:after="0"/>
        <w:ind w:firstLine="720"/>
        <w:rPr>
          <w:rFonts w:ascii="Times New Roman" w:hAnsi="Times New Roman" w:cs="Times New Roman"/>
        </w:rPr>
      </w:pPr>
      <w:del w:id="385" w:author="Geography" w:date="2020-12-10T10:28:00Z">
        <w:r w:rsidRPr="003B287B" w:rsidDel="00847D07">
          <w:rPr>
            <w:rFonts w:ascii="Times New Roman" w:hAnsi="Times New Roman" w:cs="Times New Roman"/>
          </w:rPr>
          <w:delText xml:space="preserve">Univariate linear regressions (Table 2) showed </w:delText>
        </w:r>
      </w:del>
      <w:ins w:id="386" w:author="Geography" w:date="2020-12-10T10:28:00Z">
        <w:r w:rsidR="00847D07">
          <w:rPr>
            <w:rFonts w:ascii="Times New Roman" w:hAnsi="Times New Roman" w:cs="Times New Roman"/>
          </w:rPr>
          <w:t>T</w:t>
        </w:r>
      </w:ins>
      <w:del w:id="387" w:author="Geography" w:date="2020-12-10T10:28:00Z">
        <w:r w:rsidDel="00847D07">
          <w:rPr>
            <w:rFonts w:ascii="Times New Roman" w:hAnsi="Times New Roman" w:cs="Times New Roman"/>
          </w:rPr>
          <w:delText>t</w:delText>
        </w:r>
      </w:del>
      <w:r>
        <w:rPr>
          <w:rFonts w:ascii="Times New Roman" w:hAnsi="Times New Roman" w:cs="Times New Roman"/>
        </w:rPr>
        <w:t xml:space="preserve">otal and carbonate </w:t>
      </w:r>
      <w:r w:rsidRPr="003B287B">
        <w:rPr>
          <w:rFonts w:ascii="Times New Roman" w:hAnsi="Times New Roman" w:cs="Times New Roman"/>
        </w:rPr>
        <w:t>sediment accumulation</w:t>
      </w:r>
      <w:r>
        <w:rPr>
          <w:rFonts w:ascii="Times New Roman" w:hAnsi="Times New Roman" w:cs="Times New Roman"/>
        </w:rPr>
        <w:t xml:space="preserve"> in </w:t>
      </w:r>
      <w:del w:id="388" w:author="Geography" w:date="2020-12-10T10:34:00Z">
        <w:r w:rsidDel="00C7068D">
          <w:rPr>
            <w:rFonts w:ascii="Times New Roman" w:hAnsi="Times New Roman" w:cs="Times New Roman"/>
          </w:rPr>
          <w:delText xml:space="preserve">sediment </w:delText>
        </w:r>
      </w:del>
      <w:ins w:id="389" w:author="Geography" w:date="2020-12-10T10:34:00Z">
        <w:r w:rsidR="00C7068D">
          <w:rPr>
            <w:rFonts w:ascii="Times New Roman" w:hAnsi="Times New Roman" w:cs="Times New Roman"/>
          </w:rPr>
          <w:t xml:space="preserve">the </w:t>
        </w:r>
      </w:ins>
      <w:r>
        <w:rPr>
          <w:rFonts w:ascii="Times New Roman" w:hAnsi="Times New Roman" w:cs="Times New Roman"/>
        </w:rPr>
        <w:t xml:space="preserve">traps </w:t>
      </w:r>
      <w:r w:rsidRPr="003B287B">
        <w:rPr>
          <w:rFonts w:ascii="Times New Roman" w:hAnsi="Times New Roman" w:cs="Times New Roman"/>
        </w:rPr>
        <w:t xml:space="preserve">was positively correlated with </w:t>
      </w:r>
      <w:r w:rsidRPr="008A0406">
        <w:rPr>
          <w:rFonts w:ascii="Times New Roman" w:hAnsi="Times New Roman" w:cs="Times New Roman"/>
          <w:i/>
          <w:noProof/>
        </w:rPr>
        <w:t>Hmean</w:t>
      </w:r>
      <w:r w:rsidRPr="003B287B">
        <w:rPr>
          <w:rFonts w:ascii="Times New Roman" w:hAnsi="Times New Roman" w:cs="Times New Roman"/>
        </w:rPr>
        <w:t xml:space="preserve"> at every site</w:t>
      </w:r>
      <w:commentRangeEnd w:id="383"/>
      <w:r w:rsidR="00C7068D">
        <w:rPr>
          <w:rStyle w:val="CommentReference"/>
          <w:rFonts w:asciiTheme="minorHAnsi" w:hAnsiTheme="minorHAnsi"/>
        </w:rPr>
        <w:commentReference w:id="383"/>
      </w:r>
      <w:r w:rsidRPr="003B287B">
        <w:rPr>
          <w:rFonts w:ascii="Times New Roman" w:hAnsi="Times New Roman" w:cs="Times New Roman"/>
        </w:rPr>
        <w:t xml:space="preserve"> except </w:t>
      </w:r>
      <w:r>
        <w:rPr>
          <w:rFonts w:ascii="Times New Roman" w:hAnsi="Times New Roman" w:cs="Times New Roman"/>
        </w:rPr>
        <w:t>near the stream outlet (site 2A), on the more energetic southern reef in coral rubble (site 2B), and on the southern fore reef (site</w:t>
      </w:r>
      <w:r w:rsidRPr="003B287B">
        <w:rPr>
          <w:rFonts w:ascii="Times New Roman" w:hAnsi="Times New Roman" w:cs="Times New Roman"/>
        </w:rPr>
        <w:t xml:space="preserve"> 3C</w:t>
      </w:r>
      <w:r>
        <w:rPr>
          <w:rFonts w:ascii="Times New Roman" w:hAnsi="Times New Roman" w:cs="Times New Roman"/>
        </w:rPr>
        <w:t>)</w:t>
      </w:r>
      <w:ins w:id="390" w:author="Geography" w:date="2020-12-10T10:28:00Z">
        <w:r w:rsidR="00847D07">
          <w:rPr>
            <w:rFonts w:ascii="Times New Roman" w:hAnsi="Times New Roman" w:cs="Times New Roman"/>
          </w:rPr>
          <w:t xml:space="preserve"> (</w:t>
        </w:r>
        <w:commentRangeStart w:id="391"/>
        <w:r w:rsidR="00847D07">
          <w:rPr>
            <w:rFonts w:ascii="Times New Roman" w:hAnsi="Times New Roman" w:cs="Times New Roman"/>
          </w:rPr>
          <w:t>Table 2</w:t>
        </w:r>
      </w:ins>
      <w:commentRangeEnd w:id="391"/>
      <w:ins w:id="392" w:author="Geography" w:date="2020-12-10T10:38:00Z">
        <w:r w:rsidR="0012628F">
          <w:rPr>
            <w:rStyle w:val="CommentReference"/>
            <w:rFonts w:asciiTheme="minorHAnsi" w:hAnsiTheme="minorHAnsi"/>
          </w:rPr>
          <w:commentReference w:id="391"/>
        </w:r>
      </w:ins>
      <w:ins w:id="393" w:author="Geography" w:date="2020-12-10T10:28:00Z">
        <w:r w:rsidR="00847D07">
          <w:rPr>
            <w:rFonts w:ascii="Times New Roman" w:hAnsi="Times New Roman" w:cs="Times New Roman"/>
          </w:rPr>
          <w:t>)</w:t>
        </w:r>
      </w:ins>
      <w:r>
        <w:rPr>
          <w:rFonts w:ascii="Times New Roman" w:hAnsi="Times New Roman" w:cs="Times New Roman"/>
        </w:rPr>
        <w:t xml:space="preserve">. </w:t>
      </w:r>
      <w:commentRangeEnd w:id="384"/>
      <w:r w:rsidR="00C7068D">
        <w:rPr>
          <w:rStyle w:val="CommentReference"/>
          <w:rFonts w:asciiTheme="minorHAnsi" w:hAnsiTheme="minorHAnsi"/>
        </w:rPr>
        <w:commentReference w:id="384"/>
      </w:r>
      <w:r w:rsidRPr="008A0406">
        <w:rPr>
          <w:rFonts w:ascii="Times New Roman" w:hAnsi="Times New Roman" w:cs="Times New Roman"/>
          <w:i/>
          <w:noProof/>
        </w:rPr>
        <w:t>Hmean</w:t>
      </w:r>
      <w:del w:id="394" w:author="Geography" w:date="2020-12-10T10:28:00Z">
        <w:r w:rsidDel="00847D07">
          <w:rPr>
            <w:rFonts w:ascii="Times New Roman" w:hAnsi="Times New Roman" w:cs="Times New Roman"/>
            <w:i/>
            <w:noProof/>
          </w:rPr>
          <w:delText xml:space="preserve"> </w:delText>
        </w:r>
        <w:r w:rsidDel="00847D07">
          <w:rPr>
            <w:rFonts w:ascii="Times New Roman" w:hAnsi="Times New Roman" w:cs="Times New Roman"/>
          </w:rPr>
          <w:delText>was</w:delText>
        </w:r>
      </w:del>
      <w:r>
        <w:rPr>
          <w:rFonts w:ascii="Times New Roman" w:hAnsi="Times New Roman" w:cs="Times New Roman"/>
        </w:rPr>
        <w:t xml:space="preserve"> </w:t>
      </w:r>
      <w:del w:id="395" w:author="Geography" w:date="2020-12-10T10:28:00Z">
        <w:r w:rsidDel="00847D07">
          <w:rPr>
            <w:rFonts w:ascii="Times New Roman" w:hAnsi="Times New Roman" w:cs="Times New Roman"/>
          </w:rPr>
          <w:delText xml:space="preserve">positively </w:delText>
        </w:r>
      </w:del>
      <w:r>
        <w:rPr>
          <w:rFonts w:ascii="Times New Roman" w:hAnsi="Times New Roman" w:cs="Times New Roman"/>
        </w:rPr>
        <w:t xml:space="preserve">correlated </w:t>
      </w:r>
      <w:ins w:id="396" w:author="Geography" w:date="2020-12-10T10:28:00Z">
        <w:r w:rsidR="00847D07">
          <w:rPr>
            <w:rFonts w:ascii="Times New Roman" w:hAnsi="Times New Roman" w:cs="Times New Roman"/>
          </w:rPr>
          <w:t xml:space="preserve">positively </w:t>
        </w:r>
      </w:ins>
      <w:r>
        <w:rPr>
          <w:rFonts w:ascii="Times New Roman" w:hAnsi="Times New Roman" w:cs="Times New Roman"/>
        </w:rPr>
        <w:t xml:space="preserve">with mean total and carbonate sediment accumulation in traps on the northern and southern reefs (Table 2), </w:t>
      </w:r>
      <w:commentRangeStart w:id="397"/>
      <w:r>
        <w:rPr>
          <w:rFonts w:ascii="Times New Roman" w:hAnsi="Times New Roman" w:cs="Times New Roman"/>
        </w:rPr>
        <w:t xml:space="preserve">but when controlling for </w:t>
      </w:r>
      <w:r w:rsidRPr="00F44DFA">
        <w:rPr>
          <w:rFonts w:ascii="Times New Roman" w:hAnsi="Times New Roman" w:cs="Times New Roman"/>
          <w:i/>
          <w:iCs/>
        </w:rPr>
        <w:t>SSY</w:t>
      </w:r>
      <w:r>
        <w:rPr>
          <w:rFonts w:ascii="Times New Roman" w:hAnsi="Times New Roman" w:cs="Times New Roman"/>
        </w:rPr>
        <w:t xml:space="preserve"> in the multiple regression, only mean carbonate accumulation was weakly correlated with </w:t>
      </w:r>
      <w:r w:rsidRPr="008A0406">
        <w:rPr>
          <w:rFonts w:ascii="Times New Roman" w:hAnsi="Times New Roman" w:cs="Times New Roman"/>
          <w:i/>
          <w:noProof/>
        </w:rPr>
        <w:t>Hmean</w:t>
      </w:r>
      <w:r>
        <w:rPr>
          <w:rFonts w:ascii="Times New Roman" w:hAnsi="Times New Roman" w:cs="Times New Roman"/>
          <w:i/>
          <w:noProof/>
        </w:rPr>
        <w:t xml:space="preserve"> </w:t>
      </w:r>
      <w:r>
        <w:rPr>
          <w:rFonts w:ascii="Times New Roman" w:hAnsi="Times New Roman" w:cs="Times New Roman"/>
        </w:rPr>
        <w:t xml:space="preserve">on the northern reef </w:t>
      </w:r>
      <w:commentRangeEnd w:id="397"/>
      <w:r w:rsidR="0012628F">
        <w:rPr>
          <w:rStyle w:val="CommentReference"/>
          <w:rFonts w:asciiTheme="minorHAnsi" w:hAnsiTheme="minorHAnsi"/>
        </w:rPr>
        <w:commentReference w:id="397"/>
      </w:r>
      <w:r>
        <w:rPr>
          <w:rFonts w:ascii="Times New Roman" w:hAnsi="Times New Roman" w:cs="Times New Roman"/>
        </w:rPr>
        <w:t>(Table 3)</w:t>
      </w:r>
      <w:r w:rsidRPr="003B287B">
        <w:rPr>
          <w:rFonts w:ascii="Times New Roman" w:hAnsi="Times New Roman" w:cs="Times New Roman"/>
        </w:rPr>
        <w:t>.</w:t>
      </w:r>
    </w:p>
    <w:p w14:paraId="53C3F3AB" w14:textId="77777777" w:rsidR="000A4028" w:rsidRPr="003B287B" w:rsidRDefault="000A4028" w:rsidP="000A4028">
      <w:pPr>
        <w:spacing w:after="0"/>
        <w:ind w:firstLine="720"/>
        <w:rPr>
          <w:ins w:id="398" w:author="Geography" w:date="2020-12-10T10:46:00Z"/>
          <w:rFonts w:ascii="Times New Roman" w:hAnsi="Times New Roman" w:cs="Times New Roman"/>
        </w:rPr>
      </w:pPr>
      <w:ins w:id="399" w:author="Geography" w:date="2020-12-10T10:46:00Z">
        <w:r w:rsidRPr="003B287B">
          <w:rPr>
            <w:rFonts w:ascii="Times New Roman" w:hAnsi="Times New Roman" w:cs="Times New Roman"/>
          </w:rPr>
          <w:t>The strongest correlation between</w:t>
        </w:r>
        <w:r w:rsidRPr="00F53999">
          <w:rPr>
            <w:rFonts w:ascii="Times New Roman" w:hAnsi="Times New Roman" w:cs="Times New Roman"/>
            <w:i/>
            <w:iCs/>
          </w:rPr>
          <w:t xml:space="preserve"> SSY</w:t>
        </w:r>
        <w:r w:rsidRPr="003B287B">
          <w:rPr>
            <w:rFonts w:ascii="Times New Roman" w:hAnsi="Times New Roman" w:cs="Times New Roman"/>
          </w:rPr>
          <w:t xml:space="preserve"> and sediment accumulation (both </w:t>
        </w:r>
        <w:r>
          <w:rPr>
            <w:rFonts w:ascii="Times New Roman" w:hAnsi="Times New Roman" w:cs="Times New Roman"/>
          </w:rPr>
          <w:t>t</w:t>
        </w:r>
        <w:r w:rsidRPr="003B287B">
          <w:rPr>
            <w:rFonts w:ascii="Times New Roman" w:hAnsi="Times New Roman" w:cs="Times New Roman"/>
          </w:rPr>
          <w:t xml:space="preserve">otal and </w:t>
        </w:r>
        <w:r>
          <w:rPr>
            <w:rFonts w:ascii="Times New Roman" w:hAnsi="Times New Roman" w:cs="Times New Roman"/>
          </w:rPr>
          <w:t>t</w:t>
        </w:r>
        <w:r w:rsidRPr="003B287B">
          <w:rPr>
            <w:rFonts w:ascii="Times New Roman" w:hAnsi="Times New Roman" w:cs="Times New Roman"/>
          </w:rPr>
          <w:t xml:space="preserve">errigenous) was near the stream mouth </w:t>
        </w:r>
        <w:r>
          <w:rPr>
            <w:rFonts w:ascii="Times New Roman" w:hAnsi="Times New Roman" w:cs="Times New Roman"/>
          </w:rPr>
          <w:t>(site 2A)</w:t>
        </w:r>
        <w:r w:rsidRPr="003B287B">
          <w:rPr>
            <w:rFonts w:ascii="Times New Roman" w:hAnsi="Times New Roman" w:cs="Times New Roman"/>
          </w:rPr>
          <w:t xml:space="preserve"> (</w:t>
        </w:r>
        <w:r w:rsidRPr="003B287B">
          <w:rPr>
            <w:rFonts w:ascii="Times New Roman" w:hAnsi="Times New Roman" w:cs="Times New Roman"/>
          </w:rPr>
          <w:fldChar w:fldCharType="begin"/>
        </w:r>
        <w:r w:rsidRPr="003B287B">
          <w:rPr>
            <w:rFonts w:ascii="Times New Roman" w:hAnsi="Times New Roman" w:cs="Times New Roman"/>
          </w:rPr>
          <w:instrText xml:space="preserve"> REF _Ref446490686 \h </w:instrText>
        </w:r>
      </w:ins>
      <w:r w:rsidRPr="003B287B">
        <w:rPr>
          <w:rFonts w:ascii="Times New Roman" w:hAnsi="Times New Roman" w:cs="Times New Roman"/>
        </w:rPr>
      </w:r>
      <w:ins w:id="400" w:author="Geography" w:date="2020-12-10T10:46:00Z">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9</w:t>
        </w:r>
        <w:r w:rsidRPr="003B287B">
          <w:rPr>
            <w:rFonts w:ascii="Times New Roman" w:hAnsi="Times New Roman" w:cs="Times New Roman"/>
          </w:rPr>
          <w:fldChar w:fldCharType="end"/>
        </w:r>
        <w:r w:rsidRPr="003B287B">
          <w:rPr>
            <w:rFonts w:ascii="Times New Roman" w:hAnsi="Times New Roman" w:cs="Times New Roman"/>
          </w:rPr>
          <w:t xml:space="preserve">). </w:t>
        </w:r>
        <w:r>
          <w:rPr>
            <w:rFonts w:ascii="Times New Roman" w:hAnsi="Times New Roman" w:cs="Times New Roman"/>
          </w:rPr>
          <w:t xml:space="preserve">Total and carbonate sediment accumulation </w:t>
        </w:r>
        <w:r w:rsidRPr="005E6446">
          <w:rPr>
            <w:rFonts w:ascii="Times New Roman" w:hAnsi="Times New Roman" w:cs="Times New Roman"/>
          </w:rPr>
          <w:t>near the stream mouth</w:t>
        </w:r>
        <w:r w:rsidRPr="003B287B">
          <w:rPr>
            <w:rFonts w:ascii="Times New Roman" w:hAnsi="Times New Roman" w:cs="Times New Roman"/>
          </w:rPr>
          <w:t xml:space="preserve"> w</w:t>
        </w:r>
        <w:r>
          <w:rPr>
            <w:rFonts w:ascii="Times New Roman" w:hAnsi="Times New Roman" w:cs="Times New Roman"/>
          </w:rPr>
          <w:t xml:space="preserve">ere </w:t>
        </w:r>
        <w:r w:rsidRPr="003B287B">
          <w:rPr>
            <w:rFonts w:ascii="Times New Roman" w:hAnsi="Times New Roman" w:cs="Times New Roman"/>
          </w:rPr>
          <w:t xml:space="preserve">positively correlated with </w:t>
        </w:r>
        <w:r w:rsidRPr="00F53999">
          <w:rPr>
            <w:rFonts w:ascii="Times New Roman" w:hAnsi="Times New Roman" w:cs="Times New Roman"/>
            <w:i/>
            <w:iCs/>
          </w:rPr>
          <w:t>SSY</w:t>
        </w:r>
        <w:r w:rsidRPr="003B287B">
          <w:rPr>
            <w:rFonts w:ascii="Times New Roman" w:hAnsi="Times New Roman" w:cs="Times New Roman"/>
          </w:rPr>
          <w:t xml:space="preserve">, but terrigenous accumulation was not correlated </w:t>
        </w:r>
        <w:r>
          <w:rPr>
            <w:rFonts w:ascii="Times New Roman" w:hAnsi="Times New Roman" w:cs="Times New Roman"/>
          </w:rPr>
          <w:t xml:space="preserve">with </w:t>
        </w:r>
        <w:r w:rsidRPr="00F53999">
          <w:rPr>
            <w:rFonts w:ascii="Times New Roman" w:hAnsi="Times New Roman" w:cs="Times New Roman"/>
            <w:i/>
            <w:iCs/>
          </w:rPr>
          <w:t>SSY</w:t>
        </w:r>
        <w:r>
          <w:rPr>
            <w:rFonts w:ascii="Times New Roman" w:hAnsi="Times New Roman" w:cs="Times New Roman"/>
          </w:rPr>
          <w:t xml:space="preserve"> in the univariate regression.</w:t>
        </w:r>
        <w:r w:rsidRPr="003B287B">
          <w:rPr>
            <w:rFonts w:ascii="Times New Roman" w:hAnsi="Times New Roman" w:cs="Times New Roman"/>
          </w:rPr>
          <w:t xml:space="preserve"> When controlling for </w:t>
        </w:r>
        <w:r>
          <w:rPr>
            <w:rFonts w:ascii="Times New Roman" w:hAnsi="Times New Roman" w:cs="Times New Roman"/>
            <w:i/>
            <w:iCs/>
          </w:rPr>
          <w:t>Hmean</w:t>
        </w:r>
        <w:r>
          <w:rPr>
            <w:rFonts w:ascii="Times New Roman" w:hAnsi="Times New Roman" w:cs="Times New Roman"/>
          </w:rPr>
          <w:t xml:space="preserve"> in the multivariate regression</w:t>
        </w:r>
        <w:r w:rsidRPr="003B287B">
          <w:rPr>
            <w:rFonts w:ascii="Times New Roman" w:hAnsi="Times New Roman" w:cs="Times New Roman"/>
          </w:rPr>
          <w:t>,</w:t>
        </w:r>
        <w:r>
          <w:rPr>
            <w:rFonts w:ascii="Times New Roman" w:hAnsi="Times New Roman" w:cs="Times New Roman"/>
          </w:rPr>
          <w:t xml:space="preserve"> </w:t>
        </w:r>
        <w:r w:rsidRPr="003B287B">
          <w:rPr>
            <w:rFonts w:ascii="Times New Roman" w:hAnsi="Times New Roman" w:cs="Times New Roman"/>
          </w:rPr>
          <w:t xml:space="preserve">terrigenous accumulation </w:t>
        </w:r>
        <w:r w:rsidRPr="005E6446">
          <w:rPr>
            <w:rFonts w:ascii="Times New Roman" w:hAnsi="Times New Roman" w:cs="Times New Roman"/>
          </w:rPr>
          <w:t>near the stream mouth</w:t>
        </w:r>
        <w:r w:rsidRPr="003B287B">
          <w:rPr>
            <w:rFonts w:ascii="Times New Roman" w:hAnsi="Times New Roman" w:cs="Times New Roman"/>
          </w:rPr>
          <w:t xml:space="preserve"> </w:t>
        </w:r>
        <w:r>
          <w:rPr>
            <w:rFonts w:ascii="Times New Roman" w:hAnsi="Times New Roman" w:cs="Times New Roman"/>
          </w:rPr>
          <w:t xml:space="preserve">(site </w:t>
        </w:r>
        <w:r w:rsidRPr="003B287B">
          <w:rPr>
            <w:rFonts w:ascii="Times New Roman" w:hAnsi="Times New Roman" w:cs="Times New Roman"/>
          </w:rPr>
          <w:t>2A</w:t>
        </w:r>
        <w:r>
          <w:rPr>
            <w:rFonts w:ascii="Times New Roman" w:hAnsi="Times New Roman" w:cs="Times New Roman"/>
          </w:rPr>
          <w:t>)</w:t>
        </w:r>
        <w:r w:rsidRPr="003B287B">
          <w:rPr>
            <w:rFonts w:ascii="Times New Roman" w:hAnsi="Times New Roman" w:cs="Times New Roman"/>
          </w:rPr>
          <w:t xml:space="preserve"> was highly correlated with </w:t>
        </w:r>
        <w:r w:rsidRPr="00F53999">
          <w:rPr>
            <w:rFonts w:ascii="Times New Roman" w:hAnsi="Times New Roman" w:cs="Times New Roman"/>
            <w:i/>
            <w:iCs/>
          </w:rPr>
          <w:t>SSY</w:t>
        </w:r>
        <w:r w:rsidRPr="003B287B">
          <w:rPr>
            <w:rFonts w:ascii="Times New Roman" w:hAnsi="Times New Roman" w:cs="Times New Roman"/>
          </w:rPr>
          <w:t xml:space="preserve"> (Table 3). </w:t>
        </w:r>
      </w:ins>
    </w:p>
    <w:p w14:paraId="0BD1AA7E" w14:textId="1245162E" w:rsidR="009D1296" w:rsidRDefault="009D1296" w:rsidP="009D1296">
      <w:pPr>
        <w:spacing w:after="0"/>
        <w:ind w:firstLine="720"/>
        <w:rPr>
          <w:rFonts w:ascii="Times New Roman" w:hAnsi="Times New Roman" w:cs="Times New Roman"/>
        </w:rPr>
      </w:pPr>
      <w:commentRangeStart w:id="401"/>
      <w:r>
        <w:rPr>
          <w:rFonts w:ascii="Times New Roman" w:hAnsi="Times New Roman" w:cs="Times New Roman"/>
        </w:rPr>
        <w:t>T</w:t>
      </w:r>
      <w:r w:rsidR="00EC5D97" w:rsidRPr="003B287B">
        <w:rPr>
          <w:rFonts w:ascii="Times New Roman" w:hAnsi="Times New Roman" w:cs="Times New Roman"/>
        </w:rPr>
        <w:t xml:space="preserve">otal sediment accumulation was negatively correlated with </w:t>
      </w:r>
      <w:r w:rsidR="00EC5D97">
        <w:rPr>
          <w:rFonts w:ascii="Times New Roman" w:hAnsi="Times New Roman" w:cs="Times New Roman"/>
          <w:i/>
          <w:iCs/>
        </w:rPr>
        <w:t xml:space="preserve">Hmean </w:t>
      </w:r>
      <w:r w:rsidR="00EC5D97">
        <w:rPr>
          <w:rFonts w:ascii="Times New Roman" w:hAnsi="Times New Roman" w:cs="Times New Roman"/>
        </w:rPr>
        <w:t>in more energetic areas near the reef crest on the northern reef</w:t>
      </w:r>
      <w:r w:rsidR="00EC5D97" w:rsidRPr="003B287B">
        <w:rPr>
          <w:rFonts w:ascii="Times New Roman" w:hAnsi="Times New Roman" w:cs="Times New Roman"/>
        </w:rPr>
        <w:t xml:space="preserve"> </w:t>
      </w:r>
      <w:r w:rsidR="00EC5D97">
        <w:rPr>
          <w:rFonts w:ascii="Times New Roman" w:hAnsi="Times New Roman" w:cs="Times New Roman"/>
        </w:rPr>
        <w:t xml:space="preserve">(site </w:t>
      </w:r>
      <w:r w:rsidR="00EC5D97" w:rsidRPr="003B287B">
        <w:rPr>
          <w:rFonts w:ascii="Times New Roman" w:hAnsi="Times New Roman" w:cs="Times New Roman"/>
        </w:rPr>
        <w:t>1B</w:t>
      </w:r>
      <w:r w:rsidR="00EC5D97">
        <w:rPr>
          <w:rFonts w:ascii="Times New Roman" w:hAnsi="Times New Roman" w:cs="Times New Roman"/>
        </w:rPr>
        <w:t>)</w:t>
      </w:r>
      <w:r w:rsidR="00EC5D97" w:rsidRPr="003B287B">
        <w:rPr>
          <w:rFonts w:ascii="Times New Roman" w:hAnsi="Times New Roman" w:cs="Times New Roman"/>
        </w:rPr>
        <w:t xml:space="preserve"> and</w:t>
      </w:r>
      <w:r w:rsidR="00EC5D97">
        <w:rPr>
          <w:rFonts w:ascii="Times New Roman" w:hAnsi="Times New Roman" w:cs="Times New Roman"/>
        </w:rPr>
        <w:t xml:space="preserve"> southern reef</w:t>
      </w:r>
      <w:r w:rsidR="00EC5D97" w:rsidRPr="003B287B">
        <w:rPr>
          <w:rFonts w:ascii="Times New Roman" w:hAnsi="Times New Roman" w:cs="Times New Roman"/>
        </w:rPr>
        <w:t xml:space="preserve"> </w:t>
      </w:r>
      <w:r w:rsidR="00EC5D97">
        <w:rPr>
          <w:rFonts w:ascii="Times New Roman" w:hAnsi="Times New Roman" w:cs="Times New Roman"/>
        </w:rPr>
        <w:t xml:space="preserve">(site </w:t>
      </w:r>
      <w:r w:rsidR="00EC5D97" w:rsidRPr="003B287B">
        <w:rPr>
          <w:rFonts w:ascii="Times New Roman" w:hAnsi="Times New Roman" w:cs="Times New Roman"/>
        </w:rPr>
        <w:t>3B</w:t>
      </w:r>
      <w:r w:rsidR="00EC5D97">
        <w:rPr>
          <w:rFonts w:ascii="Times New Roman" w:hAnsi="Times New Roman" w:cs="Times New Roman"/>
        </w:rPr>
        <w:t>)</w:t>
      </w:r>
      <w:r w:rsidR="00EC5D97" w:rsidRPr="003B287B">
        <w:rPr>
          <w:rFonts w:ascii="Times New Roman" w:hAnsi="Times New Roman" w:cs="Times New Roman"/>
        </w:rPr>
        <w:t xml:space="preserve"> (Table 2)</w:t>
      </w:r>
      <w:r w:rsidR="00F53999">
        <w:rPr>
          <w:rFonts w:ascii="Times New Roman" w:hAnsi="Times New Roman" w:cs="Times New Roman"/>
        </w:rPr>
        <w:t xml:space="preserve"> </w:t>
      </w:r>
      <w:commentRangeEnd w:id="401"/>
      <w:r w:rsidR="0012628F">
        <w:rPr>
          <w:rStyle w:val="CommentReference"/>
          <w:rFonts w:asciiTheme="minorHAnsi" w:hAnsiTheme="minorHAnsi"/>
        </w:rPr>
        <w:commentReference w:id="401"/>
      </w:r>
      <w:r w:rsidR="00F53999">
        <w:rPr>
          <w:rFonts w:ascii="Times New Roman" w:hAnsi="Times New Roman" w:cs="Times New Roman"/>
        </w:rPr>
        <w:t>where benthic sediment availability was low</w:t>
      </w:r>
      <w:r w:rsidR="00EC5D97" w:rsidRPr="003B287B">
        <w:rPr>
          <w:rFonts w:ascii="Times New Roman" w:hAnsi="Times New Roman" w:cs="Times New Roman"/>
        </w:rPr>
        <w:t xml:space="preserve">. </w:t>
      </w:r>
      <w:r w:rsidR="00CE7CD3">
        <w:rPr>
          <w:rFonts w:ascii="Times New Roman" w:hAnsi="Times New Roman" w:cs="Times New Roman"/>
        </w:rPr>
        <w:t>On the northern and southern</w:t>
      </w:r>
      <w:r w:rsidR="00CE7CD3" w:rsidRPr="003B287B">
        <w:rPr>
          <w:rFonts w:ascii="Times New Roman" w:hAnsi="Times New Roman" w:cs="Times New Roman"/>
        </w:rPr>
        <w:t xml:space="preserve"> fore</w:t>
      </w:r>
      <w:r w:rsidR="00CE7CD3">
        <w:rPr>
          <w:rFonts w:ascii="Times New Roman" w:hAnsi="Times New Roman" w:cs="Times New Roman"/>
        </w:rPr>
        <w:t xml:space="preserve"> </w:t>
      </w:r>
      <w:r w:rsidR="00CE7CD3" w:rsidRPr="003B287B">
        <w:rPr>
          <w:rFonts w:ascii="Times New Roman" w:hAnsi="Times New Roman" w:cs="Times New Roman"/>
        </w:rPr>
        <w:t>reef (</w:t>
      </w:r>
      <w:r w:rsidR="00CE7CD3">
        <w:rPr>
          <w:rFonts w:ascii="Times New Roman" w:hAnsi="Times New Roman" w:cs="Times New Roman"/>
        </w:rPr>
        <w:t xml:space="preserve">sites </w:t>
      </w:r>
      <w:r w:rsidR="00CE7CD3" w:rsidRPr="003B287B">
        <w:rPr>
          <w:rFonts w:ascii="Times New Roman" w:hAnsi="Times New Roman" w:cs="Times New Roman"/>
        </w:rPr>
        <w:t>1C, 2C, and 3C)</w:t>
      </w:r>
      <w:r w:rsidR="00CE7CD3">
        <w:rPr>
          <w:rFonts w:ascii="Times New Roman" w:hAnsi="Times New Roman" w:cs="Times New Roman"/>
        </w:rPr>
        <w:t>, u</w:t>
      </w:r>
      <w:r w:rsidR="00CE7CD3" w:rsidRPr="003B287B">
        <w:rPr>
          <w:rFonts w:ascii="Times New Roman" w:hAnsi="Times New Roman" w:cs="Times New Roman"/>
        </w:rPr>
        <w:t xml:space="preserve">nivariate and multivariate linear regressions showed both total and carbonate sediment accumulation in sediment traps were significantly correlated with </w:t>
      </w:r>
      <w:r w:rsidR="00CE7CD3">
        <w:rPr>
          <w:rFonts w:ascii="Times New Roman" w:hAnsi="Times New Roman" w:cs="Times New Roman"/>
          <w:i/>
          <w:iCs/>
        </w:rPr>
        <w:t>Hmean</w:t>
      </w:r>
      <w:r w:rsidR="00CE7CD3">
        <w:rPr>
          <w:rFonts w:ascii="Times New Roman" w:hAnsi="Times New Roman" w:cs="Times New Roman"/>
        </w:rPr>
        <w:t xml:space="preserve">, </w:t>
      </w:r>
      <w:r w:rsidR="00CE7CD3" w:rsidRPr="003B287B">
        <w:rPr>
          <w:rFonts w:ascii="Times New Roman" w:hAnsi="Times New Roman" w:cs="Times New Roman"/>
        </w:rPr>
        <w:t xml:space="preserve">and showed a nonlinear relationship with </w:t>
      </w:r>
      <w:r w:rsidR="00CE7CD3">
        <w:rPr>
          <w:rFonts w:ascii="Times New Roman" w:hAnsi="Times New Roman" w:cs="Times New Roman"/>
        </w:rPr>
        <w:t>w</w:t>
      </w:r>
      <w:r w:rsidR="00CE7CD3" w:rsidRPr="003B287B">
        <w:rPr>
          <w:rFonts w:ascii="Times New Roman" w:hAnsi="Times New Roman" w:cs="Times New Roman"/>
        </w:rPr>
        <w:t>ave</w:t>
      </w:r>
      <w:r w:rsidR="00CE7CD3">
        <w:rPr>
          <w:rFonts w:ascii="Times New Roman" w:hAnsi="Times New Roman" w:cs="Times New Roman"/>
        </w:rPr>
        <w:t xml:space="preserve"> height</w:t>
      </w:r>
      <w:r w:rsidR="00CE7CD3" w:rsidRPr="003B287B">
        <w:rPr>
          <w:rFonts w:ascii="Times New Roman" w:hAnsi="Times New Roman" w:cs="Times New Roman"/>
        </w:rPr>
        <w:t>s in many cases (</w:t>
      </w:r>
      <w:commentRangeStart w:id="402"/>
      <w:r w:rsidR="00CE7CD3" w:rsidRPr="003B287B">
        <w:rPr>
          <w:rFonts w:ascii="Times New Roman" w:hAnsi="Times New Roman" w:cs="Times New Roman"/>
        </w:rPr>
        <w:fldChar w:fldCharType="begin"/>
      </w:r>
      <w:r w:rsidR="00CE7CD3" w:rsidRPr="003B287B">
        <w:rPr>
          <w:rFonts w:ascii="Times New Roman" w:hAnsi="Times New Roman" w:cs="Times New Roman"/>
        </w:rPr>
        <w:instrText xml:space="preserve"> REF _Ref446605779 \h </w:instrText>
      </w:r>
      <w:r w:rsidR="00CE7CD3" w:rsidRPr="003B287B">
        <w:rPr>
          <w:rFonts w:ascii="Times New Roman" w:hAnsi="Times New Roman" w:cs="Times New Roman"/>
        </w:rPr>
      </w:r>
      <w:r w:rsidR="00CE7CD3" w:rsidRPr="003B287B">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10</w:t>
      </w:r>
      <w:r w:rsidR="00CE7CD3" w:rsidRPr="003B287B">
        <w:rPr>
          <w:rFonts w:ascii="Times New Roman" w:hAnsi="Times New Roman" w:cs="Times New Roman"/>
        </w:rPr>
        <w:fldChar w:fldCharType="end"/>
      </w:r>
      <w:commentRangeEnd w:id="402"/>
      <w:r w:rsidR="003806F6">
        <w:rPr>
          <w:rStyle w:val="CommentReference"/>
          <w:rFonts w:asciiTheme="minorHAnsi" w:hAnsiTheme="minorHAnsi"/>
        </w:rPr>
        <w:commentReference w:id="402"/>
      </w:r>
      <w:r w:rsidR="00CE7CD3" w:rsidRPr="003B287B">
        <w:rPr>
          <w:rFonts w:ascii="Times New Roman" w:hAnsi="Times New Roman" w:cs="Times New Roman"/>
        </w:rPr>
        <w:t>).</w:t>
      </w:r>
    </w:p>
    <w:p w14:paraId="1F3AD504" w14:textId="54923A0E" w:rsidR="00E83079" w:rsidRDefault="00CE7CD3" w:rsidP="00F53999">
      <w:pPr>
        <w:spacing w:after="0"/>
        <w:ind w:firstLine="720"/>
        <w:rPr>
          <w:rFonts w:ascii="Times New Roman" w:hAnsi="Times New Roman" w:cs="Times New Roman"/>
        </w:rPr>
      </w:pPr>
      <w:r>
        <w:rPr>
          <w:rFonts w:ascii="Times New Roman" w:hAnsi="Times New Roman" w:cs="Times New Roman"/>
          <w:noProof/>
        </w:rPr>
        <w:t>Mean</w:t>
      </w:r>
      <w:r w:rsidR="00E83079" w:rsidRPr="003B287B">
        <w:rPr>
          <w:rFonts w:ascii="Times New Roman" w:hAnsi="Times New Roman" w:cs="Times New Roman"/>
          <w:noProof/>
        </w:rPr>
        <w:t xml:space="preserve"> terrigenous sediment accumulation in sediment traps </w:t>
      </w:r>
      <w:r w:rsidR="00E83079">
        <w:rPr>
          <w:rFonts w:ascii="Times New Roman" w:hAnsi="Times New Roman" w:cs="Times New Roman"/>
          <w:noProof/>
        </w:rPr>
        <w:t xml:space="preserve">on either the southern or northern reef </w:t>
      </w:r>
      <w:r w:rsidR="00E83079" w:rsidRPr="003B287B">
        <w:rPr>
          <w:rFonts w:ascii="Times New Roman" w:hAnsi="Times New Roman" w:cs="Times New Roman"/>
          <w:noProof/>
        </w:rPr>
        <w:t xml:space="preserve">did not seem to follow any pattern in </w:t>
      </w:r>
      <w:r w:rsidR="00E83079" w:rsidRPr="00F2527A">
        <w:rPr>
          <w:rFonts w:ascii="Times New Roman" w:hAnsi="Times New Roman" w:cs="Times New Roman"/>
          <w:i/>
          <w:iCs/>
          <w:noProof/>
        </w:rPr>
        <w:t>SSY</w:t>
      </w:r>
      <w:r w:rsidR="00E83079">
        <w:rPr>
          <w:rFonts w:ascii="Times New Roman" w:hAnsi="Times New Roman" w:cs="Times New Roman"/>
          <w:noProof/>
        </w:rPr>
        <w:t xml:space="preserve"> or</w:t>
      </w:r>
      <w:r w:rsidR="00E83079" w:rsidRPr="003B287B">
        <w:rPr>
          <w:rFonts w:ascii="Times New Roman" w:hAnsi="Times New Roman" w:cs="Times New Roman"/>
          <w:noProof/>
        </w:rPr>
        <w:t xml:space="preserve"> </w:t>
      </w:r>
      <w:r w:rsidR="00E83079" w:rsidRPr="008A0406">
        <w:rPr>
          <w:rFonts w:ascii="Times New Roman" w:hAnsi="Times New Roman" w:cs="Times New Roman"/>
          <w:i/>
          <w:noProof/>
        </w:rPr>
        <w:t>Hmean</w:t>
      </w:r>
      <w:r w:rsidR="00E83079" w:rsidRPr="003B287B">
        <w:rPr>
          <w:rFonts w:ascii="Times New Roman" w:hAnsi="Times New Roman" w:cs="Times New Roman"/>
          <w:noProof/>
        </w:rPr>
        <w:t xml:space="preserve">, and </w:t>
      </w:r>
      <w:del w:id="403" w:author="Geography" w:date="2020-12-10T10:41:00Z">
        <w:r w:rsidR="00E83079" w:rsidRPr="003B287B" w:rsidDel="0012628F">
          <w:rPr>
            <w:rFonts w:ascii="Times New Roman" w:hAnsi="Times New Roman" w:cs="Times New Roman"/>
            <w:noProof/>
          </w:rPr>
          <w:delText>seemed to occur at a fairly</w:delText>
        </w:r>
      </w:del>
      <w:ins w:id="404" w:author="Geography" w:date="2020-12-10T10:41:00Z">
        <w:r w:rsidR="0012628F">
          <w:rPr>
            <w:rFonts w:ascii="Times New Roman" w:hAnsi="Times New Roman" w:cs="Times New Roman"/>
            <w:noProof/>
          </w:rPr>
          <w:t>was</w:t>
        </w:r>
      </w:ins>
      <w:r w:rsidR="00E83079" w:rsidRPr="003B287B">
        <w:rPr>
          <w:rFonts w:ascii="Times New Roman" w:hAnsi="Times New Roman" w:cs="Times New Roman"/>
          <w:noProof/>
        </w:rPr>
        <w:t xml:space="preserve"> </w:t>
      </w:r>
      <w:commentRangeStart w:id="405"/>
      <w:ins w:id="406" w:author="Geography" w:date="2020-12-10T10:41:00Z">
        <w:r w:rsidR="0012628F">
          <w:rPr>
            <w:rFonts w:ascii="Times New Roman" w:hAnsi="Times New Roman" w:cs="Times New Roman"/>
            <w:noProof/>
          </w:rPr>
          <w:t xml:space="preserve">relatively </w:t>
        </w:r>
      </w:ins>
      <w:r w:rsidR="00E83079" w:rsidRPr="003B287B">
        <w:rPr>
          <w:rFonts w:ascii="Times New Roman" w:hAnsi="Times New Roman" w:cs="Times New Roman"/>
          <w:noProof/>
        </w:rPr>
        <w:t xml:space="preserve">constant </w:t>
      </w:r>
      <w:commentRangeEnd w:id="405"/>
      <w:r w:rsidR="0012628F">
        <w:rPr>
          <w:rStyle w:val="CommentReference"/>
          <w:rFonts w:asciiTheme="minorHAnsi" w:hAnsiTheme="minorHAnsi"/>
        </w:rPr>
        <w:commentReference w:id="405"/>
      </w:r>
      <w:del w:id="407" w:author="Geography" w:date="2020-12-10T10:41:00Z">
        <w:r w:rsidR="00E83079" w:rsidRPr="003B287B" w:rsidDel="0012628F">
          <w:rPr>
            <w:rFonts w:ascii="Times New Roman" w:hAnsi="Times New Roman" w:cs="Times New Roman"/>
            <w:noProof/>
          </w:rPr>
          <w:delText xml:space="preserve">rate </w:delText>
        </w:r>
      </w:del>
      <w:r w:rsidR="00E83079" w:rsidRPr="003B287B">
        <w:rPr>
          <w:rFonts w:ascii="Times New Roman" w:hAnsi="Times New Roman" w:cs="Times New Roman"/>
          <w:noProof/>
        </w:rPr>
        <w:t xml:space="preserve">over the study period. </w:t>
      </w:r>
      <w:r w:rsidR="00E83079">
        <w:rPr>
          <w:rFonts w:ascii="Times New Roman" w:hAnsi="Times New Roman" w:cs="Times New Roman"/>
          <w:noProof/>
        </w:rPr>
        <w:t>T</w:t>
      </w:r>
      <w:del w:id="408" w:author="Geography" w:date="2020-12-10T10:42:00Z">
        <w:r w:rsidR="00E83079" w:rsidDel="0012628F">
          <w:rPr>
            <w:rFonts w:ascii="Times New Roman" w:hAnsi="Times New Roman" w:cs="Times New Roman"/>
            <w:noProof/>
          </w:rPr>
          <w:delText>here is some evidence that t</w:delText>
        </w:r>
      </w:del>
      <w:r w:rsidR="00E83079">
        <w:rPr>
          <w:rFonts w:ascii="Times New Roman" w:hAnsi="Times New Roman" w:cs="Times New Roman"/>
          <w:noProof/>
        </w:rPr>
        <w:t xml:space="preserve">errigenous sediment accumulation was higher on SedPods following </w:t>
      </w:r>
      <w:r w:rsidR="009D1296">
        <w:rPr>
          <w:rFonts w:ascii="Times New Roman" w:hAnsi="Times New Roman" w:cs="Times New Roman"/>
          <w:noProof/>
        </w:rPr>
        <w:t xml:space="preserve">high </w:t>
      </w:r>
      <w:r w:rsidR="009D1296">
        <w:rPr>
          <w:rFonts w:ascii="Times New Roman" w:hAnsi="Times New Roman" w:cs="Times New Roman"/>
          <w:i/>
          <w:iCs/>
          <w:noProof/>
        </w:rPr>
        <w:t>SSY</w:t>
      </w:r>
      <w:r w:rsidR="00E83079">
        <w:rPr>
          <w:rFonts w:ascii="Times New Roman" w:hAnsi="Times New Roman" w:cs="Times New Roman"/>
          <w:noProof/>
        </w:rPr>
        <w:t xml:space="preserve"> in the July-August 2014 period, but </w:t>
      </w:r>
      <w:r w:rsidR="00F44DFA" w:rsidRPr="003B287B">
        <w:rPr>
          <w:rFonts w:ascii="Times New Roman" w:hAnsi="Times New Roman" w:cs="Times New Roman"/>
        </w:rPr>
        <w:t>terrigenous</w:t>
      </w:r>
      <w:r w:rsidR="00652A60" w:rsidRPr="003B287B">
        <w:rPr>
          <w:rFonts w:ascii="Times New Roman" w:hAnsi="Times New Roman" w:cs="Times New Roman"/>
        </w:rPr>
        <w:t xml:space="preserve"> </w:t>
      </w:r>
      <w:r w:rsidR="00B44692" w:rsidRPr="003B287B">
        <w:rPr>
          <w:rFonts w:ascii="Times New Roman" w:hAnsi="Times New Roman" w:cs="Times New Roman"/>
        </w:rPr>
        <w:t xml:space="preserve">sediment accumulation on </w:t>
      </w:r>
      <w:ins w:id="409" w:author="Geography" w:date="2020-12-10T10:45:00Z">
        <w:r w:rsidR="000A4028">
          <w:rPr>
            <w:rFonts w:ascii="Times New Roman" w:hAnsi="Times New Roman" w:cs="Times New Roman"/>
          </w:rPr>
          <w:t>p</w:t>
        </w:r>
      </w:ins>
      <w:del w:id="410" w:author="Geography" w:date="2020-12-10T10:45:00Z">
        <w:r w:rsidR="00E83079" w:rsidDel="000A4028">
          <w:rPr>
            <w:rFonts w:ascii="Times New Roman" w:hAnsi="Times New Roman" w:cs="Times New Roman"/>
          </w:rPr>
          <w:delText>SedP</w:delText>
        </w:r>
      </w:del>
      <w:r w:rsidR="00E83079">
        <w:rPr>
          <w:rFonts w:ascii="Times New Roman" w:hAnsi="Times New Roman" w:cs="Times New Roman"/>
        </w:rPr>
        <w:t>ods</w:t>
      </w:r>
      <w:r w:rsidR="00B44692" w:rsidRPr="003B287B">
        <w:rPr>
          <w:rFonts w:ascii="Times New Roman" w:hAnsi="Times New Roman" w:cs="Times New Roman"/>
        </w:rPr>
        <w:t xml:space="preserve">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w:t>
      </w:r>
      <w:del w:id="411" w:author="Geography" w:date="2020-12-10T10:42:00Z">
        <w:r w:rsidR="009D1296" w:rsidDel="0012628F">
          <w:rPr>
            <w:rFonts w:ascii="Times New Roman" w:hAnsi="Times New Roman" w:cs="Times New Roman"/>
          </w:rPr>
          <w:delText>linear</w:delText>
        </w:r>
        <w:r w:rsidR="00DA1E03" w:rsidRPr="003B287B" w:rsidDel="0012628F">
          <w:rPr>
            <w:rFonts w:ascii="Times New Roman" w:hAnsi="Times New Roman" w:cs="Times New Roman"/>
          </w:rPr>
          <w:delText xml:space="preserve">ly </w:delText>
        </w:r>
      </w:del>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w:t>
      </w:r>
      <w:r w:rsidR="00B44692" w:rsidRPr="00E83079">
        <w:rPr>
          <w:rFonts w:ascii="Times New Roman" w:hAnsi="Times New Roman" w:cs="Times New Roman"/>
          <w:i/>
          <w:iCs/>
        </w:rPr>
        <w:t xml:space="preserve"> SSY</w:t>
      </w:r>
      <w:r w:rsidR="009002FB" w:rsidRPr="003B287B">
        <w:rPr>
          <w:rFonts w:ascii="Times New Roman" w:hAnsi="Times New Roman" w:cs="Times New Roman"/>
        </w:rPr>
        <w:t xml:space="preserve"> for any </w:t>
      </w:r>
      <w:r w:rsidR="00783D90" w:rsidRPr="003B287B">
        <w:rPr>
          <w:rFonts w:ascii="Times New Roman" w:hAnsi="Times New Roman" w:cs="Times New Roman"/>
        </w:rPr>
        <w:t>site</w:t>
      </w:r>
      <w:r w:rsidR="009002FB" w:rsidRPr="003B287B">
        <w:rPr>
          <w:rFonts w:ascii="Times New Roman" w:hAnsi="Times New Roman" w:cs="Times New Roman"/>
        </w:rPr>
        <w:t>s</w:t>
      </w:r>
      <w:r w:rsidR="00652A60">
        <w:rPr>
          <w:rFonts w:ascii="Times New Roman" w:hAnsi="Times New Roman" w:cs="Times New Roman"/>
        </w:rPr>
        <w:t xml:space="preserve"> (</w:t>
      </w:r>
      <w:r w:rsidR="00EB420F">
        <w:rPr>
          <w:rFonts w:ascii="Times New Roman" w:hAnsi="Times New Roman" w:cs="Times New Roman"/>
        </w:rPr>
        <w:fldChar w:fldCharType="begin"/>
      </w:r>
      <w:r w:rsidR="00EB420F">
        <w:rPr>
          <w:rFonts w:ascii="Times New Roman" w:hAnsi="Times New Roman" w:cs="Times New Roman"/>
        </w:rPr>
        <w:instrText xml:space="preserve"> REF _Ref44648330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8</w:t>
      </w:r>
      <w:r w:rsidR="00EB420F">
        <w:rPr>
          <w:rFonts w:ascii="Times New Roman" w:hAnsi="Times New Roman" w:cs="Times New Roman"/>
        </w:rPr>
        <w:fldChar w:fldCharType="end"/>
      </w:r>
      <w:r w:rsidR="00652A60">
        <w:rPr>
          <w:rFonts w:ascii="Times New Roman" w:hAnsi="Times New Roman" w:cs="Times New Roman"/>
        </w:rPr>
        <w:t>, Tables 2-3)</w:t>
      </w:r>
      <w:r w:rsidR="003554C6" w:rsidRPr="003B287B">
        <w:rPr>
          <w:rFonts w:ascii="Times New Roman" w:hAnsi="Times New Roman" w:cs="Times New Roman"/>
        </w:rPr>
        <w:t xml:space="preserve">. </w:t>
      </w:r>
      <w:r w:rsidR="00F53999" w:rsidRPr="003B287B">
        <w:rPr>
          <w:rFonts w:ascii="Times New Roman" w:hAnsi="Times New Roman" w:cs="Times New Roman"/>
        </w:rPr>
        <w:t xml:space="preserve">Terrigenous sediment accumulation </w:t>
      </w:r>
      <w:ins w:id="412" w:author="Geography" w:date="2020-12-10T10:42:00Z">
        <w:r w:rsidR="0012628F">
          <w:rPr>
            <w:rFonts w:ascii="Times New Roman" w:hAnsi="Times New Roman" w:cs="Times New Roman"/>
          </w:rPr>
          <w:lastRenderedPageBreak/>
          <w:t xml:space="preserve">on pods </w:t>
        </w:r>
      </w:ins>
      <w:r w:rsidR="00F53999">
        <w:rPr>
          <w:rFonts w:ascii="Times New Roman" w:hAnsi="Times New Roman" w:cs="Times New Roman"/>
        </w:rPr>
        <w:t xml:space="preserve">was only </w:t>
      </w:r>
      <w:r w:rsidR="009D1296">
        <w:rPr>
          <w:rFonts w:ascii="Times New Roman" w:hAnsi="Times New Roman" w:cs="Times New Roman"/>
        </w:rPr>
        <w:t xml:space="preserve">significantly </w:t>
      </w:r>
      <w:r w:rsidR="00F53999">
        <w:rPr>
          <w:rFonts w:ascii="Times New Roman" w:hAnsi="Times New Roman" w:cs="Times New Roman"/>
        </w:rPr>
        <w:t xml:space="preserve">correlated with </w:t>
      </w:r>
      <w:r w:rsidR="00F53999" w:rsidRPr="00F44DFA">
        <w:rPr>
          <w:rFonts w:ascii="Times New Roman" w:hAnsi="Times New Roman" w:cs="Times New Roman"/>
          <w:i/>
          <w:iCs/>
        </w:rPr>
        <w:t>SSY</w:t>
      </w:r>
      <w:r w:rsidR="00F53999">
        <w:rPr>
          <w:rFonts w:ascii="Times New Roman" w:hAnsi="Times New Roman" w:cs="Times New Roman"/>
        </w:rPr>
        <w:t xml:space="preserve"> on the far southern fore reef (site </w:t>
      </w:r>
      <w:r w:rsidR="00F53999" w:rsidRPr="003B287B">
        <w:rPr>
          <w:rFonts w:ascii="Times New Roman" w:hAnsi="Times New Roman" w:cs="Times New Roman"/>
        </w:rPr>
        <w:t>3C</w:t>
      </w:r>
      <w:r w:rsidR="00F53999">
        <w:rPr>
          <w:rFonts w:ascii="Times New Roman" w:hAnsi="Times New Roman" w:cs="Times New Roman"/>
        </w:rPr>
        <w:t>)</w:t>
      </w:r>
      <w:r w:rsidR="00F53999" w:rsidRPr="003B287B">
        <w:rPr>
          <w:rFonts w:ascii="Times New Roman" w:hAnsi="Times New Roman" w:cs="Times New Roman"/>
        </w:rPr>
        <w:t xml:space="preserve">, and the correlation was negative. Sediment </w:t>
      </w:r>
      <w:r w:rsidR="00F53999">
        <w:rPr>
          <w:rFonts w:ascii="Times New Roman" w:hAnsi="Times New Roman" w:cs="Times New Roman"/>
        </w:rPr>
        <w:t>accumulation was</w:t>
      </w:r>
      <w:r w:rsidR="00F53999" w:rsidRPr="003B287B">
        <w:rPr>
          <w:rFonts w:ascii="Times New Roman" w:hAnsi="Times New Roman" w:cs="Times New Roman"/>
        </w:rPr>
        <w:t xml:space="preserve"> very low at this fore reef site, and when controlling for </w:t>
      </w:r>
      <w:r w:rsidR="00F53999" w:rsidRPr="008A0406">
        <w:rPr>
          <w:rFonts w:ascii="Times New Roman" w:hAnsi="Times New Roman" w:cs="Times New Roman"/>
          <w:i/>
          <w:noProof/>
        </w:rPr>
        <w:t>Hmean</w:t>
      </w:r>
      <w:r w:rsidR="00F53999">
        <w:rPr>
          <w:rFonts w:ascii="Times New Roman" w:hAnsi="Times New Roman" w:cs="Times New Roman"/>
        </w:rPr>
        <w:t xml:space="preserve"> in the multivariate regression (Table 3)</w:t>
      </w:r>
      <w:r w:rsidR="00F53999" w:rsidRPr="003B287B">
        <w:rPr>
          <w:rFonts w:ascii="Times New Roman" w:hAnsi="Times New Roman" w:cs="Times New Roman"/>
        </w:rPr>
        <w:t>, there was no correlation</w:t>
      </w:r>
      <w:ins w:id="413" w:author="Geography" w:date="2020-12-10T10:43:00Z">
        <w:r w:rsidR="0012628F">
          <w:rPr>
            <w:rFonts w:ascii="Times New Roman" w:hAnsi="Times New Roman" w:cs="Times New Roman"/>
          </w:rPr>
          <w:t xml:space="preserve"> between sedimentation </w:t>
        </w:r>
      </w:ins>
      <w:ins w:id="414" w:author="Geography" w:date="2020-12-10T10:44:00Z">
        <w:r w:rsidR="005064DD">
          <w:rPr>
            <w:rFonts w:ascii="Times New Roman" w:hAnsi="Times New Roman" w:cs="Times New Roman"/>
          </w:rPr>
          <w:t xml:space="preserve">on pods </w:t>
        </w:r>
      </w:ins>
      <w:ins w:id="415" w:author="Geography" w:date="2020-12-10T10:43:00Z">
        <w:r w:rsidR="0012628F">
          <w:rPr>
            <w:rFonts w:ascii="Times New Roman" w:hAnsi="Times New Roman" w:cs="Times New Roman"/>
          </w:rPr>
          <w:t>and SSY</w:t>
        </w:r>
      </w:ins>
      <w:r w:rsidR="00F53999" w:rsidRPr="003B287B">
        <w:rPr>
          <w:rFonts w:ascii="Times New Roman" w:hAnsi="Times New Roman" w:cs="Times New Roman"/>
        </w:rPr>
        <w:t xml:space="preserve"> (Table 3).</w:t>
      </w:r>
    </w:p>
    <w:p w14:paraId="2B168A54" w14:textId="3D996857" w:rsidR="00FA3E45" w:rsidRPr="003B287B" w:rsidDel="000A4028" w:rsidRDefault="00107B56" w:rsidP="00CE7CD3">
      <w:pPr>
        <w:spacing w:after="0"/>
        <w:ind w:firstLine="720"/>
        <w:rPr>
          <w:del w:id="416" w:author="Geography" w:date="2020-12-10T10:45:00Z"/>
          <w:rFonts w:ascii="Times New Roman" w:hAnsi="Times New Roman" w:cs="Times New Roman"/>
        </w:rPr>
      </w:pPr>
      <w:del w:id="417" w:author="Geography" w:date="2020-12-10T10:45:00Z">
        <w:r w:rsidRPr="003B287B" w:rsidDel="000A4028">
          <w:rPr>
            <w:rFonts w:ascii="Times New Roman" w:hAnsi="Times New Roman" w:cs="Times New Roman"/>
          </w:rPr>
          <w:delText>The strongest correlation between</w:delText>
        </w:r>
        <w:r w:rsidR="00783D90" w:rsidRPr="00F53999" w:rsidDel="000A4028">
          <w:rPr>
            <w:rFonts w:ascii="Times New Roman" w:hAnsi="Times New Roman" w:cs="Times New Roman"/>
            <w:i/>
            <w:iCs/>
          </w:rPr>
          <w:delText xml:space="preserve"> SSY</w:delText>
        </w:r>
        <w:r w:rsidR="00783D90" w:rsidRPr="003B287B" w:rsidDel="000A4028">
          <w:rPr>
            <w:rFonts w:ascii="Times New Roman" w:hAnsi="Times New Roman" w:cs="Times New Roman"/>
          </w:rPr>
          <w:delText xml:space="preserve"> and </w:delText>
        </w:r>
        <w:r w:rsidRPr="003B287B" w:rsidDel="000A4028">
          <w:rPr>
            <w:rFonts w:ascii="Times New Roman" w:hAnsi="Times New Roman" w:cs="Times New Roman"/>
          </w:rPr>
          <w:delText xml:space="preserve">sediment accumulation (both </w:delText>
        </w:r>
        <w:r w:rsidR="00652A60" w:rsidDel="000A4028">
          <w:rPr>
            <w:rFonts w:ascii="Times New Roman" w:hAnsi="Times New Roman" w:cs="Times New Roman"/>
          </w:rPr>
          <w:delText>t</w:delText>
        </w:r>
        <w:r w:rsidR="00652A60" w:rsidRPr="003B287B" w:rsidDel="000A4028">
          <w:rPr>
            <w:rFonts w:ascii="Times New Roman" w:hAnsi="Times New Roman" w:cs="Times New Roman"/>
          </w:rPr>
          <w:delText xml:space="preserve">otal </w:delText>
        </w:r>
        <w:r w:rsidRPr="003B287B" w:rsidDel="000A4028">
          <w:rPr>
            <w:rFonts w:ascii="Times New Roman" w:hAnsi="Times New Roman" w:cs="Times New Roman"/>
          </w:rPr>
          <w:delText xml:space="preserve">and </w:delText>
        </w:r>
        <w:r w:rsidR="00652A60" w:rsidDel="000A4028">
          <w:rPr>
            <w:rFonts w:ascii="Times New Roman" w:hAnsi="Times New Roman" w:cs="Times New Roman"/>
          </w:rPr>
          <w:delText>t</w:delText>
        </w:r>
        <w:r w:rsidR="00652A60" w:rsidRPr="003B287B" w:rsidDel="000A4028">
          <w:rPr>
            <w:rFonts w:ascii="Times New Roman" w:hAnsi="Times New Roman" w:cs="Times New Roman"/>
          </w:rPr>
          <w:delText>errigenous</w:delText>
        </w:r>
        <w:r w:rsidRPr="003B287B" w:rsidDel="000A4028">
          <w:rPr>
            <w:rFonts w:ascii="Times New Roman" w:hAnsi="Times New Roman" w:cs="Times New Roman"/>
          </w:rPr>
          <w:delText xml:space="preserve">) was near the stream mouth </w:delText>
        </w:r>
        <w:r w:rsidR="007B6398" w:rsidDel="000A4028">
          <w:rPr>
            <w:rFonts w:ascii="Times New Roman" w:hAnsi="Times New Roman" w:cs="Times New Roman"/>
          </w:rPr>
          <w:delText>(site 2A)</w:delText>
        </w:r>
        <w:r w:rsidRPr="003B287B" w:rsidDel="000A4028">
          <w:rPr>
            <w:rFonts w:ascii="Times New Roman" w:hAnsi="Times New Roman" w:cs="Times New Roman"/>
          </w:rPr>
          <w:delText xml:space="preserve"> (</w:delText>
        </w:r>
        <w:r w:rsidRPr="003B287B" w:rsidDel="000A4028">
          <w:rPr>
            <w:rFonts w:ascii="Times New Roman" w:hAnsi="Times New Roman" w:cs="Times New Roman"/>
          </w:rPr>
          <w:fldChar w:fldCharType="begin"/>
        </w:r>
        <w:r w:rsidRPr="003B287B" w:rsidDel="000A4028">
          <w:rPr>
            <w:rFonts w:ascii="Times New Roman" w:hAnsi="Times New Roman" w:cs="Times New Roman"/>
          </w:rPr>
          <w:delInstrText xml:space="preserve"> REF _Ref446490686 \h </w:delInstrText>
        </w:r>
        <w:r w:rsidRPr="003B287B" w:rsidDel="000A4028">
          <w:rPr>
            <w:rFonts w:ascii="Times New Roman" w:hAnsi="Times New Roman" w:cs="Times New Roman"/>
          </w:rPr>
        </w:r>
        <w:r w:rsidRPr="003B287B" w:rsidDel="000A4028">
          <w:rPr>
            <w:rFonts w:ascii="Times New Roman" w:hAnsi="Times New Roman" w:cs="Times New Roman"/>
          </w:rPr>
          <w:fldChar w:fldCharType="separate"/>
        </w:r>
        <w:r w:rsidRPr="003B287B" w:rsidDel="000A4028">
          <w:rPr>
            <w:rFonts w:ascii="Times New Roman" w:hAnsi="Times New Roman" w:cs="Times New Roman"/>
          </w:rPr>
          <w:delText xml:space="preserve">Figure </w:delText>
        </w:r>
        <w:r w:rsidRPr="003B287B" w:rsidDel="000A4028">
          <w:rPr>
            <w:rFonts w:ascii="Times New Roman" w:hAnsi="Times New Roman" w:cs="Times New Roman"/>
            <w:noProof/>
          </w:rPr>
          <w:delText>9</w:delText>
        </w:r>
        <w:r w:rsidRPr="003B287B" w:rsidDel="000A4028">
          <w:rPr>
            <w:rFonts w:ascii="Times New Roman" w:hAnsi="Times New Roman" w:cs="Times New Roman"/>
          </w:rPr>
          <w:fldChar w:fldCharType="end"/>
        </w:r>
        <w:r w:rsidRPr="003B287B" w:rsidDel="000A4028">
          <w:rPr>
            <w:rFonts w:ascii="Times New Roman" w:hAnsi="Times New Roman" w:cs="Times New Roman"/>
          </w:rPr>
          <w:delText xml:space="preserve">). </w:delText>
        </w:r>
        <w:r w:rsidR="00731376" w:rsidDel="000A4028">
          <w:rPr>
            <w:rFonts w:ascii="Times New Roman" w:hAnsi="Times New Roman" w:cs="Times New Roman"/>
          </w:rPr>
          <w:delText xml:space="preserve">Total and carbonate sediment accumulation </w:delText>
        </w:r>
        <w:r w:rsidR="007B6398" w:rsidRPr="005E6446" w:rsidDel="000A4028">
          <w:rPr>
            <w:rFonts w:ascii="Times New Roman" w:hAnsi="Times New Roman" w:cs="Times New Roman"/>
          </w:rPr>
          <w:delText>near the stream mouth</w:delText>
        </w:r>
        <w:r w:rsidR="00B27E7C" w:rsidRPr="003B287B" w:rsidDel="000A4028">
          <w:rPr>
            <w:rFonts w:ascii="Times New Roman" w:hAnsi="Times New Roman" w:cs="Times New Roman"/>
          </w:rPr>
          <w:delText xml:space="preserve"> w</w:delText>
        </w:r>
        <w:r w:rsidR="00731376" w:rsidDel="000A4028">
          <w:rPr>
            <w:rFonts w:ascii="Times New Roman" w:hAnsi="Times New Roman" w:cs="Times New Roman"/>
          </w:rPr>
          <w:delText xml:space="preserve">ere </w:delText>
        </w:r>
        <w:r w:rsidR="00B27E7C" w:rsidRPr="003B287B" w:rsidDel="000A4028">
          <w:rPr>
            <w:rFonts w:ascii="Times New Roman" w:hAnsi="Times New Roman" w:cs="Times New Roman"/>
          </w:rPr>
          <w:delText xml:space="preserve">positively correlated with </w:delText>
        </w:r>
        <w:r w:rsidR="00B27E7C" w:rsidRPr="00F53999" w:rsidDel="000A4028">
          <w:rPr>
            <w:rFonts w:ascii="Times New Roman" w:hAnsi="Times New Roman" w:cs="Times New Roman"/>
            <w:i/>
            <w:iCs/>
          </w:rPr>
          <w:delText>SSY</w:delText>
        </w:r>
        <w:r w:rsidR="00B27E7C" w:rsidRPr="003B287B" w:rsidDel="000A4028">
          <w:rPr>
            <w:rFonts w:ascii="Times New Roman" w:hAnsi="Times New Roman" w:cs="Times New Roman"/>
          </w:rPr>
          <w:delText xml:space="preserve">, but terrigenous accumulation was not correlated </w:delText>
        </w:r>
        <w:r w:rsidR="00731376" w:rsidDel="000A4028">
          <w:rPr>
            <w:rFonts w:ascii="Times New Roman" w:hAnsi="Times New Roman" w:cs="Times New Roman"/>
          </w:rPr>
          <w:delText xml:space="preserve">with </w:delText>
        </w:r>
        <w:r w:rsidR="00731376" w:rsidRPr="00F53999" w:rsidDel="000A4028">
          <w:rPr>
            <w:rFonts w:ascii="Times New Roman" w:hAnsi="Times New Roman" w:cs="Times New Roman"/>
            <w:i/>
            <w:iCs/>
          </w:rPr>
          <w:delText>SSY</w:delText>
        </w:r>
        <w:r w:rsidR="00731376" w:rsidDel="000A4028">
          <w:rPr>
            <w:rFonts w:ascii="Times New Roman" w:hAnsi="Times New Roman" w:cs="Times New Roman"/>
          </w:rPr>
          <w:delText xml:space="preserve"> in the univariate regression.</w:delText>
        </w:r>
        <w:r w:rsidR="00240A8B" w:rsidRPr="003B287B" w:rsidDel="000A4028">
          <w:rPr>
            <w:rFonts w:ascii="Times New Roman" w:hAnsi="Times New Roman" w:cs="Times New Roman"/>
          </w:rPr>
          <w:delText xml:space="preserve"> When controlling for </w:delText>
        </w:r>
        <w:r w:rsidR="00F53999" w:rsidDel="000A4028">
          <w:rPr>
            <w:rFonts w:ascii="Times New Roman" w:hAnsi="Times New Roman" w:cs="Times New Roman"/>
            <w:i/>
            <w:iCs/>
          </w:rPr>
          <w:delText>Hmean</w:delText>
        </w:r>
        <w:r w:rsidR="00731376" w:rsidDel="000A4028">
          <w:rPr>
            <w:rFonts w:ascii="Times New Roman" w:hAnsi="Times New Roman" w:cs="Times New Roman"/>
          </w:rPr>
          <w:delText xml:space="preserve"> in the multivariate regression</w:delText>
        </w:r>
        <w:r w:rsidR="00240A8B" w:rsidRPr="003B287B" w:rsidDel="000A4028">
          <w:rPr>
            <w:rFonts w:ascii="Times New Roman" w:hAnsi="Times New Roman" w:cs="Times New Roman"/>
          </w:rPr>
          <w:delText>,</w:delText>
        </w:r>
        <w:r w:rsidR="00CE7CD3" w:rsidDel="000A4028">
          <w:rPr>
            <w:rFonts w:ascii="Times New Roman" w:hAnsi="Times New Roman" w:cs="Times New Roman"/>
          </w:rPr>
          <w:delText xml:space="preserve"> </w:delText>
        </w:r>
      </w:del>
      <w:del w:id="418" w:author="Geography" w:date="2020-12-10T10:44:00Z">
        <w:r w:rsidR="00CE7CD3" w:rsidDel="005064DD">
          <w:rPr>
            <w:rFonts w:ascii="Times New Roman" w:hAnsi="Times New Roman" w:cs="Times New Roman"/>
          </w:rPr>
          <w:delText>however,</w:delText>
        </w:r>
        <w:r w:rsidR="00240A8B" w:rsidRPr="003B287B" w:rsidDel="005064DD">
          <w:rPr>
            <w:rFonts w:ascii="Times New Roman" w:hAnsi="Times New Roman" w:cs="Times New Roman"/>
          </w:rPr>
          <w:delText xml:space="preserve"> </w:delText>
        </w:r>
      </w:del>
      <w:del w:id="419" w:author="Geography" w:date="2020-12-10T10:45:00Z">
        <w:r w:rsidR="00240A8B" w:rsidRPr="003B287B" w:rsidDel="000A4028">
          <w:rPr>
            <w:rFonts w:ascii="Times New Roman" w:hAnsi="Times New Roman" w:cs="Times New Roman"/>
          </w:rPr>
          <w:delText xml:space="preserve">terrigenous accumulation </w:delText>
        </w:r>
        <w:r w:rsidR="007B6398" w:rsidRPr="005E6446" w:rsidDel="000A4028">
          <w:rPr>
            <w:rFonts w:ascii="Times New Roman" w:hAnsi="Times New Roman" w:cs="Times New Roman"/>
          </w:rPr>
          <w:delText>near the stream mouth</w:delText>
        </w:r>
        <w:r w:rsidR="00240A8B" w:rsidRPr="003B287B" w:rsidDel="000A4028">
          <w:rPr>
            <w:rFonts w:ascii="Times New Roman" w:hAnsi="Times New Roman" w:cs="Times New Roman"/>
          </w:rPr>
          <w:delText xml:space="preserve"> </w:delText>
        </w:r>
        <w:r w:rsidR="007B6398" w:rsidDel="000A4028">
          <w:rPr>
            <w:rFonts w:ascii="Times New Roman" w:hAnsi="Times New Roman" w:cs="Times New Roman"/>
          </w:rPr>
          <w:delText>(</w:delText>
        </w:r>
        <w:r w:rsidR="003B287B" w:rsidDel="000A4028">
          <w:rPr>
            <w:rFonts w:ascii="Times New Roman" w:hAnsi="Times New Roman" w:cs="Times New Roman"/>
          </w:rPr>
          <w:delText xml:space="preserve">site </w:delText>
        </w:r>
        <w:r w:rsidR="00240A8B" w:rsidRPr="003B287B" w:rsidDel="000A4028">
          <w:rPr>
            <w:rFonts w:ascii="Times New Roman" w:hAnsi="Times New Roman" w:cs="Times New Roman"/>
          </w:rPr>
          <w:delText>2A</w:delText>
        </w:r>
        <w:r w:rsidR="007B6398" w:rsidDel="000A4028">
          <w:rPr>
            <w:rFonts w:ascii="Times New Roman" w:hAnsi="Times New Roman" w:cs="Times New Roman"/>
          </w:rPr>
          <w:delText>)</w:delText>
        </w:r>
        <w:r w:rsidR="00240A8B" w:rsidRPr="003B287B" w:rsidDel="000A4028">
          <w:rPr>
            <w:rFonts w:ascii="Times New Roman" w:hAnsi="Times New Roman" w:cs="Times New Roman"/>
          </w:rPr>
          <w:delText xml:space="preserve"> was highly correlated with </w:delText>
        </w:r>
        <w:r w:rsidR="00240A8B" w:rsidRPr="00F53999" w:rsidDel="000A4028">
          <w:rPr>
            <w:rFonts w:ascii="Times New Roman" w:hAnsi="Times New Roman" w:cs="Times New Roman"/>
            <w:i/>
            <w:iCs/>
          </w:rPr>
          <w:delText>SSY</w:delText>
        </w:r>
        <w:r w:rsidR="00240A8B" w:rsidRPr="003B287B" w:rsidDel="000A4028">
          <w:rPr>
            <w:rFonts w:ascii="Times New Roman" w:hAnsi="Times New Roman" w:cs="Times New Roman"/>
          </w:rPr>
          <w:delText xml:space="preserve"> (Table 3).</w:delText>
        </w:r>
        <w:r w:rsidRPr="003B287B" w:rsidDel="000A4028">
          <w:rPr>
            <w:rFonts w:ascii="Times New Roman" w:hAnsi="Times New Roman" w:cs="Times New Roman"/>
          </w:rPr>
          <w:delText xml:space="preserve"> </w:delText>
        </w:r>
      </w:del>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Default="00570B3A" w:rsidP="003B287B">
      <w:pPr>
        <w:spacing w:after="0"/>
        <w:rPr>
          <w:rFonts w:ascii="Times New Roman" w:hAnsi="Times New Roman" w:cs="Times New Roman"/>
        </w:rPr>
      </w:pPr>
    </w:p>
    <w:p w14:paraId="021F4120" w14:textId="7ECB22A3" w:rsidR="00424AB2" w:rsidRDefault="000A10B4" w:rsidP="003B287B">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FA6103" w:rsidRPr="003B287B">
        <w:rPr>
          <w:rFonts w:ascii="Times New Roman" w:hAnsi="Times New Roman" w:cs="Times New Roman"/>
        </w:rPr>
        <w:t>w</w:t>
      </w:r>
      <w:r w:rsidR="00324170">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A93F04">
        <w:rPr>
          <w:rFonts w:ascii="Times New Roman" w:hAnsi="Times New Roman" w:cs="Times New Roman"/>
        </w:rPr>
        <w:t xml:space="preserve"> over the reef</w:t>
      </w:r>
      <w:r w:rsidR="0035759E">
        <w:rPr>
          <w:rFonts w:ascii="Times New Roman" w:hAnsi="Times New Roman" w:cs="Times New Roman"/>
        </w:rPr>
        <w:t xml:space="preserve"> by driving resuspension of </w:t>
      </w:r>
      <w:ins w:id="420" w:author="Geography" w:date="2020-12-10T10:46:00Z">
        <w:r w:rsidR="000A4028">
          <w:rPr>
            <w:rFonts w:ascii="Times New Roman" w:hAnsi="Times New Roman" w:cs="Times New Roman"/>
          </w:rPr>
          <w:t>both terrigenous and</w:t>
        </w:r>
      </w:ins>
      <w:del w:id="421" w:author="Geography" w:date="2020-12-10T10:46:00Z">
        <w:r w:rsidR="0035759E" w:rsidDel="000A4028">
          <w:rPr>
            <w:rFonts w:ascii="Times New Roman" w:hAnsi="Times New Roman" w:cs="Times New Roman"/>
          </w:rPr>
          <w:delText>primarily</w:delText>
        </w:r>
      </w:del>
      <w:r w:rsidR="0035759E">
        <w:rPr>
          <w:rFonts w:ascii="Times New Roman" w:hAnsi="Times New Roman" w:cs="Times New Roman"/>
        </w:rPr>
        <w:t xml:space="preserve"> carbonate sediment surrounding sediment traps. Terrigenous sediment accumulation was only correlated with </w:t>
      </w:r>
      <w:r w:rsidR="0035759E" w:rsidRPr="00CE7CD3">
        <w:rPr>
          <w:rFonts w:ascii="Times New Roman" w:hAnsi="Times New Roman" w:cs="Times New Roman"/>
          <w:i/>
          <w:iCs/>
        </w:rPr>
        <w:t>SSY</w:t>
      </w:r>
      <w:r w:rsidR="0035759E">
        <w:rPr>
          <w:rFonts w:ascii="Times New Roman" w:hAnsi="Times New Roman" w:cs="Times New Roman"/>
        </w:rPr>
        <w:t xml:space="preserve"> near the stream outlet, but </w:t>
      </w:r>
      <w:del w:id="422" w:author="Geography" w:date="2020-12-10T10:47:00Z">
        <w:r w:rsidR="0035759E" w:rsidDel="000A4028">
          <w:rPr>
            <w:rFonts w:ascii="Times New Roman" w:hAnsi="Times New Roman" w:cs="Times New Roman"/>
          </w:rPr>
          <w:delText xml:space="preserve">elevated </w:delText>
        </w:r>
      </w:del>
      <w:r w:rsidR="0035759E">
        <w:rPr>
          <w:rFonts w:ascii="Times New Roman" w:hAnsi="Times New Roman" w:cs="Times New Roman"/>
        </w:rPr>
        <w:t>terrigenous fractions</w:t>
      </w:r>
      <w:ins w:id="423" w:author="Geography" w:date="2020-12-10T10:47:00Z">
        <w:r w:rsidR="000A4028">
          <w:rPr>
            <w:rFonts w:ascii="Times New Roman" w:hAnsi="Times New Roman" w:cs="Times New Roman"/>
          </w:rPr>
          <w:t xml:space="preserve"> were higher</w:t>
        </w:r>
      </w:ins>
      <w:r w:rsidR="00424AB2">
        <w:rPr>
          <w:rFonts w:ascii="Times New Roman" w:hAnsi="Times New Roman" w:cs="Times New Roman"/>
        </w:rPr>
        <w:t xml:space="preserve"> </w:t>
      </w:r>
      <w:del w:id="424" w:author="Geography" w:date="2020-12-10T10:47:00Z">
        <w:r w:rsidR="00424AB2" w:rsidDel="000A4028">
          <w:rPr>
            <w:rFonts w:ascii="Times New Roman" w:hAnsi="Times New Roman" w:cs="Times New Roman"/>
          </w:rPr>
          <w:delText>of accumulated</w:delText>
        </w:r>
      </w:del>
      <w:ins w:id="425" w:author="Geography" w:date="2020-12-10T10:47:00Z">
        <w:r w:rsidR="000A4028">
          <w:rPr>
            <w:rFonts w:ascii="Times New Roman" w:hAnsi="Times New Roman" w:cs="Times New Roman"/>
          </w:rPr>
          <w:t xml:space="preserve">in </w:t>
        </w:r>
      </w:ins>
      <w:del w:id="426" w:author="Geography" w:date="2020-12-10T10:47:00Z">
        <w:r w:rsidR="00424AB2" w:rsidDel="000A4028">
          <w:rPr>
            <w:rFonts w:ascii="Times New Roman" w:hAnsi="Times New Roman" w:cs="Times New Roman"/>
          </w:rPr>
          <w:delText xml:space="preserve"> </w:delText>
        </w:r>
      </w:del>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w:t>
      </w:r>
      <w:ins w:id="427" w:author="Geography" w:date="2020-12-10T10:49:00Z">
        <w:r w:rsidR="000A4028">
          <w:rPr>
            <w:rFonts w:ascii="Times New Roman" w:hAnsi="Times New Roman" w:cs="Times New Roman"/>
          </w:rPr>
          <w:t xml:space="preserve"> on the northern reef, which was more impacted by sediment</w:t>
        </w:r>
      </w:ins>
      <w:ins w:id="428" w:author="Geography" w:date="2020-12-10T10:48:00Z">
        <w:r w:rsidR="000A4028">
          <w:rPr>
            <w:rFonts w:ascii="Times New Roman" w:hAnsi="Times New Roman" w:cs="Times New Roman"/>
          </w:rPr>
          <w:t>.  T</w:t>
        </w:r>
      </w:ins>
      <w:del w:id="429" w:author="Geography" w:date="2020-12-10T10:48:00Z">
        <w:r w:rsidR="00424AB2" w:rsidDel="000A4028">
          <w:rPr>
            <w:rFonts w:ascii="Times New Roman" w:hAnsi="Times New Roman" w:cs="Times New Roman"/>
          </w:rPr>
          <w:delText xml:space="preserve">, </w:delText>
        </w:r>
      </w:del>
      <w:del w:id="430" w:author="Geography" w:date="2020-12-10T10:47:00Z">
        <w:r w:rsidR="00424AB2" w:rsidDel="000A4028">
          <w:rPr>
            <w:rFonts w:ascii="Times New Roman" w:hAnsi="Times New Roman" w:cs="Times New Roman"/>
          </w:rPr>
          <w:delText>as well as t</w:delText>
        </w:r>
      </w:del>
      <w:r w:rsidR="00424AB2">
        <w:rPr>
          <w:rFonts w:ascii="Times New Roman" w:hAnsi="Times New Roman" w:cs="Times New Roman"/>
        </w:rPr>
        <w:t>ime lapse photography of sediment plumes</w:t>
      </w:r>
      <w:del w:id="431" w:author="Geography" w:date="2020-12-10T10:48:00Z">
        <w:r w:rsidR="00424AB2" w:rsidDel="000A4028">
          <w:rPr>
            <w:rFonts w:ascii="Times New Roman" w:hAnsi="Times New Roman" w:cs="Times New Roman"/>
          </w:rPr>
          <w:delText>,</w:delText>
        </w:r>
      </w:del>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xml:space="preserve">. Poor correlations between terrigenous sediment accumulation and </w:t>
      </w:r>
      <w:r w:rsidR="00424AB2" w:rsidRPr="00CE7CD3">
        <w:rPr>
          <w:rFonts w:ascii="Times New Roman" w:hAnsi="Times New Roman" w:cs="Times New Roman"/>
          <w:i/>
          <w:iCs/>
        </w:rPr>
        <w:t>SSY</w:t>
      </w:r>
      <w:r w:rsidR="00424AB2">
        <w:rPr>
          <w:rFonts w:ascii="Times New Roman" w:hAnsi="Times New Roman" w:cs="Times New Roman"/>
        </w:rPr>
        <w:t xml:space="preserve"> could be the result of high uncertainty</w:t>
      </w:r>
      <w:ins w:id="432" w:author="Geography" w:date="2020-12-10T10:48:00Z">
        <w:r w:rsidR="000A4028">
          <w:rPr>
            <w:rFonts w:ascii="Times New Roman" w:hAnsi="Times New Roman" w:cs="Times New Roman"/>
          </w:rPr>
          <w:t xml:space="preserve"> </w:t>
        </w:r>
      </w:ins>
      <w:del w:id="433" w:author="Geography" w:date="2020-12-10T10:48:00Z">
        <w:r w:rsidR="00424AB2" w:rsidDel="000A4028">
          <w:rPr>
            <w:rFonts w:ascii="Times New Roman" w:hAnsi="Times New Roman" w:cs="Times New Roman"/>
          </w:rPr>
          <w:delText xml:space="preserve"> </w:delText>
        </w:r>
        <w:r w:rsidR="00A93F04" w:rsidDel="000A4028">
          <w:rPr>
            <w:rFonts w:ascii="Times New Roman" w:hAnsi="Times New Roman" w:cs="Times New Roman"/>
          </w:rPr>
          <w:delText xml:space="preserve">(50-100%) </w:delText>
        </w:r>
      </w:del>
      <w:r w:rsidR="00424AB2">
        <w:rPr>
          <w:rFonts w:ascii="Times New Roman" w:hAnsi="Times New Roman" w:cs="Times New Roman"/>
        </w:rPr>
        <w:t xml:space="preserve">in the measured and modeled </w:t>
      </w:r>
      <w:r w:rsidR="00424AB2" w:rsidRPr="000A4028">
        <w:rPr>
          <w:rFonts w:ascii="Times New Roman" w:hAnsi="Times New Roman" w:cs="Times New Roman"/>
          <w:i/>
          <w:rPrChange w:id="434" w:author="Geography" w:date="2020-12-10T10:48:00Z">
            <w:rPr>
              <w:rFonts w:ascii="Times New Roman" w:hAnsi="Times New Roman" w:cs="Times New Roman"/>
            </w:rPr>
          </w:rPrChange>
        </w:rPr>
        <w:t>SSY</w:t>
      </w:r>
      <w:r w:rsidR="00424AB2" w:rsidRPr="000A4028">
        <w:rPr>
          <w:rFonts w:ascii="Times New Roman" w:hAnsi="Times New Roman" w:cs="Times New Roman"/>
          <w:i/>
          <w:vertAlign w:val="subscript"/>
          <w:rPrChange w:id="435" w:author="Geography" w:date="2020-12-10T10:48:00Z">
            <w:rPr>
              <w:rFonts w:ascii="Times New Roman" w:hAnsi="Times New Roman" w:cs="Times New Roman"/>
              <w:vertAlign w:val="subscript"/>
            </w:rPr>
          </w:rPrChange>
        </w:rPr>
        <w:t>EV</w:t>
      </w:r>
      <w:r w:rsidR="00424AB2">
        <w:rPr>
          <w:rFonts w:ascii="Times New Roman" w:hAnsi="Times New Roman" w:cs="Times New Roman"/>
        </w:rPr>
        <w:t xml:space="preserve"> from Faga’alu Stream</w:t>
      </w:r>
      <w:r w:rsidR="00A93F04">
        <w:rPr>
          <w:rFonts w:ascii="Times New Roman" w:hAnsi="Times New Roman" w:cs="Times New Roman"/>
        </w:rPr>
        <w:t xml:space="preserve"> </w:t>
      </w:r>
      <w:r w:rsidR="00A93F04">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00A93F04">
        <w:rPr>
          <w:rFonts w:ascii="Times New Roman" w:hAnsi="Times New Roman" w:cs="Times New Roman"/>
        </w:rPr>
        <w:fldChar w:fldCharType="separate"/>
      </w:r>
      <w:r w:rsidR="00CD4D59" w:rsidRPr="00CD4D59">
        <w:rPr>
          <w:rFonts w:ascii="Times New Roman" w:hAnsi="Times New Roman" w:cs="Times New Roman"/>
          <w:noProof/>
        </w:rPr>
        <w:t>(Messina &amp; Biggs, 2016)</w:t>
      </w:r>
      <w:r w:rsidR="00A93F04">
        <w:rPr>
          <w:rFonts w:ascii="Times New Roman" w:hAnsi="Times New Roman" w:cs="Times New Roman"/>
        </w:rPr>
        <w:fldChar w:fldCharType="end"/>
      </w:r>
      <w:r w:rsidR="00424AB2">
        <w:rPr>
          <w:rFonts w:ascii="Times New Roman" w:hAnsi="Times New Roman" w:cs="Times New Roman"/>
        </w:rPr>
        <w:t xml:space="preserve">, complex hydrodynamics at sites, </w:t>
      </w:r>
      <w:r w:rsidR="00A93F04">
        <w:rPr>
          <w:rFonts w:ascii="Times New Roman" w:hAnsi="Times New Roman" w:cs="Times New Roman"/>
        </w:rPr>
        <w:t>daily</w:t>
      </w:r>
      <w:r w:rsidR="00424AB2">
        <w:rPr>
          <w:rFonts w:ascii="Times New Roman" w:hAnsi="Times New Roman" w:cs="Times New Roman"/>
        </w:rPr>
        <w:t xml:space="preserve"> sequencing of wave and storm events, and confounding processes like resuspension of previously-deposited terrigenous sediment near the trap.</w:t>
      </w:r>
      <w:ins w:id="436" w:author="Geography" w:date="2020-12-10T10:49:00Z">
        <w:r w:rsidR="000A4028">
          <w:rPr>
            <w:rFonts w:ascii="Times New Roman" w:hAnsi="Times New Roman" w:cs="Times New Roman"/>
          </w:rPr>
          <w:t xml:space="preserve">  Overall, </w:t>
        </w:r>
      </w:ins>
      <w:ins w:id="437" w:author="Geography" w:date="2020-12-10T10:50:00Z">
        <w:r w:rsidR="000A4028">
          <w:rPr>
            <w:rFonts w:ascii="Times New Roman" w:hAnsi="Times New Roman" w:cs="Times New Roman"/>
          </w:rPr>
          <w:t>oceanic processes dominated over watershed inputs to determine gross sediment accumulation over most of the reef flat.</w:t>
        </w:r>
      </w:ins>
    </w:p>
    <w:p w14:paraId="5B4D3827" w14:textId="77777777" w:rsidR="00AE13A5" w:rsidRDefault="00AE13A5" w:rsidP="003B287B">
      <w:pPr>
        <w:spacing w:after="0"/>
        <w:ind w:firstLine="720"/>
        <w:rPr>
          <w:rFonts w:ascii="Times New Roman" w:hAnsi="Times New Roman" w:cs="Times New Roman"/>
        </w:rPr>
      </w:pPr>
    </w:p>
    <w:p w14:paraId="62D3102D" w14:textId="11F830AB" w:rsidR="00AE13A5" w:rsidRDefault="00AE13A5" w:rsidP="00AE13A5">
      <w:pPr>
        <w:pStyle w:val="Heading2"/>
        <w:keepNext w:val="0"/>
        <w:keepLines w:val="0"/>
        <w:spacing w:before="0"/>
        <w:rPr>
          <w:rFonts w:ascii="Times New Roman" w:hAnsi="Times New Roman" w:cs="Times New Roman"/>
        </w:rPr>
      </w:pPr>
      <w:commentRangeStart w:id="438"/>
      <w:r w:rsidRPr="003B287B">
        <w:rPr>
          <w:rFonts w:ascii="Times New Roman" w:hAnsi="Times New Roman" w:cs="Times New Roman"/>
        </w:rPr>
        <w:t>4.</w:t>
      </w:r>
      <w:r>
        <w:rPr>
          <w:rFonts w:ascii="Times New Roman" w:hAnsi="Times New Roman" w:cs="Times New Roman"/>
        </w:rPr>
        <w:t>1</w:t>
      </w:r>
      <w:r w:rsidRPr="003B287B">
        <w:rPr>
          <w:rFonts w:ascii="Times New Roman" w:hAnsi="Times New Roman" w:cs="Times New Roman"/>
        </w:rPr>
        <w:t xml:space="preserve"> Watershed and oceanic controls on sediment accumulation</w:t>
      </w:r>
      <w:commentRangeEnd w:id="438"/>
      <w:r w:rsidR="007B7938">
        <w:rPr>
          <w:rStyle w:val="CommentReference"/>
          <w:rFonts w:asciiTheme="minorHAnsi" w:eastAsiaTheme="minorHAnsi" w:hAnsiTheme="minorHAnsi" w:cstheme="minorBidi"/>
          <w:color w:val="auto"/>
        </w:rPr>
        <w:commentReference w:id="438"/>
      </w:r>
    </w:p>
    <w:p w14:paraId="5F18706C" w14:textId="458A6937" w:rsidR="0032773F" w:rsidRDefault="0032773F" w:rsidP="0032773F">
      <w:pPr>
        <w:spacing w:after="0"/>
        <w:ind w:firstLine="720"/>
        <w:rPr>
          <w:rFonts w:ascii="Times New Roman" w:hAnsi="Times New Roman" w:cs="Times New Roman"/>
        </w:rPr>
      </w:pPr>
      <w:r>
        <w:rPr>
          <w:rFonts w:ascii="Times New Roman" w:hAnsi="Times New Roman" w:cs="Times New Roman"/>
        </w:rPr>
        <w:t xml:space="preserve">Sediment accumulation was an order of magnitude higher in traps than </w:t>
      </w:r>
      <w:r w:rsidR="002742CF">
        <w:rPr>
          <w:rFonts w:ascii="Times New Roman" w:hAnsi="Times New Roman" w:cs="Times New Roman"/>
        </w:rPr>
        <w:t>on SedP</w:t>
      </w:r>
      <w:r>
        <w:rPr>
          <w:rFonts w:ascii="Times New Roman" w:hAnsi="Times New Roman" w:cs="Times New Roman"/>
        </w:rPr>
        <w:t>ods</w:t>
      </w:r>
      <w:r w:rsidRPr="009C7F0B">
        <w:rPr>
          <w:rFonts w:ascii="Times New Roman" w:hAnsi="Times New Roman" w:cs="Times New Roman"/>
        </w:rPr>
        <w:t xml:space="preserve">, </w:t>
      </w:r>
      <w:del w:id="439" w:author="Geography" w:date="2020-12-10T10:50:00Z">
        <w:r w:rsidRPr="009C7F0B" w:rsidDel="000A4028">
          <w:rPr>
            <w:rFonts w:ascii="Times New Roman" w:hAnsi="Times New Roman" w:cs="Times New Roman"/>
          </w:rPr>
          <w:delText xml:space="preserve">indicating </w:delText>
        </w:r>
      </w:del>
      <w:ins w:id="440" w:author="Geography" w:date="2020-12-10T10:50:00Z">
        <w:r w:rsidR="000A4028">
          <w:rPr>
            <w:rFonts w:ascii="Times New Roman" w:hAnsi="Times New Roman" w:cs="Times New Roman"/>
          </w:rPr>
          <w:t>due to</w:t>
        </w:r>
        <w:r w:rsidR="000A4028" w:rsidRPr="009C7F0B">
          <w:rPr>
            <w:rFonts w:ascii="Times New Roman" w:hAnsi="Times New Roman" w:cs="Times New Roman"/>
          </w:rPr>
          <w:t xml:space="preserve"> </w:t>
        </w:r>
      </w:ins>
      <w:r w:rsidRPr="009C7F0B">
        <w:rPr>
          <w:rFonts w:ascii="Times New Roman" w:hAnsi="Times New Roman" w:cs="Times New Roman"/>
        </w:rPr>
        <w:t xml:space="preserve">the </w:t>
      </w:r>
      <w:del w:id="441" w:author="Geography" w:date="2020-12-10T10:50:00Z">
        <w:r w:rsidRPr="009C7F0B" w:rsidDel="000A4028">
          <w:rPr>
            <w:rFonts w:ascii="Times New Roman" w:hAnsi="Times New Roman" w:cs="Times New Roman"/>
          </w:rPr>
          <w:delText xml:space="preserve">enhanced </w:delText>
        </w:r>
      </w:del>
      <w:ins w:id="442" w:author="Geography" w:date="2020-12-10T10:50:00Z">
        <w:r w:rsidR="000A4028">
          <w:rPr>
            <w:rFonts w:ascii="Times New Roman" w:hAnsi="Times New Roman" w:cs="Times New Roman"/>
          </w:rPr>
          <w:t>high</w:t>
        </w:r>
      </w:ins>
      <w:ins w:id="443" w:author="Geography" w:date="2020-12-10T10:51:00Z">
        <w:r w:rsidR="000A4028">
          <w:rPr>
            <w:rFonts w:ascii="Times New Roman" w:hAnsi="Times New Roman" w:cs="Times New Roman"/>
          </w:rPr>
          <w:t xml:space="preserve"> </w:t>
        </w:r>
      </w:ins>
      <w:r w:rsidRPr="009C7F0B">
        <w:rPr>
          <w:rFonts w:ascii="Times New Roman" w:hAnsi="Times New Roman" w:cs="Times New Roman"/>
        </w:rPr>
        <w:t xml:space="preserve">trapping efficiency and reduced resuspension in sediment traps compared to </w:t>
      </w:r>
      <w:r w:rsidR="002742CF">
        <w:rPr>
          <w:rFonts w:ascii="Times New Roman" w:hAnsi="Times New Roman" w:cs="Times New Roman"/>
        </w:rPr>
        <w:t>SedP</w:t>
      </w:r>
      <w:r w:rsidRPr="009C7F0B">
        <w:rPr>
          <w:rFonts w:ascii="Times New Roman" w:hAnsi="Times New Roman" w:cs="Times New Roman"/>
        </w:rPr>
        <w:t>ods</w:t>
      </w:r>
      <w:r>
        <w:rPr>
          <w:rFonts w:ascii="Times New Roman" w:hAnsi="Times New Roman" w:cs="Times New Roman"/>
        </w:rPr>
        <w:t>. The results presented here</w:t>
      </w:r>
      <w:r w:rsidRPr="003B287B">
        <w:rPr>
          <w:rFonts w:ascii="Times New Roman" w:hAnsi="Times New Roman" w:cs="Times New Roman"/>
        </w:rPr>
        <w:t xml:space="preserve"> showed the advantage of deploying </w:t>
      </w:r>
      <w:r w:rsidR="002742CF">
        <w:rPr>
          <w:rFonts w:ascii="Times New Roman" w:hAnsi="Times New Roman" w:cs="Times New Roman"/>
        </w:rPr>
        <w:t>co-located</w:t>
      </w:r>
      <w:r w:rsidRPr="003B287B">
        <w:rPr>
          <w:rFonts w:ascii="Times New Roman" w:hAnsi="Times New Roman" w:cs="Times New Roman"/>
        </w:rPr>
        <w:t xml:space="preserve"> sediment traps and </w:t>
      </w:r>
      <w:r w:rsidR="002742CF">
        <w:rPr>
          <w:rFonts w:ascii="Times New Roman" w:hAnsi="Times New Roman" w:cs="Times New Roman"/>
        </w:rPr>
        <w:t>SedPods</w:t>
      </w:r>
      <w:r w:rsidRPr="003B287B">
        <w:rPr>
          <w:rFonts w:ascii="Times New Roman" w:hAnsi="Times New Roman" w:cs="Times New Roman"/>
        </w:rPr>
        <w:t xml:space="preserve"> to compare gross and net sediment accumulation across spatial gradients in hydrodynamic energy as well as the temporal patterns due to interaction between terrigenous sediment inputs and wave-induced resuspension. For example, </w:t>
      </w:r>
      <w:r w:rsidR="002742CF">
        <w:rPr>
          <w:rFonts w:ascii="Times New Roman" w:hAnsi="Times New Roman" w:cs="Times New Roman"/>
        </w:rPr>
        <w:t>near the northern reef crest (site</w:t>
      </w:r>
      <w:r w:rsidR="002742CF" w:rsidRPr="003B287B">
        <w:rPr>
          <w:rFonts w:ascii="Times New Roman" w:hAnsi="Times New Roman" w:cs="Times New Roman"/>
        </w:rPr>
        <w:t xml:space="preserve"> 1B</w:t>
      </w:r>
      <w:r w:rsidR="002742CF">
        <w:rPr>
          <w:rFonts w:ascii="Times New Roman" w:hAnsi="Times New Roman" w:cs="Times New Roman"/>
        </w:rPr>
        <w:t>)</w:t>
      </w:r>
      <w:r w:rsidR="000A10B4" w:rsidRPr="003B287B">
        <w:rPr>
          <w:rFonts w:ascii="Times New Roman" w:hAnsi="Times New Roman" w:cs="Times New Roman"/>
        </w:rPr>
        <w:t xml:space="preserve"> </w:t>
      </w:r>
      <w:r w:rsidRPr="003B287B">
        <w:rPr>
          <w:rFonts w:ascii="Times New Roman" w:hAnsi="Times New Roman" w:cs="Times New Roman"/>
        </w:rPr>
        <w:t xml:space="preserve">sediment accumulation on the </w:t>
      </w:r>
      <w:r w:rsidR="002742CF">
        <w:rPr>
          <w:rFonts w:ascii="Times New Roman" w:hAnsi="Times New Roman" w:cs="Times New Roman"/>
        </w:rPr>
        <w:t>SedPod</w:t>
      </w:r>
      <w:r w:rsidRPr="003B287B">
        <w:rPr>
          <w:rFonts w:ascii="Times New Roman" w:hAnsi="Times New Roman" w:cs="Times New Roman"/>
        </w:rPr>
        <w:t xml:space="preserve"> was the lowest </w:t>
      </w:r>
      <w:r>
        <w:rPr>
          <w:rFonts w:ascii="Times New Roman" w:hAnsi="Times New Roman" w:cs="Times New Roman"/>
        </w:rPr>
        <w:t>on the quiescent</w:t>
      </w:r>
      <w:r w:rsidRPr="003B287B">
        <w:rPr>
          <w:rFonts w:ascii="Times New Roman" w:hAnsi="Times New Roman" w:cs="Times New Roman"/>
        </w:rPr>
        <w:t xml:space="preserve"> northern reef, </w:t>
      </w:r>
      <w:r w:rsidR="002742CF" w:rsidRPr="003B287B">
        <w:rPr>
          <w:rFonts w:ascii="Times New Roman" w:hAnsi="Times New Roman" w:cs="Times New Roman"/>
        </w:rPr>
        <w:t xml:space="preserve">at </w:t>
      </w:r>
      <w:r w:rsidR="002742CF">
        <w:rPr>
          <w:rFonts w:ascii="Times New Roman" w:hAnsi="Times New Roman" w:cs="Times New Roman"/>
        </w:rPr>
        <w:t>the same site</w:t>
      </w:r>
      <w:r w:rsidR="002742CF" w:rsidRPr="003B287B">
        <w:rPr>
          <w:rFonts w:ascii="Times New Roman" w:hAnsi="Times New Roman" w:cs="Times New Roman"/>
        </w:rPr>
        <w:t xml:space="preserve"> </w:t>
      </w:r>
      <w:r w:rsidRPr="003B287B">
        <w:rPr>
          <w:rFonts w:ascii="Times New Roman" w:hAnsi="Times New Roman" w:cs="Times New Roman"/>
        </w:rPr>
        <w:t xml:space="preserve">sediment accumulation in the sediment trap was the highest of the northern reef sites. </w:t>
      </w:r>
      <w:r w:rsidR="002742CF">
        <w:rPr>
          <w:rFonts w:ascii="Times New Roman" w:hAnsi="Times New Roman" w:cs="Times New Roman"/>
        </w:rPr>
        <w:t xml:space="preserve">Total and terrigenous </w:t>
      </w:r>
      <w:ins w:id="444" w:author="Geography" w:date="2020-12-10T10:51:00Z">
        <w:r w:rsidR="000A4028">
          <w:rPr>
            <w:rFonts w:ascii="Times New Roman" w:hAnsi="Times New Roman" w:cs="Times New Roman"/>
          </w:rPr>
          <w:t>s</w:t>
        </w:r>
      </w:ins>
      <w:r w:rsidRPr="003B287B">
        <w:rPr>
          <w:rFonts w:ascii="Times New Roman" w:hAnsi="Times New Roman" w:cs="Times New Roman"/>
        </w:rPr>
        <w:t xml:space="preserve">ediment accumulation on the </w:t>
      </w:r>
      <w:r w:rsidR="002742CF">
        <w:rPr>
          <w:rFonts w:ascii="Times New Roman" w:hAnsi="Times New Roman" w:cs="Times New Roman"/>
        </w:rPr>
        <w:t>SedPod</w:t>
      </w:r>
      <w:r w:rsidRPr="003B287B">
        <w:rPr>
          <w:rFonts w:ascii="Times New Roman" w:hAnsi="Times New Roman" w:cs="Times New Roman"/>
        </w:rPr>
        <w:t xml:space="preserve"> </w:t>
      </w:r>
      <w:r w:rsidR="000A10B4">
        <w:rPr>
          <w:rFonts w:ascii="Times New Roman" w:hAnsi="Times New Roman" w:cs="Times New Roman"/>
        </w:rPr>
        <w:t xml:space="preserve">at </w:t>
      </w:r>
      <w:r w:rsidR="002742CF">
        <w:rPr>
          <w:rFonts w:ascii="Times New Roman" w:hAnsi="Times New Roman" w:cs="Times New Roman"/>
        </w:rPr>
        <w:t xml:space="preserve">this </w:t>
      </w:r>
      <w:r w:rsidR="000A10B4">
        <w:rPr>
          <w:rFonts w:ascii="Times New Roman" w:hAnsi="Times New Roman" w:cs="Times New Roman"/>
        </w:rPr>
        <w:t xml:space="preserve">site </w:t>
      </w:r>
      <w:r w:rsidRPr="003B287B">
        <w:rPr>
          <w:rFonts w:ascii="Times New Roman" w:hAnsi="Times New Roman" w:cs="Times New Roman"/>
        </w:rPr>
        <w:t>was negatively correlated with waves</w:t>
      </w:r>
      <w:r w:rsidR="002742CF">
        <w:rPr>
          <w:rFonts w:ascii="Times New Roman" w:hAnsi="Times New Roman" w:cs="Times New Roman"/>
        </w:rPr>
        <w:t xml:space="preserve"> (</w:t>
      </w:r>
      <w:r w:rsidR="002742CF">
        <w:rPr>
          <w:rFonts w:ascii="Times New Roman" w:hAnsi="Times New Roman" w:cs="Times New Roman"/>
          <w:i/>
          <w:iCs/>
        </w:rPr>
        <w:t>Hmean</w:t>
      </w:r>
      <w:r w:rsidR="002742CF">
        <w:rPr>
          <w:rFonts w:ascii="Times New Roman" w:hAnsi="Times New Roman" w:cs="Times New Roman"/>
        </w:rPr>
        <w:t>)</w:t>
      </w:r>
      <w:r w:rsidRPr="003B287B">
        <w:rPr>
          <w:rFonts w:ascii="Times New Roman" w:hAnsi="Times New Roman" w:cs="Times New Roman"/>
        </w:rPr>
        <w:t xml:space="preserve">, while </w:t>
      </w:r>
      <w:r w:rsidR="002742CF">
        <w:rPr>
          <w:rFonts w:ascii="Times New Roman" w:hAnsi="Times New Roman" w:cs="Times New Roman"/>
        </w:rPr>
        <w:t xml:space="preserve">total and carbonate </w:t>
      </w:r>
      <w:r w:rsidRPr="003B287B">
        <w:rPr>
          <w:rFonts w:ascii="Times New Roman" w:hAnsi="Times New Roman" w:cs="Times New Roman"/>
        </w:rPr>
        <w:t xml:space="preserve">accumulation in the sediment trap was positively correlated with </w:t>
      </w:r>
      <w:r w:rsidR="002742CF">
        <w:rPr>
          <w:rFonts w:ascii="Times New Roman" w:hAnsi="Times New Roman" w:cs="Times New Roman"/>
        </w:rPr>
        <w:t>waves (</w:t>
      </w:r>
      <w:r w:rsidR="000A10B4" w:rsidRPr="008A0406">
        <w:rPr>
          <w:rFonts w:ascii="Times New Roman" w:hAnsi="Times New Roman" w:cs="Times New Roman"/>
          <w:i/>
          <w:noProof/>
        </w:rPr>
        <w:t>Hmean</w:t>
      </w:r>
      <w:r w:rsidR="002742CF">
        <w:rPr>
          <w:rFonts w:ascii="Times New Roman" w:hAnsi="Times New Roman" w:cs="Times New Roman"/>
          <w:iCs/>
          <w:noProof/>
        </w:rPr>
        <w:t>)</w:t>
      </w:r>
      <w:r w:rsidRPr="003B287B">
        <w:rPr>
          <w:rFonts w:ascii="Times New Roman" w:hAnsi="Times New Roman" w:cs="Times New Roman"/>
        </w:rPr>
        <w:t>. This indicates resuspended sediment was deposited in the sediment trap</w:t>
      </w:r>
      <w:del w:id="445" w:author="Geography" w:date="2020-12-10T10:51:00Z">
        <w:r w:rsidRPr="003B287B" w:rsidDel="000A4028">
          <w:rPr>
            <w:rFonts w:ascii="Times New Roman" w:hAnsi="Times New Roman" w:cs="Times New Roman"/>
          </w:rPr>
          <w:delText xml:space="preserve"> where it was not removed</w:delText>
        </w:r>
      </w:del>
      <w:r w:rsidRPr="003B287B">
        <w:rPr>
          <w:rFonts w:ascii="Times New Roman" w:hAnsi="Times New Roman" w:cs="Times New Roman"/>
        </w:rPr>
        <w:t xml:space="preserve">, while sediment deposited on the </w:t>
      </w:r>
      <w:r w:rsidR="002742CF">
        <w:rPr>
          <w:rFonts w:ascii="Times New Roman" w:hAnsi="Times New Roman" w:cs="Times New Roman"/>
        </w:rPr>
        <w:t>SedP</w:t>
      </w:r>
      <w:r w:rsidRPr="003B287B">
        <w:rPr>
          <w:rFonts w:ascii="Times New Roman" w:hAnsi="Times New Roman" w:cs="Times New Roman"/>
        </w:rPr>
        <w:t xml:space="preserve">od was </w:t>
      </w:r>
      <w:del w:id="446" w:author="Geography" w:date="2020-12-10T10:52:00Z">
        <w:r w:rsidRPr="003B287B" w:rsidDel="000A4028">
          <w:rPr>
            <w:rFonts w:ascii="Times New Roman" w:hAnsi="Times New Roman" w:cs="Times New Roman"/>
          </w:rPr>
          <w:delText xml:space="preserve">frequently </w:delText>
        </w:r>
      </w:del>
      <w:r w:rsidRPr="003B287B">
        <w:rPr>
          <w:rFonts w:ascii="Times New Roman" w:hAnsi="Times New Roman" w:cs="Times New Roman"/>
        </w:rPr>
        <w:t>removed by energetic wave conditions</w:t>
      </w:r>
      <w:r>
        <w:rPr>
          <w:rFonts w:ascii="Times New Roman" w:hAnsi="Times New Roman" w:cs="Times New Roman"/>
        </w:rPr>
        <w:t xml:space="preserve"> near the reef crest, compared to in the more sheltered part of the embayment.</w:t>
      </w:r>
    </w:p>
    <w:p w14:paraId="479DB95F" w14:textId="594D80F5" w:rsidR="0032773F" w:rsidRDefault="0032773F" w:rsidP="003F47DF">
      <w:pPr>
        <w:spacing w:after="0"/>
        <w:ind w:firstLine="720"/>
        <w:rPr>
          <w:rFonts w:ascii="Times New Roman" w:hAnsi="Times New Roman" w:cs="Times New Roman"/>
        </w:rPr>
      </w:pPr>
      <w:r>
        <w:rPr>
          <w:rFonts w:ascii="Times New Roman" w:hAnsi="Times New Roman" w:cs="Times New Roman"/>
        </w:rPr>
        <w:t>O</w:t>
      </w:r>
      <w:r w:rsidRPr="003B287B">
        <w:rPr>
          <w:rFonts w:ascii="Times New Roman" w:hAnsi="Times New Roman" w:cs="Times New Roman"/>
        </w:rPr>
        <w:t xml:space="preserve">n </w:t>
      </w:r>
      <w:r>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xml:space="preserve">), </w:t>
      </w:r>
      <w:del w:id="447" w:author="Geography" w:date="2020-12-10T10:52:00Z">
        <w:r w:rsidDel="000A4028">
          <w:rPr>
            <w:rFonts w:ascii="Times New Roman" w:hAnsi="Times New Roman" w:cs="Times New Roman"/>
          </w:rPr>
          <w:delText>u</w:delText>
        </w:r>
        <w:r w:rsidRPr="003B287B" w:rsidDel="000A4028">
          <w:rPr>
            <w:rFonts w:ascii="Times New Roman" w:hAnsi="Times New Roman" w:cs="Times New Roman"/>
          </w:rPr>
          <w:delText xml:space="preserve">nivariate linear regressions showed </w:delText>
        </w:r>
      </w:del>
      <w:r>
        <w:rPr>
          <w:rFonts w:ascii="Times New Roman" w:hAnsi="Times New Roman" w:cs="Times New Roman"/>
        </w:rPr>
        <w:t xml:space="preserve">both </w:t>
      </w:r>
      <w:r w:rsidRPr="003B287B">
        <w:rPr>
          <w:rFonts w:ascii="Times New Roman" w:hAnsi="Times New Roman" w:cs="Times New Roman"/>
        </w:rPr>
        <w:t>total and carbonate sediment accumu</w:t>
      </w:r>
      <w:r>
        <w:rPr>
          <w:rFonts w:ascii="Times New Roman" w:hAnsi="Times New Roman" w:cs="Times New Roman"/>
        </w:rPr>
        <w:t>lation in sediment traps were significant</w:t>
      </w:r>
      <w:r w:rsidRPr="003B287B">
        <w:rPr>
          <w:rFonts w:ascii="Times New Roman" w:hAnsi="Times New Roman" w:cs="Times New Roman"/>
        </w:rPr>
        <w:t xml:space="preserve">ly correlated with </w:t>
      </w:r>
      <w:r w:rsidR="000A10B4" w:rsidRPr="008A0406">
        <w:rPr>
          <w:rFonts w:ascii="Times New Roman" w:hAnsi="Times New Roman" w:cs="Times New Roman"/>
          <w:i/>
          <w:noProof/>
        </w:rPr>
        <w:t>Hmean</w:t>
      </w:r>
      <w:r w:rsidR="000A10B4" w:rsidRPr="003B287B" w:rsidDel="000A10B4">
        <w:rPr>
          <w:rFonts w:ascii="Times New Roman" w:hAnsi="Times New Roman" w:cs="Times New Roman"/>
        </w:rPr>
        <w:t xml:space="preserve"> </w:t>
      </w:r>
      <w:r w:rsidRPr="003B287B">
        <w:rPr>
          <w:rFonts w:ascii="Times New Roman" w:hAnsi="Times New Roman" w:cs="Times New Roman"/>
        </w:rPr>
        <w:t xml:space="preserve">(Table 2), but </w:t>
      </w:r>
      <w:r w:rsidR="002742CF">
        <w:rPr>
          <w:rFonts w:ascii="Times New Roman" w:hAnsi="Times New Roman" w:cs="Times New Roman"/>
        </w:rPr>
        <w:t>SedPods</w:t>
      </w:r>
      <w:r w:rsidRPr="003B287B">
        <w:rPr>
          <w:rFonts w:ascii="Times New Roman" w:hAnsi="Times New Roman" w:cs="Times New Roman"/>
        </w:rPr>
        <w:t xml:space="preserve"> showed no correlation</w:t>
      </w:r>
      <w:ins w:id="448" w:author="Geography" w:date="2020-12-10T10:52:00Z">
        <w:r w:rsidR="000A4028">
          <w:rPr>
            <w:rFonts w:ascii="Times New Roman" w:hAnsi="Times New Roman" w:cs="Times New Roman"/>
          </w:rPr>
          <w:t xml:space="preserve"> with </w:t>
        </w:r>
        <w:r w:rsidR="000A4028" w:rsidRPr="000A4028">
          <w:rPr>
            <w:rFonts w:ascii="Times New Roman" w:hAnsi="Times New Roman" w:cs="Times New Roman"/>
            <w:i/>
            <w:rPrChange w:id="449" w:author="Geography" w:date="2020-12-10T10:52:00Z">
              <w:rPr>
                <w:rFonts w:ascii="Times New Roman" w:hAnsi="Times New Roman" w:cs="Times New Roman"/>
              </w:rPr>
            </w:rPrChange>
          </w:rPr>
          <w:t>Hmean</w:t>
        </w:r>
      </w:ins>
      <w:r w:rsidRPr="003B287B">
        <w:rPr>
          <w:rFonts w:ascii="Times New Roman" w:hAnsi="Times New Roman" w:cs="Times New Roman"/>
        </w:rPr>
        <w:t>. Sediment accumulation at these</w:t>
      </w:r>
      <w:r>
        <w:rPr>
          <w:rFonts w:ascii="Times New Roman" w:hAnsi="Times New Roman" w:cs="Times New Roman"/>
        </w:rPr>
        <w:t xml:space="preserve"> reef flat</w:t>
      </w:r>
      <w:r w:rsidRPr="003B287B">
        <w:rPr>
          <w:rFonts w:ascii="Times New Roman" w:hAnsi="Times New Roman" w:cs="Times New Roman"/>
        </w:rPr>
        <w:t xml:space="preserve"> sites </w:t>
      </w:r>
      <w:r w:rsidR="000A10B4">
        <w:rPr>
          <w:rFonts w:ascii="Times New Roman" w:hAnsi="Times New Roman" w:cs="Times New Roman"/>
        </w:rPr>
        <w:t>appeared to have been</w:t>
      </w:r>
      <w:r w:rsidR="000A10B4" w:rsidRPr="003B287B">
        <w:rPr>
          <w:rFonts w:ascii="Times New Roman" w:hAnsi="Times New Roman" w:cs="Times New Roman"/>
        </w:rPr>
        <w:t xml:space="preserve"> </w:t>
      </w:r>
      <w:r>
        <w:rPr>
          <w:rFonts w:ascii="Times New Roman" w:hAnsi="Times New Roman" w:cs="Times New Roman"/>
        </w:rPr>
        <w:t xml:space="preserve">controlled by </w:t>
      </w:r>
      <w:r w:rsidRPr="003B287B">
        <w:rPr>
          <w:rFonts w:ascii="Times New Roman" w:hAnsi="Times New Roman" w:cs="Times New Roman"/>
        </w:rPr>
        <w:t xml:space="preserve">wave-driven resuspension of </w:t>
      </w:r>
      <w:r>
        <w:rPr>
          <w:rFonts w:ascii="Times New Roman" w:hAnsi="Times New Roman" w:cs="Times New Roman"/>
        </w:rPr>
        <w:t>surrounding</w:t>
      </w:r>
      <w:r w:rsidRPr="003B287B">
        <w:rPr>
          <w:rFonts w:ascii="Times New Roman" w:hAnsi="Times New Roman" w:cs="Times New Roman"/>
        </w:rPr>
        <w:t xml:space="preserve"> </w:t>
      </w:r>
      <w:del w:id="450" w:author="Geography" w:date="2020-12-10T10:52:00Z">
        <w:r w:rsidRPr="003B287B" w:rsidDel="000A4028">
          <w:rPr>
            <w:rFonts w:ascii="Times New Roman" w:hAnsi="Times New Roman" w:cs="Times New Roman"/>
          </w:rPr>
          <w:delText xml:space="preserve">carbonate </w:delText>
        </w:r>
      </w:del>
      <w:r w:rsidRPr="003B287B">
        <w:rPr>
          <w:rFonts w:ascii="Times New Roman" w:hAnsi="Times New Roman" w:cs="Times New Roman"/>
        </w:rPr>
        <w:t xml:space="preserve">sediment that was deposited in the sediment trap, but did not remain on the </w:t>
      </w:r>
      <w:r w:rsidR="003F47DF">
        <w:rPr>
          <w:rFonts w:ascii="Times New Roman" w:hAnsi="Times New Roman" w:cs="Times New Roman"/>
        </w:rPr>
        <w:t xml:space="preserve">SedPod </w:t>
      </w:r>
      <w:r w:rsidRPr="003B287B">
        <w:rPr>
          <w:rFonts w:ascii="Times New Roman" w:hAnsi="Times New Roman" w:cs="Times New Roman"/>
        </w:rPr>
        <w:t>due to energetic hydrodynamic conditions.</w:t>
      </w:r>
      <w:del w:id="451" w:author="Geography" w:date="2020-12-10T10:53:00Z">
        <w:r w:rsidR="003F47DF" w:rsidDel="000A4028">
          <w:rPr>
            <w:rFonts w:ascii="Times New Roman" w:hAnsi="Times New Roman" w:cs="Times New Roman"/>
          </w:rPr>
          <w:delText xml:space="preserve"> </w:delText>
        </w:r>
        <w:r w:rsidR="003F47DF" w:rsidDel="000A4028">
          <w:rPr>
            <w:rFonts w:ascii="Times New Roman" w:hAnsi="Times New Roman" w:cs="Times New Roman"/>
            <w:noProof/>
          </w:rPr>
          <w:delText>Sediment accumulation on sediment traps and SedPods was expected to be lower during periods with higher mean wave heights due to flushing and removal, but sediment traps actually showed higher accumulation with higher waves. These unexpected results showed the influence of resuspension of surrounding benthic sediment that was retained in sediment traps, but not on SedPods.</w:delText>
        </w:r>
      </w:del>
    </w:p>
    <w:p w14:paraId="70B2F1C8" w14:textId="235553FD" w:rsidR="0032773F" w:rsidRDefault="000A10B4" w:rsidP="0032773F">
      <w:pPr>
        <w:spacing w:after="0"/>
        <w:ind w:firstLine="720"/>
        <w:rPr>
          <w:rFonts w:ascii="Times New Roman" w:hAnsi="Times New Roman" w:cs="Times New Roman"/>
        </w:rPr>
      </w:pPr>
      <w:commentRangeStart w:id="452"/>
      <w:del w:id="453" w:author="Geography" w:date="2020-12-10T11:05:00Z">
        <w:r w:rsidRPr="008A0406" w:rsidDel="00231C01">
          <w:rPr>
            <w:rFonts w:ascii="Times New Roman" w:hAnsi="Times New Roman" w:cs="Times New Roman"/>
            <w:i/>
            <w:noProof/>
          </w:rPr>
          <w:delText>Hmean</w:delText>
        </w:r>
        <w:r w:rsidDel="00231C01">
          <w:rPr>
            <w:rFonts w:ascii="Times New Roman" w:hAnsi="Times New Roman" w:cs="Times New Roman"/>
            <w:i/>
            <w:noProof/>
          </w:rPr>
          <w:delText xml:space="preserve"> </w:delText>
        </w:r>
        <w:r w:rsidR="0032773F" w:rsidRPr="003B287B" w:rsidDel="00231C01">
          <w:rPr>
            <w:rFonts w:ascii="Times New Roman" w:hAnsi="Times New Roman" w:cs="Times New Roman"/>
          </w:rPr>
          <w:delText xml:space="preserve">was not significantly correlated with </w:delText>
        </w:r>
      </w:del>
      <w:ins w:id="454" w:author="Geography" w:date="2020-12-10T11:05:00Z">
        <w:r w:rsidR="00231C01">
          <w:rPr>
            <w:rFonts w:ascii="Times New Roman" w:hAnsi="Times New Roman" w:cs="Times New Roman"/>
          </w:rPr>
          <w:t>A</w:t>
        </w:r>
      </w:ins>
      <w:del w:id="455" w:author="Geography" w:date="2020-12-10T11:05:00Z">
        <w:r w:rsidR="0032773F" w:rsidRPr="003B287B" w:rsidDel="00231C01">
          <w:rPr>
            <w:rFonts w:ascii="Times New Roman" w:hAnsi="Times New Roman" w:cs="Times New Roman"/>
          </w:rPr>
          <w:delText>a</w:delText>
        </w:r>
      </w:del>
      <w:r w:rsidR="0032773F" w:rsidRPr="003B287B">
        <w:rPr>
          <w:rFonts w:ascii="Times New Roman" w:hAnsi="Times New Roman" w:cs="Times New Roman"/>
        </w:rPr>
        <w:t xml:space="preserve">ccumulation </w:t>
      </w:r>
      <w:r w:rsidR="0032773F">
        <w:rPr>
          <w:rFonts w:ascii="Times New Roman" w:hAnsi="Times New Roman" w:cs="Times New Roman"/>
        </w:rPr>
        <w:t xml:space="preserve">in sediment traps </w:t>
      </w:r>
      <w:ins w:id="456" w:author="Geography" w:date="2020-12-10T11:05:00Z">
        <w:r w:rsidR="00231C01">
          <w:rPr>
            <w:rFonts w:ascii="Times New Roman" w:hAnsi="Times New Roman" w:cs="Times New Roman"/>
          </w:rPr>
          <w:t>did not significantly correlate</w:t>
        </w:r>
        <w:r w:rsidR="00231C01" w:rsidRPr="003B287B">
          <w:rPr>
            <w:rFonts w:ascii="Times New Roman" w:hAnsi="Times New Roman" w:cs="Times New Roman"/>
          </w:rPr>
          <w:t xml:space="preserve"> with </w:t>
        </w:r>
        <w:r w:rsidR="00231C01" w:rsidRPr="008A0406">
          <w:rPr>
            <w:rFonts w:ascii="Times New Roman" w:hAnsi="Times New Roman" w:cs="Times New Roman"/>
            <w:i/>
            <w:noProof/>
          </w:rPr>
          <w:t>Hmean</w:t>
        </w:r>
        <w:r w:rsidR="00231C01">
          <w:rPr>
            <w:rFonts w:ascii="Times New Roman" w:hAnsi="Times New Roman" w:cs="Times New Roman"/>
            <w:i/>
            <w:noProof/>
          </w:rPr>
          <w:t xml:space="preserve"> </w:t>
        </w:r>
      </w:ins>
      <w:r w:rsidR="0032773F" w:rsidRPr="003B287B">
        <w:rPr>
          <w:rFonts w:ascii="Times New Roman" w:hAnsi="Times New Roman" w:cs="Times New Roman"/>
        </w:rPr>
        <w:t xml:space="preserve">at </w:t>
      </w:r>
      <w:del w:id="457" w:author="Geography" w:date="2020-12-10T10:54:00Z">
        <w:r w:rsidR="0032773F" w:rsidRPr="003B287B" w:rsidDel="000A4028">
          <w:rPr>
            <w:rFonts w:ascii="Times New Roman" w:hAnsi="Times New Roman" w:cs="Times New Roman"/>
          </w:rPr>
          <w:delText xml:space="preserve">only </w:delText>
        </w:r>
      </w:del>
      <w:r w:rsidR="0032773F">
        <w:rPr>
          <w:rFonts w:ascii="Times New Roman" w:hAnsi="Times New Roman" w:cs="Times New Roman"/>
        </w:rPr>
        <w:t>three</w:t>
      </w:r>
      <w:r w:rsidR="0032773F" w:rsidRPr="003B287B">
        <w:rPr>
          <w:rFonts w:ascii="Times New Roman" w:hAnsi="Times New Roman" w:cs="Times New Roman"/>
        </w:rPr>
        <w:t xml:space="preserve"> sites (2A</w:t>
      </w:r>
      <w:r w:rsidR="0032773F">
        <w:rPr>
          <w:rFonts w:ascii="Times New Roman" w:hAnsi="Times New Roman" w:cs="Times New Roman"/>
        </w:rPr>
        <w:t>,</w:t>
      </w:r>
      <w:r w:rsidR="0032773F" w:rsidRPr="003B287B">
        <w:rPr>
          <w:rFonts w:ascii="Times New Roman" w:hAnsi="Times New Roman" w:cs="Times New Roman"/>
        </w:rPr>
        <w:t xml:space="preserve"> 2B</w:t>
      </w:r>
      <w:r w:rsidR="0032773F">
        <w:rPr>
          <w:rFonts w:ascii="Times New Roman" w:hAnsi="Times New Roman" w:cs="Times New Roman"/>
        </w:rPr>
        <w:t xml:space="preserve">, and 3C), </w:t>
      </w:r>
      <w:commentRangeEnd w:id="452"/>
      <w:r w:rsidR="000A4028">
        <w:rPr>
          <w:rStyle w:val="CommentReference"/>
          <w:rFonts w:asciiTheme="minorHAnsi" w:hAnsiTheme="minorHAnsi"/>
        </w:rPr>
        <w:commentReference w:id="452"/>
      </w:r>
      <w:r w:rsidR="0032773F">
        <w:rPr>
          <w:rFonts w:ascii="Times New Roman" w:hAnsi="Times New Roman" w:cs="Times New Roman"/>
        </w:rPr>
        <w:t>indicating</w:t>
      </w:r>
      <w:r w:rsidR="0032773F" w:rsidRPr="003B287B">
        <w:rPr>
          <w:rFonts w:ascii="Times New Roman" w:hAnsi="Times New Roman" w:cs="Times New Roman"/>
        </w:rPr>
        <w:t xml:space="preserve"> the lack of wave-driven resuspension or a lack of benthic sediment availability. Site 2A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 xml:space="preserve">in </w:t>
      </w:r>
      <w:ins w:id="458" w:author="Geography" w:date="2020-12-10T10:54:00Z">
        <w:r w:rsidR="000A4028">
          <w:rPr>
            <w:rFonts w:ascii="Times New Roman" w:hAnsi="Times New Roman" w:cs="Times New Roman"/>
          </w:rPr>
          <w:t xml:space="preserve">the </w:t>
        </w:r>
      </w:ins>
      <w:del w:id="459" w:author="Geography" w:date="2020-12-10T10:54:00Z">
        <w:r w:rsidR="0032773F" w:rsidRPr="003B287B" w:rsidDel="000A4028">
          <w:rPr>
            <w:rFonts w:ascii="Times New Roman" w:hAnsi="Times New Roman" w:cs="Times New Roman"/>
          </w:rPr>
          <w:delText xml:space="preserve">the </w:delText>
        </w:r>
        <w:commentRangeStart w:id="460"/>
        <w:r w:rsidR="0032773F" w:rsidRPr="003B287B" w:rsidDel="000A4028">
          <w:rPr>
            <w:rFonts w:ascii="Times New Roman" w:hAnsi="Times New Roman" w:cs="Times New Roman"/>
          </w:rPr>
          <w:delText xml:space="preserve">most quiescent </w:delText>
        </w:r>
      </w:del>
      <w:r w:rsidR="0032773F" w:rsidRPr="003B287B">
        <w:rPr>
          <w:rFonts w:ascii="Times New Roman" w:hAnsi="Times New Roman" w:cs="Times New Roman"/>
        </w:rPr>
        <w:t xml:space="preserve">part </w:t>
      </w:r>
      <w:commentRangeEnd w:id="460"/>
      <w:r w:rsidR="000A4028">
        <w:rPr>
          <w:rStyle w:val="CommentReference"/>
          <w:rFonts w:asciiTheme="minorHAnsi" w:hAnsiTheme="minorHAnsi"/>
        </w:rPr>
        <w:commentReference w:id="460"/>
      </w:r>
      <w:r w:rsidR="0032773F" w:rsidRPr="003B287B">
        <w:rPr>
          <w:rFonts w:ascii="Times New Roman" w:hAnsi="Times New Roman" w:cs="Times New Roman"/>
        </w:rPr>
        <w:t xml:space="preserve">of the bay </w:t>
      </w:r>
      <w:ins w:id="461" w:author="Geography" w:date="2020-12-10T10:54:00Z">
        <w:r w:rsidR="000A4028">
          <w:rPr>
            <w:rFonts w:ascii="Times New Roman" w:hAnsi="Times New Roman" w:cs="Times New Roman"/>
          </w:rPr>
          <w:t>with the lowes</w:t>
        </w:r>
      </w:ins>
      <w:ins w:id="462" w:author="Geography" w:date="2020-12-10T10:55:00Z">
        <w:r w:rsidR="000A4028">
          <w:rPr>
            <w:rFonts w:ascii="Times New Roman" w:hAnsi="Times New Roman" w:cs="Times New Roman"/>
          </w:rPr>
          <w:t xml:space="preserve">t surface velocities, </w:t>
        </w:r>
      </w:ins>
      <w:r w:rsidR="0032773F" w:rsidRPr="003B287B">
        <w:rPr>
          <w:rFonts w:ascii="Times New Roman" w:hAnsi="Times New Roman" w:cs="Times New Roman"/>
        </w:rPr>
        <w:t xml:space="preserve">and site 2B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in deeper water than the other reef flat sites</w:t>
      </w:r>
      <w:r w:rsidR="0032773F">
        <w:rPr>
          <w:rFonts w:ascii="Times New Roman" w:hAnsi="Times New Roman" w:cs="Times New Roman"/>
        </w:rPr>
        <w:t>, which limits resuspension. Site 2B</w:t>
      </w:r>
      <w:r w:rsidR="003F47DF">
        <w:rPr>
          <w:rFonts w:ascii="Times New Roman" w:hAnsi="Times New Roman" w:cs="Times New Roman"/>
        </w:rPr>
        <w:t xml:space="preserve"> also</w:t>
      </w:r>
      <w:r w:rsidR="0032773F">
        <w:rPr>
          <w:rFonts w:ascii="Times New Roman" w:hAnsi="Times New Roman" w:cs="Times New Roman"/>
        </w:rPr>
        <w:t xml:space="preserve"> lies</w:t>
      </w:r>
      <w:r w:rsidR="0032773F" w:rsidRPr="003B287B">
        <w:rPr>
          <w:rFonts w:ascii="Times New Roman" w:hAnsi="Times New Roman" w:cs="Times New Roman"/>
        </w:rPr>
        <w:t xml:space="preserve"> on coral rubble with very little sediment near the sediment trap</w:t>
      </w:r>
      <w:r w:rsidR="0032773F">
        <w:rPr>
          <w:rFonts w:ascii="Times New Roman" w:hAnsi="Times New Roman" w:cs="Times New Roman"/>
        </w:rPr>
        <w:t xml:space="preserve">, and results suggest that </w:t>
      </w:r>
      <w:r w:rsidR="0032773F" w:rsidRPr="003B287B">
        <w:rPr>
          <w:rFonts w:ascii="Times New Roman" w:hAnsi="Times New Roman" w:cs="Times New Roman"/>
        </w:rPr>
        <w:t xml:space="preserve">if any carbonate sediment is transported across the shallow reef flat, </w:t>
      </w:r>
      <w:r w:rsidR="00DC04C0">
        <w:rPr>
          <w:rFonts w:ascii="Times New Roman" w:hAnsi="Times New Roman" w:cs="Times New Roman"/>
        </w:rPr>
        <w:t>(e.g.,</w:t>
      </w:r>
      <w:r w:rsidR="0032773F">
        <w:rPr>
          <w:rFonts w:ascii="Times New Roman" w:hAnsi="Times New Roman" w:cs="Times New Roman"/>
        </w:rPr>
        <w:t xml:space="preserve"> </w:t>
      </w:r>
      <w:r w:rsidR="00DC04C0">
        <w:rPr>
          <w:rFonts w:ascii="Times New Roman" w:hAnsi="Times New Roman" w:cs="Times New Roman"/>
        </w:rPr>
        <w:t xml:space="preserve">sites </w:t>
      </w:r>
      <w:r w:rsidR="0032773F">
        <w:rPr>
          <w:rFonts w:ascii="Times New Roman" w:hAnsi="Times New Roman" w:cs="Times New Roman"/>
        </w:rPr>
        <w:t>3A and 3B</w:t>
      </w:r>
      <w:r w:rsidR="00DC04C0">
        <w:rPr>
          <w:rFonts w:ascii="Times New Roman" w:hAnsi="Times New Roman" w:cs="Times New Roman"/>
        </w:rPr>
        <w:t>)</w:t>
      </w:r>
      <w:r w:rsidR="0032773F" w:rsidRPr="003B287B">
        <w:rPr>
          <w:rFonts w:ascii="Times New Roman" w:hAnsi="Times New Roman" w:cs="Times New Roman"/>
        </w:rPr>
        <w:t xml:space="preserve">, it is deposited as the </w:t>
      </w:r>
      <w:r w:rsidR="0032773F" w:rsidRPr="003B287B">
        <w:rPr>
          <w:rFonts w:ascii="Times New Roman" w:hAnsi="Times New Roman" w:cs="Times New Roman"/>
        </w:rPr>
        <w:lastRenderedPageBreak/>
        <w:t>flow enters the deeper, back reef pools and currents slow</w:t>
      </w:r>
      <w:r w:rsidR="003F47DF">
        <w:rPr>
          <w:rFonts w:ascii="Times New Roman" w:hAnsi="Times New Roman" w:cs="Times New Roman"/>
        </w:rPr>
        <w:t xml:space="preserve"> </w:t>
      </w:r>
      <w:r w:rsidR="003F47DF">
        <w:rPr>
          <w:rFonts w:ascii="Times New Roman" w:hAnsi="Times New Roman" w:cs="Times New Roman"/>
        </w:rPr>
        <w:fldChar w:fldCharType="begin" w:fldLock="1"/>
      </w:r>
      <w:r w:rsidR="00800AD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3F47DF">
        <w:rPr>
          <w:rFonts w:ascii="Times New Roman" w:hAnsi="Times New Roman" w:cs="Times New Roman"/>
        </w:rPr>
        <w:fldChar w:fldCharType="separate"/>
      </w:r>
      <w:r w:rsidR="003F47DF" w:rsidRPr="003F47DF">
        <w:rPr>
          <w:rFonts w:ascii="Times New Roman" w:hAnsi="Times New Roman" w:cs="Times New Roman"/>
          <w:noProof/>
        </w:rPr>
        <w:t>(Storlazzi et al., 2018)</w:t>
      </w:r>
      <w:r w:rsidR="003F47DF">
        <w:rPr>
          <w:rFonts w:ascii="Times New Roman" w:hAnsi="Times New Roman" w:cs="Times New Roman"/>
        </w:rPr>
        <w:fldChar w:fldCharType="end"/>
      </w:r>
      <w:r w:rsidR="0032773F" w:rsidRPr="003B287B">
        <w:rPr>
          <w:rFonts w:ascii="Times New Roman" w:hAnsi="Times New Roman" w:cs="Times New Roman"/>
        </w:rPr>
        <w:t xml:space="preserve">. </w:t>
      </w:r>
      <w:r w:rsidR="003F47DF">
        <w:rPr>
          <w:rFonts w:ascii="Times New Roman" w:hAnsi="Times New Roman" w:cs="Times New Roman"/>
        </w:rPr>
        <w:t>Forereef s</w:t>
      </w:r>
      <w:r w:rsidR="0032773F" w:rsidRPr="003B287B">
        <w:rPr>
          <w:rFonts w:ascii="Times New Roman" w:hAnsi="Times New Roman" w:cs="Times New Roman"/>
        </w:rPr>
        <w:t xml:space="preserve">ite 3C </w:t>
      </w:r>
      <w:r w:rsidR="00DC04C0">
        <w:rPr>
          <w:rFonts w:ascii="Times New Roman" w:hAnsi="Times New Roman" w:cs="Times New Roman"/>
        </w:rPr>
        <w:t>wa</w:t>
      </w:r>
      <w:r w:rsidR="00DC04C0" w:rsidRPr="003B287B">
        <w:rPr>
          <w:rFonts w:ascii="Times New Roman" w:hAnsi="Times New Roman" w:cs="Times New Roman"/>
        </w:rPr>
        <w:t xml:space="preserve">s </w:t>
      </w:r>
      <w:r w:rsidR="0032773F" w:rsidRPr="003B287B">
        <w:rPr>
          <w:rFonts w:ascii="Times New Roman" w:hAnsi="Times New Roman" w:cs="Times New Roman"/>
        </w:rPr>
        <w:t xml:space="preserve">the </w:t>
      </w:r>
      <w:r w:rsidR="00DC04C0">
        <w:rPr>
          <w:rFonts w:ascii="Times New Roman" w:hAnsi="Times New Roman" w:cs="Times New Roman"/>
        </w:rPr>
        <w:t xml:space="preserve">farthest </w:t>
      </w:r>
      <w:r w:rsidR="0032773F">
        <w:rPr>
          <w:rFonts w:ascii="Times New Roman" w:hAnsi="Times New Roman" w:cs="Times New Roman"/>
        </w:rPr>
        <w:t xml:space="preserve">from the stream outlet, which </w:t>
      </w:r>
      <w:r w:rsidR="00DC04C0">
        <w:rPr>
          <w:rFonts w:ascii="Times New Roman" w:hAnsi="Times New Roman" w:cs="Times New Roman"/>
        </w:rPr>
        <w:t xml:space="preserve">limited </w:t>
      </w:r>
      <w:r w:rsidR="0032773F">
        <w:rPr>
          <w:rFonts w:ascii="Times New Roman" w:hAnsi="Times New Roman" w:cs="Times New Roman"/>
        </w:rPr>
        <w:t xml:space="preserve">terrigenous sediment exposure, </w:t>
      </w:r>
      <w:ins w:id="463" w:author="Geography" w:date="2020-12-10T10:56:00Z">
        <w:r w:rsidR="000A4028">
          <w:rPr>
            <w:rFonts w:ascii="Times New Roman" w:hAnsi="Times New Roman" w:cs="Times New Roman"/>
          </w:rPr>
          <w:t xml:space="preserve">was </w:t>
        </w:r>
      </w:ins>
      <w:r w:rsidR="0032773F">
        <w:rPr>
          <w:rFonts w:ascii="Times New Roman" w:hAnsi="Times New Roman" w:cs="Times New Roman"/>
        </w:rPr>
        <w:t xml:space="preserve">up-current of the reef flat, which limits carbonate sediment availability, and </w:t>
      </w:r>
      <w:ins w:id="464" w:author="Geography" w:date="2020-12-10T10:56:00Z">
        <w:r w:rsidR="000A4028">
          <w:rPr>
            <w:rFonts w:ascii="Times New Roman" w:hAnsi="Times New Roman" w:cs="Times New Roman"/>
          </w:rPr>
          <w:t xml:space="preserve">was </w:t>
        </w:r>
      </w:ins>
      <w:r w:rsidR="0032773F" w:rsidRPr="003B287B">
        <w:rPr>
          <w:rFonts w:ascii="Times New Roman" w:hAnsi="Times New Roman" w:cs="Times New Roman"/>
        </w:rPr>
        <w:t>most exposed to wave energy</w:t>
      </w:r>
      <w:r w:rsidR="0032773F">
        <w:rPr>
          <w:rFonts w:ascii="Times New Roman" w:hAnsi="Times New Roman" w:cs="Times New Roman"/>
        </w:rPr>
        <w:t xml:space="preserve">, so </w:t>
      </w:r>
      <w:del w:id="465" w:author="Geography" w:date="2020-12-10T10:56:00Z">
        <w:r w:rsidR="0032773F" w:rsidDel="000A4028">
          <w:rPr>
            <w:rFonts w:ascii="Times New Roman" w:hAnsi="Times New Roman" w:cs="Times New Roman"/>
          </w:rPr>
          <w:delText xml:space="preserve">unsurprisingly, </w:delText>
        </w:r>
        <w:r w:rsidR="0032773F" w:rsidRPr="003B287B" w:rsidDel="000A4028">
          <w:rPr>
            <w:rFonts w:ascii="Times New Roman" w:hAnsi="Times New Roman" w:cs="Times New Roman"/>
          </w:rPr>
          <w:delText xml:space="preserve">collected </w:delText>
        </w:r>
      </w:del>
      <w:r w:rsidR="0032773F" w:rsidRPr="003B287B">
        <w:rPr>
          <w:rFonts w:ascii="Times New Roman" w:hAnsi="Times New Roman" w:cs="Times New Roman"/>
        </w:rPr>
        <w:t xml:space="preserve">sediment </w:t>
      </w:r>
      <w:ins w:id="466" w:author="Geography" w:date="2020-12-10T10:56:00Z">
        <w:r w:rsidR="000A4028">
          <w:rPr>
            <w:rFonts w:ascii="Times New Roman" w:hAnsi="Times New Roman" w:cs="Times New Roman"/>
          </w:rPr>
          <w:t xml:space="preserve">accumulation on pods </w:t>
        </w:r>
      </w:ins>
      <w:r w:rsidR="0032773F" w:rsidRPr="003B287B">
        <w:rPr>
          <w:rFonts w:ascii="Times New Roman" w:hAnsi="Times New Roman" w:cs="Times New Roman"/>
        </w:rPr>
        <w:t>was nearly zero for most periods</w:t>
      </w:r>
      <w:r w:rsidR="003F47DF">
        <w:rPr>
          <w:rFonts w:ascii="Times New Roman" w:hAnsi="Times New Roman" w:cs="Times New Roman"/>
        </w:rPr>
        <w:t xml:space="preserve"> at that site</w:t>
      </w:r>
      <w:r w:rsidR="0032773F">
        <w:rPr>
          <w:rFonts w:ascii="Times New Roman" w:hAnsi="Times New Roman" w:cs="Times New Roman"/>
        </w:rPr>
        <w:t>.</w:t>
      </w:r>
    </w:p>
    <w:p w14:paraId="5E077275" w14:textId="4F218183" w:rsidR="003F47DF" w:rsidRDefault="00AE13A5" w:rsidP="00AE13A5">
      <w:pPr>
        <w:spacing w:after="0"/>
        <w:ind w:firstLine="720"/>
        <w:rPr>
          <w:rFonts w:ascii="Times New Roman" w:hAnsi="Times New Roman" w:cs="Times New Roman"/>
          <w:noProof/>
        </w:rPr>
      </w:pPr>
      <w:r w:rsidRPr="003B287B">
        <w:rPr>
          <w:rFonts w:ascii="Times New Roman" w:hAnsi="Times New Roman" w:cs="Times New Roman"/>
          <w:noProof/>
        </w:rPr>
        <w:t xml:space="preserve">Sediment accumulation on </w:t>
      </w:r>
      <w:del w:id="467" w:author="Geography" w:date="2020-12-10T10:56:00Z">
        <w:r w:rsidR="003F47DF" w:rsidDel="000A4028">
          <w:rPr>
            <w:rFonts w:ascii="Times New Roman" w:hAnsi="Times New Roman" w:cs="Times New Roman"/>
            <w:noProof/>
          </w:rPr>
          <w:delText>SedPods</w:delText>
        </w:r>
        <w:r w:rsidRPr="003B287B" w:rsidDel="000A4028">
          <w:rPr>
            <w:rFonts w:ascii="Times New Roman" w:hAnsi="Times New Roman" w:cs="Times New Roman"/>
            <w:noProof/>
          </w:rPr>
          <w:delText xml:space="preserve"> </w:delText>
        </w:r>
      </w:del>
      <w:ins w:id="468" w:author="Geography" w:date="2020-12-10T10:56:00Z">
        <w:r w:rsidR="000A4028">
          <w:rPr>
            <w:rFonts w:ascii="Times New Roman" w:hAnsi="Times New Roman" w:cs="Times New Roman"/>
            <w:noProof/>
          </w:rPr>
          <w:t>pods</w:t>
        </w:r>
        <w:r w:rsidR="000A4028" w:rsidRPr="003B287B">
          <w:rPr>
            <w:rFonts w:ascii="Times New Roman" w:hAnsi="Times New Roman" w:cs="Times New Roman"/>
            <w:noProof/>
          </w:rPr>
          <w:t xml:space="preserve"> </w:t>
        </w:r>
      </w:ins>
      <w:r w:rsidRPr="003B287B">
        <w:rPr>
          <w:rFonts w:ascii="Times New Roman" w:hAnsi="Times New Roman" w:cs="Times New Roman"/>
          <w:noProof/>
        </w:rPr>
        <w:t>was expected to be highe</w:t>
      </w:r>
      <w:r w:rsidR="00BC3727">
        <w:rPr>
          <w:rFonts w:ascii="Times New Roman" w:hAnsi="Times New Roman" w:cs="Times New Roman"/>
          <w:noProof/>
        </w:rPr>
        <w:t>r</w:t>
      </w:r>
      <w:r w:rsidRPr="003B287B">
        <w:rPr>
          <w:rFonts w:ascii="Times New Roman" w:hAnsi="Times New Roman" w:cs="Times New Roman"/>
          <w:noProof/>
        </w:rPr>
        <w:t xml:space="preserve"> during low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noProof/>
        </w:rPr>
        <w:t xml:space="preserve">due to lower removal rates. </w:t>
      </w:r>
      <w:r w:rsidR="003F47DF">
        <w:rPr>
          <w:rFonts w:ascii="Times New Roman" w:hAnsi="Times New Roman" w:cs="Times New Roman"/>
          <w:noProof/>
        </w:rPr>
        <w:t>Indeed, t</w:t>
      </w:r>
      <w:r w:rsidRPr="003B287B">
        <w:rPr>
          <w:rFonts w:ascii="Times New Roman" w:hAnsi="Times New Roman" w:cs="Times New Roman"/>
        </w:rPr>
        <w:t xml:space="preserve">he negative correlations between total sediment accumulation and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rPr>
        <w:t>at</w:t>
      </w:r>
      <w:r>
        <w:rPr>
          <w:rFonts w:ascii="Times New Roman" w:hAnsi="Times New Roman" w:cs="Times New Roman"/>
        </w:rPr>
        <w:t xml:space="preserve"> energetic reef crest sites on the northern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and</w:t>
      </w:r>
      <w:r>
        <w:rPr>
          <w:rFonts w:ascii="Times New Roman" w:hAnsi="Times New Roman" w:cs="Times New Roman"/>
        </w:rPr>
        <w:t xml:space="preserve"> southern reefs (site</w:t>
      </w:r>
      <w:r w:rsidRPr="003B287B">
        <w:rPr>
          <w:rFonts w:ascii="Times New Roman" w:hAnsi="Times New Roman" w:cs="Times New Roman"/>
        </w:rPr>
        <w:t xml:space="preserve"> 3B</w:t>
      </w:r>
      <w:r>
        <w:rPr>
          <w:rFonts w:ascii="Times New Roman" w:hAnsi="Times New Roman" w:cs="Times New Roman"/>
        </w:rPr>
        <w:t>)</w:t>
      </w:r>
      <w:r w:rsidRPr="003B287B">
        <w:rPr>
          <w:rFonts w:ascii="Times New Roman" w:hAnsi="Times New Roman" w:cs="Times New Roman"/>
        </w:rPr>
        <w:t xml:space="preserve"> indicates sediment was removed or deposition was prevented by active hydrodynamic conditions.</w:t>
      </w:r>
      <w:r>
        <w:rPr>
          <w:rFonts w:ascii="Times New Roman" w:hAnsi="Times New Roman" w:cs="Times New Roman"/>
        </w:rPr>
        <w:t xml:space="preserve"> </w:t>
      </w:r>
      <w:r w:rsidRPr="003B287B">
        <w:rPr>
          <w:rFonts w:ascii="Times New Roman" w:hAnsi="Times New Roman" w:cs="Times New Roman"/>
          <w:noProof/>
        </w:rPr>
        <w:t xml:space="preserve">Though </w:t>
      </w:r>
      <w:r w:rsidR="00BC3727">
        <w:rPr>
          <w:rFonts w:ascii="Times New Roman" w:hAnsi="Times New Roman" w:cs="Times New Roman"/>
          <w:noProof/>
        </w:rPr>
        <w:t xml:space="preserve">negative correlations between accumulation on </w:t>
      </w:r>
      <w:r w:rsidR="003F47DF">
        <w:rPr>
          <w:rFonts w:ascii="Times New Roman" w:hAnsi="Times New Roman" w:cs="Times New Roman"/>
          <w:noProof/>
        </w:rPr>
        <w:t xml:space="preserve">SedPods </w:t>
      </w:r>
      <w:r w:rsidR="00BC3727">
        <w:rPr>
          <w:rFonts w:ascii="Times New Roman" w:hAnsi="Times New Roman" w:cs="Times New Roman"/>
          <w:noProof/>
        </w:rPr>
        <w:t xml:space="preserve">and </w:t>
      </w:r>
      <w:r w:rsidR="00571960" w:rsidRPr="008A0406">
        <w:rPr>
          <w:rFonts w:ascii="Times New Roman" w:hAnsi="Times New Roman" w:cs="Times New Roman"/>
          <w:i/>
          <w:noProof/>
        </w:rPr>
        <w:t>Hmean</w:t>
      </w:r>
      <w:r w:rsidR="00BC3727">
        <w:rPr>
          <w:rFonts w:ascii="Times New Roman" w:hAnsi="Times New Roman" w:cs="Times New Roman"/>
          <w:noProof/>
        </w:rPr>
        <w:t xml:space="preserve"> were not significant at all sites, </w:t>
      </w:r>
      <w:r w:rsidR="003F47DF">
        <w:rPr>
          <w:rFonts w:ascii="Times New Roman" w:hAnsi="Times New Roman" w:cs="Times New Roman"/>
          <w:noProof/>
        </w:rPr>
        <w:t xml:space="preserve">the </w:t>
      </w:r>
      <w:r w:rsidRPr="003B287B">
        <w:rPr>
          <w:rFonts w:ascii="Times New Roman" w:hAnsi="Times New Roman" w:cs="Times New Roman"/>
          <w:noProof/>
        </w:rPr>
        <w:t xml:space="preserve">highest sediment accumulation on </w:t>
      </w:r>
      <w:r w:rsidR="003F47DF">
        <w:rPr>
          <w:rFonts w:ascii="Times New Roman" w:hAnsi="Times New Roman" w:cs="Times New Roman"/>
          <w:noProof/>
        </w:rPr>
        <w:t>SedPods</w:t>
      </w:r>
      <w:r w:rsidRPr="003B287B">
        <w:rPr>
          <w:rFonts w:ascii="Times New Roman" w:hAnsi="Times New Roman" w:cs="Times New Roman"/>
          <w:noProof/>
        </w:rPr>
        <w:t xml:space="preserve"> coincided with </w:t>
      </w:r>
      <w:r w:rsidR="003F47DF">
        <w:rPr>
          <w:rFonts w:ascii="Times New Roman" w:hAnsi="Times New Roman" w:cs="Times New Roman"/>
          <w:noProof/>
        </w:rPr>
        <w:t xml:space="preserve">average </w:t>
      </w:r>
      <w:r w:rsidR="003F47DF" w:rsidRPr="003F47DF">
        <w:rPr>
          <w:rFonts w:ascii="Times New Roman" w:hAnsi="Times New Roman" w:cs="Times New Roman"/>
          <w:i/>
          <w:iCs/>
          <w:noProof/>
        </w:rPr>
        <w:t>SSY</w:t>
      </w:r>
      <w:r w:rsidR="003F47DF">
        <w:rPr>
          <w:rFonts w:ascii="Times New Roman" w:hAnsi="Times New Roman" w:cs="Times New Roman"/>
          <w:noProof/>
        </w:rPr>
        <w:t xml:space="preserve"> but </w:t>
      </w:r>
      <w:r w:rsidRPr="003B287B">
        <w:rPr>
          <w:rFonts w:ascii="Times New Roman" w:hAnsi="Times New Roman" w:cs="Times New Roman"/>
          <w:noProof/>
        </w:rPr>
        <w:t xml:space="preserve">low </w:t>
      </w:r>
      <w:r w:rsidR="00571960" w:rsidRPr="008A0406">
        <w:rPr>
          <w:rFonts w:ascii="Times New Roman" w:hAnsi="Times New Roman" w:cs="Times New Roman"/>
          <w:i/>
          <w:noProof/>
        </w:rPr>
        <w:t>Hmean</w:t>
      </w:r>
      <w:r w:rsidRPr="003B287B">
        <w:rPr>
          <w:rFonts w:ascii="Times New Roman" w:hAnsi="Times New Roman" w:cs="Times New Roman"/>
          <w:noProof/>
        </w:rPr>
        <w:t xml:space="preserve"> in Nove</w:t>
      </w:r>
      <w:r w:rsidR="003F47DF">
        <w:rPr>
          <w:rFonts w:ascii="Times New Roman" w:hAnsi="Times New Roman" w:cs="Times New Roman"/>
          <w:noProof/>
        </w:rPr>
        <w:t>m</w:t>
      </w:r>
      <w:r w:rsidRPr="003B287B">
        <w:rPr>
          <w:rFonts w:ascii="Times New Roman" w:hAnsi="Times New Roman" w:cs="Times New Roman"/>
          <w:noProof/>
        </w:rPr>
        <w:t>ber 2014, suggesting low removal rates</w:t>
      </w:r>
      <w:r>
        <w:rPr>
          <w:rFonts w:ascii="Times New Roman" w:hAnsi="Times New Roman" w:cs="Times New Roman"/>
          <w:noProof/>
        </w:rPr>
        <w:t xml:space="preserve"> during </w:t>
      </w:r>
      <w:ins w:id="469" w:author="Geography" w:date="2020-12-10T11:06:00Z">
        <w:r w:rsidR="00231C01">
          <w:rPr>
            <w:rFonts w:ascii="Times New Roman" w:hAnsi="Times New Roman" w:cs="Times New Roman"/>
            <w:noProof/>
          </w:rPr>
          <w:t>low-wave periods</w:t>
        </w:r>
      </w:ins>
      <w:del w:id="470" w:author="Geography" w:date="2020-12-10T11:06:00Z">
        <w:r w:rsidDel="00231C01">
          <w:rPr>
            <w:rFonts w:ascii="Times New Roman" w:hAnsi="Times New Roman" w:cs="Times New Roman"/>
            <w:noProof/>
          </w:rPr>
          <w:delText>this quiescent period</w:delText>
        </w:r>
      </w:del>
      <w:r w:rsidRPr="003B287B">
        <w:rPr>
          <w:rFonts w:ascii="Times New Roman" w:hAnsi="Times New Roman" w:cs="Times New Roman"/>
          <w:noProof/>
        </w:rPr>
        <w:t>.</w:t>
      </w:r>
      <w:r w:rsidR="000D0D1F">
        <w:rPr>
          <w:rFonts w:ascii="Times New Roman" w:hAnsi="Times New Roman" w:cs="Times New Roman"/>
          <w:noProof/>
        </w:rPr>
        <w:t xml:space="preserve"> </w:t>
      </w:r>
    </w:p>
    <w:p w14:paraId="3C1AAF66" w14:textId="26548C08" w:rsidR="00AE13A5" w:rsidRPr="003B287B" w:rsidRDefault="000D0D1F" w:rsidP="00AE13A5">
      <w:pPr>
        <w:spacing w:after="0"/>
        <w:ind w:firstLine="720"/>
        <w:rPr>
          <w:rFonts w:ascii="Times New Roman" w:hAnsi="Times New Roman" w:cs="Times New Roman"/>
        </w:rPr>
      </w:pPr>
      <w:r>
        <w:rPr>
          <w:rFonts w:ascii="Times New Roman" w:hAnsi="Times New Roman" w:cs="Times New Roman"/>
        </w:rPr>
        <w:t xml:space="preserve">Higher terrigenous accumulation on the northern reef was caused by relatively </w:t>
      </w:r>
      <w:del w:id="471" w:author="Geography" w:date="2020-12-10T11:06:00Z">
        <w:r w:rsidDel="00231C01">
          <w:rPr>
            <w:rFonts w:ascii="Times New Roman" w:hAnsi="Times New Roman" w:cs="Times New Roman"/>
          </w:rPr>
          <w:delText xml:space="preserve">quiescent hydrodynamic conditions </w:delText>
        </w:r>
      </w:del>
      <w:ins w:id="472" w:author="Geography" w:date="2020-12-10T11:06:00Z">
        <w:r w:rsidR="00231C01">
          <w:rPr>
            <w:rFonts w:ascii="Times New Roman" w:hAnsi="Times New Roman" w:cs="Times New Roman"/>
          </w:rPr>
          <w:t>low</w:t>
        </w:r>
      </w:ins>
      <w:ins w:id="473" w:author="Geography" w:date="2020-12-10T11:07:00Z">
        <w:r w:rsidR="00231C01">
          <w:rPr>
            <w:rFonts w:ascii="Times New Roman" w:hAnsi="Times New Roman" w:cs="Times New Roman"/>
          </w:rPr>
          <w:t xml:space="preserve"> flow velocities </w:t>
        </w:r>
      </w:ins>
      <w:r>
        <w:rPr>
          <w:rFonts w:ascii="Times New Roman" w:hAnsi="Times New Roman" w:cs="Times New Roman"/>
        </w:rPr>
        <w:t xml:space="preserve">compared to the southern </w:t>
      </w:r>
      <w:commentRangeStart w:id="474"/>
      <w:r>
        <w:rPr>
          <w:rFonts w:ascii="Times New Roman" w:hAnsi="Times New Roman" w:cs="Times New Roman"/>
        </w:rPr>
        <w:t xml:space="preserve">reef, </w:t>
      </w:r>
      <w:commentRangeEnd w:id="474"/>
      <w:r w:rsidR="00231C01">
        <w:rPr>
          <w:rStyle w:val="CommentReference"/>
          <w:rFonts w:asciiTheme="minorHAnsi" w:hAnsiTheme="minorHAnsi"/>
        </w:rPr>
        <w:commentReference w:id="474"/>
      </w:r>
      <w:r>
        <w:rPr>
          <w:rFonts w:ascii="Times New Roman" w:hAnsi="Times New Roman" w:cs="Times New Roman"/>
        </w:rPr>
        <w:t>and the configuration of sediment input from the stream and water circulation patterns that directed sediment plumes over the northern reef and channel</w:t>
      </w:r>
      <w:r w:rsidR="003F47DF">
        <w:rPr>
          <w:rFonts w:ascii="Times New Roman" w:hAnsi="Times New Roman" w:cs="Times New Roman"/>
        </w:rPr>
        <w:t xml:space="preserve"> </w:t>
      </w:r>
      <w:r w:rsidR="003F47DF">
        <w:rPr>
          <w:rFonts w:ascii="Times New Roman" w:hAnsi="Times New Roman" w:cs="Times New Roman"/>
        </w:rPr>
        <w:fldChar w:fldCharType="begin" w:fldLock="1"/>
      </w:r>
      <w:r w:rsidR="00800AD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3F47DF">
        <w:rPr>
          <w:rFonts w:ascii="Times New Roman" w:hAnsi="Times New Roman" w:cs="Times New Roman"/>
        </w:rPr>
        <w:fldChar w:fldCharType="separate"/>
      </w:r>
      <w:r w:rsidR="003F47DF" w:rsidRPr="003F47DF">
        <w:rPr>
          <w:rFonts w:ascii="Times New Roman" w:hAnsi="Times New Roman" w:cs="Times New Roman"/>
          <w:noProof/>
        </w:rPr>
        <w:t>(Storlazzi et al., 2018)</w:t>
      </w:r>
      <w:r w:rsidR="003F47DF">
        <w:rPr>
          <w:rFonts w:ascii="Times New Roman" w:hAnsi="Times New Roman" w:cs="Times New Roman"/>
        </w:rPr>
        <w:fldChar w:fldCharType="end"/>
      </w:r>
      <w:r w:rsidRPr="003B287B">
        <w:rPr>
          <w:rFonts w:ascii="Times New Roman" w:hAnsi="Times New Roman" w:cs="Times New Roman"/>
        </w:rPr>
        <w:t xml:space="preserve">. </w:t>
      </w:r>
      <w:r w:rsidR="00AE13A5">
        <w:rPr>
          <w:rFonts w:ascii="Times New Roman" w:hAnsi="Times New Roman" w:cs="Times New Roman"/>
        </w:rPr>
        <w:t xml:space="preserve">Terrigenous sediment accumulation </w:t>
      </w:r>
      <w:r>
        <w:rPr>
          <w:rFonts w:ascii="Times New Roman" w:hAnsi="Times New Roman" w:cs="Times New Roman"/>
        </w:rPr>
        <w:t xml:space="preserve">was </w:t>
      </w:r>
      <w:r w:rsidR="00AE13A5">
        <w:rPr>
          <w:rFonts w:ascii="Times New Roman" w:hAnsi="Times New Roman" w:cs="Times New Roman"/>
        </w:rPr>
        <w:t>expected to be higher during periods of</w:t>
      </w:r>
      <w:r w:rsidR="00AE13A5" w:rsidRPr="009C7F0B">
        <w:rPr>
          <w:rFonts w:ascii="Times New Roman" w:hAnsi="Times New Roman" w:cs="Times New Roman"/>
        </w:rPr>
        <w:t xml:space="preserve"> </w:t>
      </w:r>
      <w:r w:rsidR="00AE13A5">
        <w:rPr>
          <w:rFonts w:ascii="Times New Roman" w:hAnsi="Times New Roman" w:cs="Times New Roman"/>
        </w:rPr>
        <w:t xml:space="preserve">low </w:t>
      </w:r>
      <w:r w:rsidR="00870602" w:rsidRPr="008A0406">
        <w:rPr>
          <w:rFonts w:ascii="Times New Roman" w:hAnsi="Times New Roman" w:cs="Times New Roman"/>
          <w:i/>
          <w:noProof/>
        </w:rPr>
        <w:t>Hmean</w:t>
      </w:r>
      <w:r w:rsidR="00AE13A5" w:rsidRPr="009C7F0B">
        <w:rPr>
          <w:rFonts w:ascii="Times New Roman" w:hAnsi="Times New Roman" w:cs="Times New Roman"/>
        </w:rPr>
        <w:t xml:space="preserve"> and higher </w:t>
      </w:r>
      <w:r w:rsidR="00AE13A5">
        <w:rPr>
          <w:rFonts w:ascii="Times New Roman" w:hAnsi="Times New Roman" w:cs="Times New Roman"/>
        </w:rPr>
        <w:t>SSY</w:t>
      </w:r>
      <w:r w:rsidR="00AE13A5" w:rsidRPr="009C7F0B">
        <w:rPr>
          <w:rFonts w:ascii="Times New Roman" w:hAnsi="Times New Roman" w:cs="Times New Roman"/>
        </w:rPr>
        <w:t xml:space="preserve"> during the wet season (October-April) </w:t>
      </w:r>
      <w:r w:rsidR="00AE13A5">
        <w:rPr>
          <w:rFonts w:ascii="Times New Roman" w:hAnsi="Times New Roman" w:cs="Times New Roman"/>
        </w:rPr>
        <w:t xml:space="preserve">due to high sediment input and low removal </w:t>
      </w:r>
      <w:r w:rsidR="00AE13A5" w:rsidRPr="009C7F0B">
        <w:rPr>
          <w:rFonts w:ascii="Times New Roman" w:hAnsi="Times New Roman" w:cs="Times New Roman"/>
        </w:rPr>
        <w:t>(</w:t>
      </w:r>
      <w:r w:rsidR="00AE13A5" w:rsidRPr="009C7F0B">
        <w:rPr>
          <w:rFonts w:ascii="Times New Roman" w:hAnsi="Times New Roman" w:cs="Times New Roman"/>
        </w:rPr>
        <w:fldChar w:fldCharType="begin"/>
      </w:r>
      <w:r w:rsidR="00AE13A5" w:rsidRPr="009C7F0B">
        <w:rPr>
          <w:rFonts w:ascii="Times New Roman" w:hAnsi="Times New Roman" w:cs="Times New Roman"/>
        </w:rPr>
        <w:instrText xml:space="preserve"> REF _Ref446330860 \h </w:instrText>
      </w:r>
      <w:r w:rsidR="00AE13A5" w:rsidRPr="009C7F0B">
        <w:rPr>
          <w:rFonts w:ascii="Times New Roman" w:hAnsi="Times New Roman" w:cs="Times New Roman"/>
        </w:rPr>
      </w:r>
      <w:r w:rsidR="00AE13A5" w:rsidRPr="009C7F0B">
        <w:rPr>
          <w:rFonts w:ascii="Times New Roman" w:hAnsi="Times New Roman" w:cs="Times New Roman"/>
        </w:rPr>
        <w:fldChar w:fldCharType="separate"/>
      </w:r>
      <w:r w:rsidR="00AE13A5" w:rsidRPr="009C7F0B">
        <w:rPr>
          <w:rFonts w:ascii="Times New Roman" w:hAnsi="Times New Roman" w:cs="Times New Roman"/>
        </w:rPr>
        <w:t xml:space="preserve">Figure </w:t>
      </w:r>
      <w:r w:rsidR="00AE13A5" w:rsidRPr="009C7F0B">
        <w:rPr>
          <w:rFonts w:ascii="Times New Roman" w:hAnsi="Times New Roman" w:cs="Times New Roman"/>
          <w:noProof/>
        </w:rPr>
        <w:t>3</w:t>
      </w:r>
      <w:r w:rsidR="00AE13A5" w:rsidRPr="009C7F0B">
        <w:rPr>
          <w:rFonts w:ascii="Times New Roman" w:hAnsi="Times New Roman" w:cs="Times New Roman"/>
        </w:rPr>
        <w:fldChar w:fldCharType="end"/>
      </w:r>
      <w:r w:rsidR="00AE13A5" w:rsidRPr="009C7F0B">
        <w:rPr>
          <w:rFonts w:ascii="Times New Roman" w:hAnsi="Times New Roman" w:cs="Times New Roman"/>
        </w:rPr>
        <w:t>a)</w:t>
      </w:r>
      <w:r w:rsidR="00870602">
        <w:rPr>
          <w:rFonts w:ascii="Times New Roman" w:hAnsi="Times New Roman" w:cs="Times New Roman"/>
        </w:rPr>
        <w:t xml:space="preserve">; </w:t>
      </w:r>
      <w:r w:rsidR="00AE13A5" w:rsidRPr="003F47DF">
        <w:rPr>
          <w:rFonts w:ascii="Times New Roman" w:hAnsi="Times New Roman" w:cs="Times New Roman"/>
          <w:i/>
          <w:iCs/>
        </w:rPr>
        <w:t>SSY</w:t>
      </w:r>
      <w:r w:rsidR="00870602">
        <w:rPr>
          <w:rFonts w:ascii="Times New Roman" w:hAnsi="Times New Roman" w:cs="Times New Roman"/>
        </w:rPr>
        <w:t>, however,</w:t>
      </w:r>
      <w:r w:rsidR="00AE13A5">
        <w:rPr>
          <w:rFonts w:ascii="Times New Roman" w:hAnsi="Times New Roman" w:cs="Times New Roman"/>
        </w:rPr>
        <w:t xml:space="preserve"> was highest in July during the dry, trade wind season</w:t>
      </w:r>
      <w:r w:rsidR="00AE13A5" w:rsidRPr="009C7F0B">
        <w:rPr>
          <w:rFonts w:ascii="Times New Roman" w:hAnsi="Times New Roman" w:cs="Times New Roman"/>
        </w:rPr>
        <w:t>.</w:t>
      </w:r>
      <w:r w:rsidR="00AE13A5">
        <w:rPr>
          <w:rFonts w:ascii="Times New Roman" w:hAnsi="Times New Roman" w:cs="Times New Roman"/>
        </w:rPr>
        <w:t xml:space="preserve"> </w:t>
      </w:r>
      <w:r w:rsidR="00AE13A5" w:rsidRPr="003B287B">
        <w:rPr>
          <w:rFonts w:ascii="Times New Roman" w:hAnsi="Times New Roman" w:cs="Times New Roman"/>
        </w:rPr>
        <w:t>Sediment accumulation was si</w:t>
      </w:r>
      <w:r w:rsidR="00AE13A5">
        <w:rPr>
          <w:rFonts w:ascii="Times New Roman" w:hAnsi="Times New Roman" w:cs="Times New Roman"/>
        </w:rPr>
        <w:t xml:space="preserve">gnificantly correlated with </w:t>
      </w:r>
      <w:r w:rsidR="00AE13A5" w:rsidRPr="003F47DF">
        <w:rPr>
          <w:rFonts w:ascii="Times New Roman" w:hAnsi="Times New Roman" w:cs="Times New Roman"/>
          <w:i/>
          <w:iCs/>
        </w:rPr>
        <w:t>SSY</w:t>
      </w:r>
      <w:r w:rsidR="00AE13A5" w:rsidRPr="003B287B">
        <w:rPr>
          <w:rFonts w:ascii="Times New Roman" w:hAnsi="Times New Roman" w:cs="Times New Roman"/>
        </w:rPr>
        <w:t xml:space="preserve"> </w:t>
      </w:r>
      <w:r w:rsidR="005871A3">
        <w:rPr>
          <w:rFonts w:ascii="Times New Roman" w:hAnsi="Times New Roman" w:cs="Times New Roman"/>
        </w:rPr>
        <w:t>only near</w:t>
      </w:r>
      <w:r w:rsidR="00AE13A5" w:rsidRPr="003B287B">
        <w:rPr>
          <w:rFonts w:ascii="Times New Roman" w:hAnsi="Times New Roman" w:cs="Times New Roman"/>
        </w:rPr>
        <w:t xml:space="preserve"> the stream outlet</w:t>
      </w:r>
      <w:r w:rsidR="005871A3">
        <w:rPr>
          <w:rFonts w:ascii="Times New Roman" w:hAnsi="Times New Roman" w:cs="Times New Roman"/>
        </w:rPr>
        <w:t xml:space="preserve"> (site 2A)</w:t>
      </w:r>
      <w:r w:rsidR="00AE13A5" w:rsidRPr="003B287B">
        <w:rPr>
          <w:rFonts w:ascii="Times New Roman" w:hAnsi="Times New Roman" w:cs="Times New Roman"/>
        </w:rPr>
        <w:t xml:space="preserve">, but </w:t>
      </w:r>
      <w:del w:id="475" w:author="Geography" w:date="2020-12-10T11:09:00Z">
        <w:r w:rsidR="00AE13A5" w:rsidRPr="003B287B" w:rsidDel="00231C01">
          <w:rPr>
            <w:rFonts w:ascii="Times New Roman" w:hAnsi="Times New Roman" w:cs="Times New Roman"/>
          </w:rPr>
          <w:delText xml:space="preserve">sediment traps and </w:delText>
        </w:r>
        <w:r w:rsidR="003F47DF" w:rsidDel="00231C01">
          <w:rPr>
            <w:rFonts w:ascii="Times New Roman" w:hAnsi="Times New Roman" w:cs="Times New Roman"/>
          </w:rPr>
          <w:delText>SedPods</w:delText>
        </w:r>
        <w:r w:rsidR="00AE13A5" w:rsidRPr="003B287B" w:rsidDel="00231C01">
          <w:rPr>
            <w:rFonts w:ascii="Times New Roman" w:hAnsi="Times New Roman" w:cs="Times New Roman"/>
          </w:rPr>
          <w:delText xml:space="preserve"> showed both higher </w:delText>
        </w:r>
      </w:del>
      <w:r w:rsidR="00AE13A5" w:rsidRPr="003B287B">
        <w:rPr>
          <w:rFonts w:ascii="Times New Roman" w:hAnsi="Times New Roman" w:cs="Times New Roman"/>
        </w:rPr>
        <w:t xml:space="preserve">percent </w:t>
      </w:r>
      <w:del w:id="476" w:author="Geography" w:date="2020-12-10T11:09:00Z">
        <w:r w:rsidR="00AE13A5" w:rsidRPr="003B287B" w:rsidDel="00231C01">
          <w:rPr>
            <w:rFonts w:ascii="Times New Roman" w:hAnsi="Times New Roman" w:cs="Times New Roman"/>
          </w:rPr>
          <w:delText xml:space="preserve">contribution </w:delText>
        </w:r>
      </w:del>
      <w:ins w:id="477" w:author="Geography" w:date="2020-12-10T11:09:00Z">
        <w:r w:rsidR="00231C01">
          <w:rPr>
            <w:rFonts w:ascii="Times New Roman" w:hAnsi="Times New Roman" w:cs="Times New Roman"/>
          </w:rPr>
          <w:t>terrigenous</w:t>
        </w:r>
        <w:r w:rsidR="00231C01" w:rsidRPr="003B287B">
          <w:rPr>
            <w:rFonts w:ascii="Times New Roman" w:hAnsi="Times New Roman" w:cs="Times New Roman"/>
          </w:rPr>
          <w:t xml:space="preserve"> </w:t>
        </w:r>
      </w:ins>
      <w:r w:rsidR="00AE13A5" w:rsidRPr="003B287B">
        <w:rPr>
          <w:rFonts w:ascii="Times New Roman" w:hAnsi="Times New Roman" w:cs="Times New Roman"/>
        </w:rPr>
        <w:t xml:space="preserve">and accumulation of terrigenous sediment </w:t>
      </w:r>
      <w:del w:id="478" w:author="Geography" w:date="2020-12-10T11:09:00Z">
        <w:r w:rsidR="00AE13A5" w:rsidRPr="003B287B" w:rsidDel="00231C01">
          <w:rPr>
            <w:rFonts w:ascii="Times New Roman" w:hAnsi="Times New Roman" w:cs="Times New Roman"/>
          </w:rPr>
          <w:delText>on the northern reef flat (</w:delText>
        </w:r>
        <w:r w:rsidR="005871A3" w:rsidDel="00231C01">
          <w:rPr>
            <w:rFonts w:ascii="Times New Roman" w:hAnsi="Times New Roman" w:cs="Times New Roman"/>
          </w:rPr>
          <w:delText xml:space="preserve">sites </w:delText>
        </w:r>
        <w:r w:rsidR="00AE13A5" w:rsidRPr="003B287B" w:rsidDel="00231C01">
          <w:rPr>
            <w:rFonts w:ascii="Times New Roman" w:hAnsi="Times New Roman" w:cs="Times New Roman"/>
          </w:rPr>
          <w:delText>1A, 1B) and fore</w:delText>
        </w:r>
        <w:r w:rsidR="00AE13A5" w:rsidDel="00231C01">
          <w:rPr>
            <w:rFonts w:ascii="Times New Roman" w:hAnsi="Times New Roman" w:cs="Times New Roman"/>
          </w:rPr>
          <w:delText xml:space="preserve"> </w:delText>
        </w:r>
        <w:r w:rsidR="00AE13A5" w:rsidRPr="003B287B" w:rsidDel="00231C01">
          <w:rPr>
            <w:rFonts w:ascii="Times New Roman" w:hAnsi="Times New Roman" w:cs="Times New Roman"/>
          </w:rPr>
          <w:delText>reef near the channel (</w:delText>
        </w:r>
        <w:r w:rsidR="005871A3" w:rsidDel="00231C01">
          <w:rPr>
            <w:rFonts w:ascii="Times New Roman" w:hAnsi="Times New Roman" w:cs="Times New Roman"/>
          </w:rPr>
          <w:delText xml:space="preserve">sites </w:delText>
        </w:r>
        <w:r w:rsidR="00AE13A5" w:rsidRPr="003B287B" w:rsidDel="00231C01">
          <w:rPr>
            <w:rFonts w:ascii="Times New Roman" w:hAnsi="Times New Roman" w:cs="Times New Roman"/>
          </w:rPr>
          <w:delText>1C, 2C)</w:delText>
        </w:r>
      </w:del>
      <w:ins w:id="479" w:author="Geography" w:date="2020-12-10T11:09:00Z">
        <w:r w:rsidR="00231C01">
          <w:rPr>
            <w:rFonts w:ascii="Times New Roman" w:hAnsi="Times New Roman" w:cs="Times New Roman"/>
          </w:rPr>
          <w:t>was higher</w:t>
        </w:r>
      </w:ins>
      <w:del w:id="480" w:author="Geography" w:date="2020-12-10T11:09:00Z">
        <w:r w:rsidR="00AE13A5" w:rsidRPr="003B287B" w:rsidDel="00231C01">
          <w:rPr>
            <w:rFonts w:ascii="Times New Roman" w:hAnsi="Times New Roman" w:cs="Times New Roman"/>
          </w:rPr>
          <w:delText>,</w:delText>
        </w:r>
      </w:del>
      <w:r w:rsidR="00AE13A5" w:rsidRPr="003B287B">
        <w:rPr>
          <w:rFonts w:ascii="Times New Roman" w:hAnsi="Times New Roman" w:cs="Times New Roman"/>
        </w:rPr>
        <w:t xml:space="preserve"> </w:t>
      </w:r>
      <w:ins w:id="481" w:author="Geography" w:date="2020-12-10T11:09:00Z">
        <w:r w:rsidR="00231C01" w:rsidRPr="003B287B">
          <w:rPr>
            <w:rFonts w:ascii="Times New Roman" w:hAnsi="Times New Roman" w:cs="Times New Roman"/>
          </w:rPr>
          <w:t>on the northern reef flat (</w:t>
        </w:r>
        <w:r w:rsidR="00231C01">
          <w:rPr>
            <w:rFonts w:ascii="Times New Roman" w:hAnsi="Times New Roman" w:cs="Times New Roman"/>
          </w:rPr>
          <w:t xml:space="preserve">sites </w:t>
        </w:r>
        <w:r w:rsidR="00231C01" w:rsidRPr="003B287B">
          <w:rPr>
            <w:rFonts w:ascii="Times New Roman" w:hAnsi="Times New Roman" w:cs="Times New Roman"/>
          </w:rPr>
          <w:t>1A, 1B) and fore</w:t>
        </w:r>
        <w:r w:rsidR="00231C01">
          <w:rPr>
            <w:rFonts w:ascii="Times New Roman" w:hAnsi="Times New Roman" w:cs="Times New Roman"/>
          </w:rPr>
          <w:t xml:space="preserve"> </w:t>
        </w:r>
        <w:r w:rsidR="00231C01" w:rsidRPr="003B287B">
          <w:rPr>
            <w:rFonts w:ascii="Times New Roman" w:hAnsi="Times New Roman" w:cs="Times New Roman"/>
          </w:rPr>
          <w:t>reef near the channel (</w:t>
        </w:r>
        <w:r w:rsidR="00231C01">
          <w:rPr>
            <w:rFonts w:ascii="Times New Roman" w:hAnsi="Times New Roman" w:cs="Times New Roman"/>
          </w:rPr>
          <w:t xml:space="preserve">sites </w:t>
        </w:r>
        <w:r w:rsidR="00231C01" w:rsidRPr="003B287B">
          <w:rPr>
            <w:rFonts w:ascii="Times New Roman" w:hAnsi="Times New Roman" w:cs="Times New Roman"/>
          </w:rPr>
          <w:t>1C, 2C)</w:t>
        </w:r>
        <w:r w:rsidR="00231C01">
          <w:rPr>
            <w:rFonts w:ascii="Times New Roman" w:hAnsi="Times New Roman" w:cs="Times New Roman"/>
          </w:rPr>
          <w:t xml:space="preserve"> </w:t>
        </w:r>
      </w:ins>
      <w:r w:rsidR="00AE13A5" w:rsidRPr="003B287B">
        <w:rPr>
          <w:rFonts w:ascii="Times New Roman" w:hAnsi="Times New Roman" w:cs="Times New Roman"/>
        </w:rPr>
        <w:t>compared to the southern reef</w:t>
      </w:r>
      <w:r w:rsidR="00AE13A5">
        <w:rPr>
          <w:rFonts w:ascii="Times New Roman" w:hAnsi="Times New Roman" w:cs="Times New Roman"/>
        </w:rPr>
        <w:t xml:space="preserve">. </w:t>
      </w:r>
      <w:r w:rsidR="00AE13A5" w:rsidRPr="003B287B">
        <w:rPr>
          <w:rFonts w:ascii="Times New Roman" w:hAnsi="Times New Roman" w:cs="Times New Roman"/>
        </w:rPr>
        <w:t>Benthic sediment on the north reef</w:t>
      </w:r>
      <w:r w:rsidR="00870602">
        <w:rPr>
          <w:rFonts w:ascii="Times New Roman" w:hAnsi="Times New Roman" w:cs="Times New Roman"/>
        </w:rPr>
        <w:t>,</w:t>
      </w:r>
      <w:r w:rsidR="00AE13A5" w:rsidRPr="003B287B">
        <w:rPr>
          <w:rFonts w:ascii="Times New Roman" w:hAnsi="Times New Roman" w:cs="Times New Roman"/>
        </w:rPr>
        <w:t xml:space="preserve"> especially near the stream outlet</w:t>
      </w:r>
      <w:r w:rsidR="00870602">
        <w:rPr>
          <w:rFonts w:ascii="Times New Roman" w:hAnsi="Times New Roman" w:cs="Times New Roman"/>
        </w:rPr>
        <w:t>,</w:t>
      </w:r>
      <w:r w:rsidR="00AE13A5" w:rsidRPr="003B287B">
        <w:rPr>
          <w:rFonts w:ascii="Times New Roman" w:hAnsi="Times New Roman" w:cs="Times New Roman"/>
        </w:rPr>
        <w:t xml:space="preserve"> </w:t>
      </w:r>
      <w:r w:rsidR="00870602" w:rsidRPr="003B287B">
        <w:rPr>
          <w:rFonts w:ascii="Times New Roman" w:hAnsi="Times New Roman" w:cs="Times New Roman"/>
        </w:rPr>
        <w:t>contain</w:t>
      </w:r>
      <w:r w:rsidR="00870602">
        <w:rPr>
          <w:rFonts w:ascii="Times New Roman" w:hAnsi="Times New Roman" w:cs="Times New Roman"/>
        </w:rPr>
        <w:t>ed</w:t>
      </w:r>
      <w:r w:rsidR="00870602" w:rsidRPr="003B287B">
        <w:rPr>
          <w:rFonts w:ascii="Times New Roman" w:hAnsi="Times New Roman" w:cs="Times New Roman"/>
        </w:rPr>
        <w:t xml:space="preserve"> </w:t>
      </w:r>
      <w:r w:rsidR="00AE13A5" w:rsidRPr="003B287B">
        <w:rPr>
          <w:rFonts w:ascii="Times New Roman" w:hAnsi="Times New Roman" w:cs="Times New Roman"/>
        </w:rPr>
        <w:t>a higher percentage of terrigenous sediment (</w:t>
      </w:r>
      <w:r w:rsidR="00AE13A5" w:rsidRPr="003B287B">
        <w:rPr>
          <w:rFonts w:ascii="Times New Roman" w:hAnsi="Times New Roman" w:cs="Times New Roman"/>
        </w:rPr>
        <w:fldChar w:fldCharType="begin"/>
      </w:r>
      <w:r w:rsidR="00AE13A5" w:rsidRPr="003B287B">
        <w:rPr>
          <w:rFonts w:ascii="Times New Roman" w:hAnsi="Times New Roman" w:cs="Times New Roman"/>
        </w:rPr>
        <w:instrText xml:space="preserve"> REF _Ref446325490 \h </w:instrText>
      </w:r>
      <w:r w:rsidR="00AE13A5" w:rsidRPr="003B287B">
        <w:rPr>
          <w:rFonts w:ascii="Times New Roman" w:hAnsi="Times New Roman" w:cs="Times New Roman"/>
        </w:rPr>
      </w:r>
      <w:r w:rsidR="00AE13A5" w:rsidRPr="003B287B">
        <w:rPr>
          <w:rFonts w:ascii="Times New Roman" w:hAnsi="Times New Roman" w:cs="Times New Roman"/>
        </w:rPr>
        <w:fldChar w:fldCharType="separate"/>
      </w:r>
      <w:r w:rsidR="00AE13A5" w:rsidRPr="003B287B">
        <w:rPr>
          <w:rFonts w:ascii="Times New Roman" w:hAnsi="Times New Roman" w:cs="Times New Roman"/>
        </w:rPr>
        <w:t xml:space="preserve">Figure </w:t>
      </w:r>
      <w:r w:rsidR="00AE13A5" w:rsidRPr="003B287B">
        <w:rPr>
          <w:rFonts w:ascii="Times New Roman" w:hAnsi="Times New Roman" w:cs="Times New Roman"/>
          <w:noProof/>
        </w:rPr>
        <w:t>5</w:t>
      </w:r>
      <w:r w:rsidR="00AE13A5" w:rsidRPr="003B287B">
        <w:rPr>
          <w:rFonts w:ascii="Times New Roman" w:hAnsi="Times New Roman" w:cs="Times New Roman"/>
        </w:rPr>
        <w:fldChar w:fldCharType="end"/>
      </w:r>
      <w:r w:rsidR="00AE13A5" w:rsidRPr="003B287B">
        <w:rPr>
          <w:rFonts w:ascii="Times New Roman" w:hAnsi="Times New Roman" w:cs="Times New Roman"/>
        </w:rPr>
        <w:t xml:space="preserve">), so these results could indicate resuspension and deposition of surrounding benthic sediment. However, all sediment traps on the northern reef showed higher terrigenous fractions than the surrounding benthic sediment, indicating terrigenous sediment supplied by the stream </w:t>
      </w:r>
      <w:r w:rsidR="00870602">
        <w:rPr>
          <w:rFonts w:ascii="Times New Roman" w:hAnsi="Times New Roman" w:cs="Times New Roman"/>
        </w:rPr>
        <w:t>wa</w:t>
      </w:r>
      <w:r w:rsidR="00870602" w:rsidRPr="003B287B">
        <w:rPr>
          <w:rFonts w:ascii="Times New Roman" w:hAnsi="Times New Roman" w:cs="Times New Roman"/>
        </w:rPr>
        <w:t xml:space="preserve">s </w:t>
      </w:r>
      <w:r w:rsidR="00AE13A5" w:rsidRPr="003B287B">
        <w:rPr>
          <w:rFonts w:ascii="Times New Roman" w:hAnsi="Times New Roman" w:cs="Times New Roman"/>
        </w:rPr>
        <w:t>advected through, but not accumulating on</w:t>
      </w:r>
      <w:r w:rsidR="00870602">
        <w:rPr>
          <w:rFonts w:ascii="Times New Roman" w:hAnsi="Times New Roman" w:cs="Times New Roman"/>
        </w:rPr>
        <w:t>,</w:t>
      </w:r>
      <w:r w:rsidR="00AE13A5" w:rsidRPr="003B287B">
        <w:rPr>
          <w:rFonts w:ascii="Times New Roman" w:hAnsi="Times New Roman" w:cs="Times New Roman"/>
        </w:rPr>
        <w:t xml:space="preserve"> the reef.</w:t>
      </w:r>
      <w:r w:rsidR="00AE13A5">
        <w:rPr>
          <w:rFonts w:ascii="Times New Roman" w:hAnsi="Times New Roman" w:cs="Times New Roman"/>
        </w:rPr>
        <w:t xml:space="preserve"> </w:t>
      </w:r>
      <w:r w:rsidR="00AE13A5" w:rsidRPr="003B287B">
        <w:rPr>
          <w:rFonts w:ascii="Times New Roman" w:hAnsi="Times New Roman" w:cs="Times New Roman"/>
        </w:rPr>
        <w:t xml:space="preserve">This suggests that </w:t>
      </w:r>
      <w:r w:rsidR="00AE13A5">
        <w:rPr>
          <w:rFonts w:ascii="Times New Roman" w:hAnsi="Times New Roman" w:cs="Times New Roman"/>
        </w:rPr>
        <w:t xml:space="preserve">more </w:t>
      </w:r>
      <w:r w:rsidR="00AE13A5" w:rsidRPr="003B287B">
        <w:rPr>
          <w:rFonts w:ascii="Times New Roman" w:hAnsi="Times New Roman" w:cs="Times New Roman"/>
        </w:rPr>
        <w:t xml:space="preserve">complex hydrodynamic forcing and resuspension of previously deposited sediment are controlling sediment accumulation, and not simply a result of </w:t>
      </w:r>
      <w:r w:rsidR="00AE13A5" w:rsidRPr="003F47DF">
        <w:rPr>
          <w:rFonts w:ascii="Times New Roman" w:hAnsi="Times New Roman" w:cs="Times New Roman"/>
          <w:i/>
          <w:iCs/>
        </w:rPr>
        <w:t>SSY</w:t>
      </w:r>
      <w:r w:rsidR="00AE13A5">
        <w:rPr>
          <w:rFonts w:ascii="Times New Roman" w:hAnsi="Times New Roman" w:cs="Times New Roman"/>
        </w:rPr>
        <w:t xml:space="preserve"> </w:t>
      </w:r>
      <w:del w:id="482" w:author="Geography" w:date="2020-12-10T11:11:00Z">
        <w:r w:rsidR="00AE13A5" w:rsidDel="00FD2845">
          <w:rPr>
            <w:rFonts w:ascii="Times New Roman" w:hAnsi="Times New Roman" w:cs="Times New Roman"/>
          </w:rPr>
          <w:delText>at the event scale</w:delText>
        </w:r>
      </w:del>
      <w:ins w:id="483" w:author="Geography" w:date="2020-12-10T11:11:00Z">
        <w:r w:rsidR="00FD2845">
          <w:rPr>
            <w:rFonts w:ascii="Times New Roman" w:hAnsi="Times New Roman" w:cs="Times New Roman"/>
          </w:rPr>
          <w:t>in a given month</w:t>
        </w:r>
      </w:ins>
      <w:r w:rsidR="00AE13A5" w:rsidRPr="003B287B">
        <w:rPr>
          <w:rFonts w:ascii="Times New Roman" w:hAnsi="Times New Roman" w:cs="Times New Roman"/>
        </w:rPr>
        <w:t>.</w:t>
      </w:r>
      <w:r w:rsidR="00AE13A5">
        <w:rPr>
          <w:rFonts w:ascii="Times New Roman" w:hAnsi="Times New Roman" w:cs="Times New Roman"/>
        </w:rPr>
        <w:t xml:space="preserve"> </w:t>
      </w:r>
    </w:p>
    <w:p w14:paraId="1EC41F56" w14:textId="513FBAFE" w:rsidR="00570B3A" w:rsidRDefault="00987422" w:rsidP="00ED4647">
      <w:pPr>
        <w:spacing w:after="0"/>
        <w:ind w:firstLine="720"/>
        <w:rPr>
          <w:rFonts w:ascii="Times New Roman" w:hAnsi="Times New Roman" w:cs="Times New Roman"/>
        </w:rPr>
      </w:pPr>
      <w:r w:rsidRPr="003B287B">
        <w:rPr>
          <w:rFonts w:ascii="Times New Roman" w:hAnsi="Times New Roman" w:cs="Times New Roman"/>
        </w:rPr>
        <w:t xml:space="preserve">On the </w:t>
      </w:r>
      <w:r w:rsidR="00870602">
        <w:rPr>
          <w:rFonts w:ascii="Times New Roman" w:hAnsi="Times New Roman" w:cs="Times New Roman"/>
        </w:rPr>
        <w:t xml:space="preserve">more energetic </w:t>
      </w:r>
      <w:r w:rsidRPr="003B287B">
        <w:rPr>
          <w:rFonts w:ascii="Times New Roman" w:hAnsi="Times New Roman" w:cs="Times New Roman"/>
        </w:rPr>
        <w:t xml:space="preserve">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w:t>
      </w:r>
      <w:del w:id="484" w:author="Geography" w:date="2020-12-10T11:11:00Z">
        <w:r w:rsidRPr="003B287B" w:rsidDel="00FD2845">
          <w:rPr>
            <w:rFonts w:ascii="Times New Roman" w:hAnsi="Times New Roman" w:cs="Times New Roman"/>
          </w:rPr>
          <w:delText xml:space="preserve"> during that period</w:delText>
        </w:r>
      </w:del>
      <w:r w:rsidRPr="003B287B">
        <w:rPr>
          <w:rFonts w:ascii="Times New Roman" w:hAnsi="Times New Roman" w:cs="Times New Roman"/>
        </w:rPr>
        <w:t xml:space="preserve">. Wave-induced resuspension of nearby benthic sediment was the likely </w:t>
      </w:r>
      <w:ins w:id="485" w:author="Geography" w:date="2020-12-10T11:11:00Z">
        <w:r w:rsidR="00FD2845">
          <w:rPr>
            <w:rFonts w:ascii="Times New Roman" w:hAnsi="Times New Roman" w:cs="Times New Roman"/>
          </w:rPr>
          <w:t xml:space="preserve">the </w:t>
        </w:r>
      </w:ins>
      <w:r w:rsidRPr="003B287B">
        <w:rPr>
          <w:rFonts w:ascii="Times New Roman" w:hAnsi="Times New Roman" w:cs="Times New Roman"/>
        </w:rPr>
        <w:t xml:space="preserve">cause but similarly high </w:t>
      </w:r>
      <w:r w:rsidR="00870602" w:rsidRPr="008A0406">
        <w:rPr>
          <w:rFonts w:ascii="Times New Roman" w:hAnsi="Times New Roman" w:cs="Times New Roman"/>
          <w:i/>
          <w:noProof/>
        </w:rPr>
        <w:t>Hmean</w:t>
      </w:r>
      <w:r w:rsidR="00870602">
        <w:rPr>
          <w:rFonts w:ascii="Times New Roman" w:hAnsi="Times New Roman" w:cs="Times New Roman"/>
          <w:i/>
          <w:noProof/>
        </w:rPr>
        <w:t xml:space="preserve"> </w:t>
      </w:r>
      <w:r w:rsidRPr="003B287B">
        <w:rPr>
          <w:rFonts w:ascii="Times New Roman" w:hAnsi="Times New Roman" w:cs="Times New Roman"/>
        </w:rPr>
        <w:t xml:space="preserve">during other periods did not cause the same magnitude of sediment accumulation. The discrepancy could be due to the calculation of </w:t>
      </w:r>
      <w:r w:rsidR="00870602" w:rsidRPr="003F47DF">
        <w:rPr>
          <w:rFonts w:ascii="Times New Roman" w:hAnsi="Times New Roman" w:cs="Times New Roman"/>
          <w:i/>
          <w:iCs/>
          <w:noProof/>
        </w:rPr>
        <w:t>Hmean</w:t>
      </w:r>
      <w:r w:rsidR="00870602">
        <w:rPr>
          <w:rFonts w:ascii="Times New Roman" w:hAnsi="Times New Roman" w:cs="Times New Roman"/>
          <w:noProof/>
        </w:rPr>
        <w:t xml:space="preserve">, </w:t>
      </w:r>
      <w:r w:rsidRPr="00870602">
        <w:rPr>
          <w:rFonts w:ascii="Times New Roman" w:hAnsi="Times New Roman" w:cs="Times New Roman"/>
        </w:rPr>
        <w:t>which</w:t>
      </w:r>
      <w:r w:rsidRPr="003B287B">
        <w:rPr>
          <w:rFonts w:ascii="Times New Roman" w:hAnsi="Times New Roman" w:cs="Times New Roman"/>
        </w:rPr>
        <w:t xml:space="preserve"> would be the same for a period of low </w:t>
      </w:r>
      <w:r w:rsidR="00870602">
        <w:rPr>
          <w:rFonts w:ascii="Times New Roman" w:hAnsi="Times New Roman" w:cs="Times New Roman"/>
        </w:rPr>
        <w:t>mean wave energy with a few</w:t>
      </w:r>
      <w:r w:rsidRPr="003B287B">
        <w:rPr>
          <w:rFonts w:ascii="Times New Roman" w:hAnsi="Times New Roman" w:cs="Times New Roman"/>
        </w:rPr>
        <w:t xml:space="preserve"> medium wave events that caused little resuspension, versus a period of low </w:t>
      </w:r>
      <w:r w:rsidR="00D771C0" w:rsidRPr="003B287B">
        <w:rPr>
          <w:rFonts w:ascii="Times New Roman" w:hAnsi="Times New Roman" w:cs="Times New Roman"/>
        </w:rPr>
        <w:t xml:space="preserve">mean wave </w:t>
      </w:r>
      <w:r w:rsidR="00870602">
        <w:rPr>
          <w:rFonts w:ascii="Times New Roman" w:hAnsi="Times New Roman" w:cs="Times New Roman"/>
        </w:rPr>
        <w:t>energy</w:t>
      </w:r>
      <w:r w:rsidR="00870602" w:rsidRPr="003B287B">
        <w:rPr>
          <w:rFonts w:ascii="Times New Roman" w:hAnsi="Times New Roman" w:cs="Times New Roman"/>
        </w:rPr>
        <w:t xml:space="preserve"> </w:t>
      </w:r>
      <w:r w:rsidRPr="003B287B">
        <w:rPr>
          <w:rFonts w:ascii="Times New Roman" w:hAnsi="Times New Roman" w:cs="Times New Roman"/>
        </w:rPr>
        <w:t>punctuated by one exceptionally high wave event that caused exponentially more resuspension, which appears to be the case in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w:t>
      </w:r>
      <w:r w:rsidR="00870602">
        <w:rPr>
          <w:rFonts w:ascii="Times New Roman" w:hAnsi="Times New Roman" w:cs="Times New Roman"/>
        </w:rPr>
        <w:t>wave</w:t>
      </w:r>
      <w:r w:rsidR="00870602" w:rsidRPr="003B287B">
        <w:rPr>
          <w:rFonts w:ascii="Times New Roman" w:hAnsi="Times New Roman" w:cs="Times New Roman"/>
        </w:rPr>
        <w:t xml:space="preserve"> </w:t>
      </w:r>
      <w:r w:rsidRPr="003B287B">
        <w:rPr>
          <w:rFonts w:ascii="Times New Roman" w:hAnsi="Times New Roman" w:cs="Times New Roman"/>
        </w:rPr>
        <w:t>events and depleted unti</w:t>
      </w:r>
      <w:r w:rsidR="00B978EC">
        <w:rPr>
          <w:rFonts w:ascii="Times New Roman" w:hAnsi="Times New Roman" w:cs="Times New Roman"/>
        </w:rPr>
        <w:t xml:space="preserve">l the following wet season. </w:t>
      </w:r>
      <w:r w:rsidR="005C1C74">
        <w:rPr>
          <w:rFonts w:ascii="Times New Roman" w:hAnsi="Times New Roman" w:cs="Times New Roman"/>
        </w:rPr>
        <w:t xml:space="preserve">A similar temporal pattern of terrigenous sediment </w:t>
      </w:r>
      <w:del w:id="486" w:author="Geography" w:date="2020-12-10T11:12:00Z">
        <w:r w:rsidR="005C1C74" w:rsidDel="00FD2845">
          <w:rPr>
            <w:rFonts w:ascii="Times New Roman" w:hAnsi="Times New Roman" w:cs="Times New Roman"/>
          </w:rPr>
          <w:delText xml:space="preserve">movement </w:delText>
        </w:r>
      </w:del>
      <w:ins w:id="487" w:author="Geography" w:date="2020-12-10T11:12:00Z">
        <w:r w:rsidR="00FD2845">
          <w:rPr>
            <w:rFonts w:ascii="Times New Roman" w:hAnsi="Times New Roman" w:cs="Times New Roman"/>
          </w:rPr>
          <w:t xml:space="preserve">accumulation and flushing </w:t>
        </w:r>
      </w:ins>
      <w:r w:rsidR="005C1C74">
        <w:rPr>
          <w:rFonts w:ascii="Times New Roman" w:hAnsi="Times New Roman" w:cs="Times New Roman"/>
        </w:rPr>
        <w:t>may be occurring over the northern reef. Mean 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w:t>
      </w:r>
      <w:del w:id="488" w:author="Geography" w:date="2020-12-10T11:13:00Z">
        <w:r w:rsidR="005C1C74" w:rsidDel="00FD2845">
          <w:rPr>
            <w:rFonts w:ascii="Times New Roman" w:hAnsi="Times New Roman" w:cs="Times New Roman"/>
          </w:rPr>
          <w:delText>appeared to be</w:delText>
        </w:r>
      </w:del>
      <w:ins w:id="489" w:author="Geography" w:date="2020-12-10T11:13:00Z">
        <w:r w:rsidR="00FD2845">
          <w:rPr>
            <w:rFonts w:ascii="Times New Roman" w:hAnsi="Times New Roman" w:cs="Times New Roman"/>
          </w:rPr>
          <w:t>were</w:t>
        </w:r>
      </w:ins>
      <w:r w:rsidR="005C1C74">
        <w:rPr>
          <w:rFonts w:ascii="Times New Roman" w:hAnsi="Times New Roman" w:cs="Times New Roman"/>
        </w:rPr>
        <w:t xml:space="preserv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xml:space="preserve">. This large </w:t>
      </w:r>
      <w:r w:rsidR="005C1C74" w:rsidRPr="003F47DF">
        <w:rPr>
          <w:rFonts w:ascii="Times New Roman" w:hAnsi="Times New Roman" w:cs="Times New Roman"/>
          <w:i/>
          <w:iCs/>
        </w:rPr>
        <w:t>SSY</w:t>
      </w:r>
      <w:r w:rsidR="005C1C74">
        <w:rPr>
          <w:rFonts w:ascii="Times New Roman" w:hAnsi="Times New Roman" w:cs="Times New Roman"/>
        </w:rPr>
        <w:t xml:space="preserve"> correlated with high sediment accumulation near the stream outlet (site 2A), indicating sediment was deposited on the seabed, which may have been reworked over the northern reef in later deployment periods</w:t>
      </w:r>
      <w:r w:rsidR="00F93B04">
        <w:rPr>
          <w:rFonts w:ascii="Times New Roman" w:hAnsi="Times New Roman" w:cs="Times New Roman"/>
        </w:rPr>
        <w:t>, as evidenced by the terrigenous accumulation on sediment pods</w:t>
      </w:r>
      <w:r w:rsidR="005C1C74">
        <w:rPr>
          <w:rFonts w:ascii="Times New Roman" w:hAnsi="Times New Roman" w:cs="Times New Roman"/>
        </w:rPr>
        <w:t>.</w:t>
      </w:r>
      <w:del w:id="490" w:author="Geography" w:date="2020-12-10T11:15:00Z">
        <w:r w:rsidR="00F93B04" w:rsidRPr="00F93B04" w:rsidDel="00FD2845">
          <w:rPr>
            <w:rFonts w:ascii="Times New Roman" w:hAnsi="Times New Roman" w:cs="Times New Roman"/>
          </w:rPr>
          <w:delText xml:space="preserve"> </w:delText>
        </w:r>
        <w:r w:rsidR="00F93B04" w:rsidDel="00FD2845">
          <w:rPr>
            <w:rFonts w:ascii="Times New Roman" w:hAnsi="Times New Roman" w:cs="Times New Roman"/>
          </w:rPr>
          <w:delText>O</w:delText>
        </w:r>
        <w:r w:rsidR="00F93B04" w:rsidRPr="003B287B" w:rsidDel="00FD2845">
          <w:rPr>
            <w:rFonts w:ascii="Times New Roman" w:hAnsi="Times New Roman" w:cs="Times New Roman"/>
          </w:rPr>
          <w:delText xml:space="preserve">ur data were too limited to further investigate </w:delText>
        </w:r>
        <w:r w:rsidR="00F93B04" w:rsidDel="00FD2845">
          <w:rPr>
            <w:rFonts w:ascii="Times New Roman" w:hAnsi="Times New Roman" w:cs="Times New Roman"/>
          </w:rPr>
          <w:delText>seasonal or interannual temporal variations.</w:delText>
        </w:r>
      </w:del>
    </w:p>
    <w:p w14:paraId="1D62D68A" w14:textId="77777777" w:rsidR="00B52647" w:rsidRPr="003B287B" w:rsidRDefault="00B52647" w:rsidP="003B287B">
      <w:pPr>
        <w:spacing w:after="0"/>
        <w:rPr>
          <w:rFonts w:ascii="Times New Roman" w:hAnsi="Times New Roman" w:cs="Times New Roman"/>
        </w:rPr>
      </w:pPr>
    </w:p>
    <w:p w14:paraId="114AA72B" w14:textId="03C4ED01" w:rsidR="007A6854" w:rsidRPr="003B287B" w:rsidRDefault="00ED4647" w:rsidP="003B287B">
      <w:pPr>
        <w:pStyle w:val="Heading2"/>
        <w:keepNext w:val="0"/>
        <w:keepLines w:val="0"/>
        <w:spacing w:before="0"/>
        <w:rPr>
          <w:rFonts w:ascii="Times New Roman" w:hAnsi="Times New Roman" w:cs="Times New Roman"/>
        </w:rPr>
      </w:pPr>
      <w:commentRangeStart w:id="491"/>
      <w:r>
        <w:rPr>
          <w:rFonts w:ascii="Times New Roman" w:hAnsi="Times New Roman" w:cs="Times New Roman"/>
        </w:rPr>
        <w:t>4.2</w:t>
      </w:r>
      <w:r w:rsidR="00570B3A" w:rsidRPr="003B287B">
        <w:rPr>
          <w:rFonts w:ascii="Times New Roman" w:hAnsi="Times New Roman" w:cs="Times New Roman"/>
        </w:rPr>
        <w:t xml:space="preserve"> Relationship between particle size, settling velocity, and spatial pattern of sediment accumulation</w:t>
      </w:r>
      <w:r w:rsidR="007A6854" w:rsidRPr="003B287B">
        <w:rPr>
          <w:rFonts w:ascii="Times New Roman" w:hAnsi="Times New Roman" w:cs="Times New Roman"/>
        </w:rPr>
        <w:t xml:space="preserve"> </w:t>
      </w:r>
    </w:p>
    <w:p w14:paraId="1A00FCF7" w14:textId="494D47C2" w:rsidR="004152F7" w:rsidRPr="003B287B" w:rsidRDefault="00570B3A" w:rsidP="003B287B">
      <w:pPr>
        <w:spacing w:after="0"/>
        <w:ind w:firstLine="720"/>
        <w:rPr>
          <w:rFonts w:ascii="Times New Roman" w:hAnsi="Times New Roman" w:cs="Times New Roman"/>
        </w:rPr>
      </w:pPr>
      <w:del w:id="492" w:author="Geography" w:date="2020-12-10T11:15:00Z">
        <w:r w:rsidRPr="003B287B" w:rsidDel="00FD2845">
          <w:rPr>
            <w:rFonts w:ascii="Times New Roman" w:hAnsi="Times New Roman" w:cs="Times New Roman"/>
          </w:rPr>
          <w:delText xml:space="preserve">The commonly observed decrease in </w:delText>
        </w:r>
      </w:del>
      <w:ins w:id="493" w:author="Geography" w:date="2020-12-10T11:15:00Z">
        <w:r w:rsidR="00FD2845">
          <w:rPr>
            <w:rFonts w:ascii="Times New Roman" w:hAnsi="Times New Roman" w:cs="Times New Roman"/>
          </w:rPr>
          <w:t>T</w:t>
        </w:r>
      </w:ins>
      <w:del w:id="494" w:author="Geography" w:date="2020-12-10T11:15:00Z">
        <w:r w:rsidRPr="003B287B" w:rsidDel="00FD2845">
          <w:rPr>
            <w:rFonts w:ascii="Times New Roman" w:hAnsi="Times New Roman" w:cs="Times New Roman"/>
          </w:rPr>
          <w:delText>t</w:delText>
        </w:r>
      </w:del>
      <w:r w:rsidRPr="003B287B">
        <w:rPr>
          <w:rFonts w:ascii="Times New Roman" w:hAnsi="Times New Roman" w:cs="Times New Roman"/>
        </w:rPr>
        <w:t xml:space="preserve">errigenous sediment accumulation </w:t>
      </w:r>
      <w:ins w:id="495" w:author="Geography" w:date="2020-12-10T11:15:00Z">
        <w:r w:rsidR="00FD2845">
          <w:rPr>
            <w:rFonts w:ascii="Times New Roman" w:hAnsi="Times New Roman" w:cs="Times New Roman"/>
          </w:rPr>
          <w:t xml:space="preserve">commonly decreases </w:t>
        </w:r>
      </w:ins>
      <w:r w:rsidRPr="003B287B">
        <w:rPr>
          <w:rFonts w:ascii="Times New Roman" w:hAnsi="Times New Roman" w:cs="Times New Roman"/>
        </w:rPr>
        <w:t>with distance from the outlet</w:t>
      </w:r>
      <w:r w:rsidR="001F7173">
        <w:rPr>
          <w:rFonts w:ascii="Times New Roman" w:hAnsi="Times New Roman" w:cs="Times New Roman"/>
        </w:rPr>
        <w:t xml:space="preserve"> </w:t>
      </w:r>
      <w:r w:rsidR="00DA01B6">
        <w:rPr>
          <w:rFonts w:ascii="Times New Roman" w:hAnsi="Times New Roman" w:cs="Times New Roman"/>
        </w:rPr>
        <w:t xml:space="preserve">of streams in small, tropical watersheds in low latitudes </w:t>
      </w:r>
      <w:r w:rsidR="001F7173">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001F7173">
        <w:rPr>
          <w:rFonts w:ascii="Times New Roman" w:hAnsi="Times New Roman" w:cs="Times New Roman"/>
        </w:rPr>
        <w:fldChar w:fldCharType="separate"/>
      </w:r>
      <w:r w:rsidR="00CD4D59" w:rsidRPr="00CD4D59">
        <w:rPr>
          <w:rFonts w:ascii="Times New Roman" w:hAnsi="Times New Roman" w:cs="Times New Roman"/>
          <w:noProof/>
        </w:rPr>
        <w:t>(DeMartini et al., 2013; Victor et al., 2006)</w:t>
      </w:r>
      <w:r w:rsidR="001F7173">
        <w:rPr>
          <w:rFonts w:ascii="Times New Roman" w:hAnsi="Times New Roman" w:cs="Times New Roman"/>
        </w:rPr>
        <w:fldChar w:fldCharType="end"/>
      </w:r>
      <w:ins w:id="496" w:author="Geography" w:date="2020-12-10T11:16:00Z">
        <w:r w:rsidR="00FD2845">
          <w:rPr>
            <w:rFonts w:ascii="Times New Roman" w:hAnsi="Times New Roman" w:cs="Times New Roman"/>
          </w:rPr>
          <w:t>.</w:t>
        </w:r>
      </w:ins>
      <w:r w:rsidRPr="003B287B">
        <w:rPr>
          <w:rFonts w:ascii="Times New Roman" w:hAnsi="Times New Roman" w:cs="Times New Roman"/>
        </w:rPr>
        <w:t xml:space="preserve"> </w:t>
      </w:r>
      <w:del w:id="497" w:author="Geography" w:date="2020-12-10T11:16:00Z">
        <w:r w:rsidRPr="003B287B" w:rsidDel="00FD2845">
          <w:rPr>
            <w:rFonts w:ascii="Times New Roman" w:hAnsi="Times New Roman" w:cs="Times New Roman"/>
          </w:rPr>
          <w:delText>may be due to the distribution of particle sizes discharged from the stream. It</w:delText>
        </w:r>
        <w:r w:rsidR="00467BF5" w:rsidRPr="003B287B" w:rsidDel="00FD2845">
          <w:rPr>
            <w:rFonts w:ascii="Times New Roman" w:hAnsi="Times New Roman" w:cs="Times New Roman"/>
          </w:rPr>
          <w:delText xml:space="preserve"> may be that sediment depos</w:delText>
        </w:r>
        <w:r w:rsidR="00800AD6" w:rsidDel="00FD2845">
          <w:rPr>
            <w:rFonts w:ascii="Times New Roman" w:hAnsi="Times New Roman" w:cs="Times New Roman"/>
          </w:rPr>
          <w:delText>ited</w:delText>
        </w:r>
        <w:r w:rsidR="00467BF5" w:rsidRPr="003B287B" w:rsidDel="00FD2845">
          <w:rPr>
            <w:rFonts w:ascii="Times New Roman" w:hAnsi="Times New Roman" w:cs="Times New Roman"/>
          </w:rPr>
          <w:delText xml:space="preserve"> near stream </w:delText>
        </w:r>
        <w:r w:rsidR="001F7173" w:rsidDel="00FD2845">
          <w:rPr>
            <w:rFonts w:ascii="Times New Roman" w:hAnsi="Times New Roman" w:cs="Times New Roman"/>
          </w:rPr>
          <w:delText>outlets</w:delText>
        </w:r>
        <w:r w:rsidR="00467BF5" w:rsidRPr="003B287B" w:rsidDel="00FD2845">
          <w:rPr>
            <w:rFonts w:ascii="Times New Roman" w:hAnsi="Times New Roman" w:cs="Times New Roman"/>
          </w:rPr>
          <w:delText xml:space="preserve"> is comprised of </w:delText>
        </w:r>
        <w:r w:rsidR="00DA01B6" w:rsidDel="00FD2845">
          <w:rPr>
            <w:rFonts w:ascii="Times New Roman" w:hAnsi="Times New Roman" w:cs="Times New Roman"/>
          </w:rPr>
          <w:delText xml:space="preserve">larger </w:delText>
        </w:r>
        <w:r w:rsidR="00467BF5" w:rsidRPr="003B287B" w:rsidDel="00FD2845">
          <w:rPr>
            <w:rFonts w:ascii="Times New Roman" w:hAnsi="Times New Roman" w:cs="Times New Roman"/>
          </w:rPr>
          <w:delText>particle sizes</w:delText>
        </w:r>
        <w:r w:rsidR="004152F7" w:rsidRPr="003B287B" w:rsidDel="00FD2845">
          <w:rPr>
            <w:rFonts w:ascii="Times New Roman" w:hAnsi="Times New Roman" w:cs="Times New Roman"/>
          </w:rPr>
          <w:delText xml:space="preserve"> </w:delText>
        </w:r>
        <w:r w:rsidR="00467BF5" w:rsidRPr="003B287B" w:rsidDel="00FD2845">
          <w:rPr>
            <w:rFonts w:ascii="Times New Roman" w:hAnsi="Times New Roman" w:cs="Times New Roman"/>
          </w:rPr>
          <w:delText xml:space="preserve">that </w:delText>
        </w:r>
        <w:r w:rsidR="004152F7" w:rsidRPr="003B287B" w:rsidDel="00FD2845">
          <w:rPr>
            <w:rFonts w:ascii="Times New Roman" w:hAnsi="Times New Roman" w:cs="Times New Roman"/>
          </w:rPr>
          <w:delText>allow</w:delText>
        </w:r>
        <w:r w:rsidR="00467BF5" w:rsidRPr="003B287B" w:rsidDel="00FD2845">
          <w:rPr>
            <w:rFonts w:ascii="Times New Roman" w:hAnsi="Times New Roman" w:cs="Times New Roman"/>
          </w:rPr>
          <w:delText xml:space="preserve"> settl</w:delText>
        </w:r>
        <w:r w:rsidR="004152F7" w:rsidRPr="003B287B" w:rsidDel="00FD2845">
          <w:rPr>
            <w:rFonts w:ascii="Times New Roman" w:hAnsi="Times New Roman" w:cs="Times New Roman"/>
          </w:rPr>
          <w:delText>ing</w:delText>
        </w:r>
        <w:r w:rsidR="00467BF5" w:rsidRPr="003B287B" w:rsidDel="00FD2845">
          <w:rPr>
            <w:rFonts w:ascii="Times New Roman" w:hAnsi="Times New Roman" w:cs="Times New Roman"/>
          </w:rPr>
          <w:delText xml:space="preserve"> before being advected out of the embayment</w:delText>
        </w:r>
        <w:r w:rsidR="00120BD7" w:rsidRPr="003B287B" w:rsidDel="00FD2845">
          <w:rPr>
            <w:rFonts w:ascii="Times New Roman" w:hAnsi="Times New Roman" w:cs="Times New Roman"/>
          </w:rPr>
          <w:delText xml:space="preserve">. </w:delText>
        </w:r>
      </w:del>
      <w:del w:id="498" w:author="Geography" w:date="2020-12-10T11:17:00Z">
        <w:r w:rsidR="00120BD7" w:rsidRPr="003B287B" w:rsidDel="00FD2845">
          <w:rPr>
            <w:rFonts w:ascii="Times New Roman" w:hAnsi="Times New Roman" w:cs="Times New Roman"/>
          </w:rPr>
          <w:delText>T</w:delText>
        </w:r>
      </w:del>
      <w:del w:id="499" w:author="Geography" w:date="2020-12-10T11:16:00Z">
        <w:r w:rsidR="00467BF5" w:rsidRPr="003B287B" w:rsidDel="00FD2845">
          <w:rPr>
            <w:rFonts w:ascii="Times New Roman" w:hAnsi="Times New Roman" w:cs="Times New Roman"/>
          </w:rPr>
          <w:delText>he potential for t</w:delText>
        </w:r>
      </w:del>
      <w:del w:id="500" w:author="Geography" w:date="2020-12-10T11:17:00Z">
        <w:r w:rsidR="00467BF5" w:rsidRPr="003B287B" w:rsidDel="00FD2845">
          <w:rPr>
            <w:rFonts w:ascii="Times New Roman" w:hAnsi="Times New Roman" w:cs="Times New Roman"/>
          </w:rPr>
          <w:delText>errigenous</w:delText>
        </w:r>
        <w:r w:rsidR="00120BD7" w:rsidRPr="003B287B" w:rsidDel="00FD2845">
          <w:rPr>
            <w:rFonts w:ascii="Times New Roman" w:hAnsi="Times New Roman" w:cs="Times New Roman"/>
          </w:rPr>
          <w:delText xml:space="preserve"> sediment deposition decreases with distance</w:delText>
        </w:r>
        <w:r w:rsidR="00467BF5" w:rsidRPr="003B287B" w:rsidDel="00FD2845">
          <w:rPr>
            <w:rFonts w:ascii="Times New Roman" w:hAnsi="Times New Roman" w:cs="Times New Roman"/>
          </w:rPr>
          <w:delText xml:space="preserve"> from the stream outlet as the </w:delText>
        </w:r>
        <w:r w:rsidR="00120BD7" w:rsidRPr="003B287B" w:rsidDel="00FD2845">
          <w:rPr>
            <w:rFonts w:ascii="Times New Roman" w:hAnsi="Times New Roman" w:cs="Times New Roman"/>
          </w:rPr>
          <w:delText xml:space="preserve">sediment </w:delText>
        </w:r>
        <w:r w:rsidR="00467BF5" w:rsidRPr="003B287B" w:rsidDel="00FD2845">
          <w:rPr>
            <w:rFonts w:ascii="Times New Roman" w:hAnsi="Times New Roman" w:cs="Times New Roman"/>
          </w:rPr>
          <w:delText xml:space="preserve">plume is depleted of larger particle sizes, leaving only silts and clays with </w:delText>
        </w:r>
        <w:r w:rsidR="00800AD6" w:rsidDel="00FD2845">
          <w:rPr>
            <w:rFonts w:ascii="Times New Roman" w:hAnsi="Times New Roman" w:cs="Times New Roman"/>
          </w:rPr>
          <w:delText xml:space="preserve">longer </w:delText>
        </w:r>
        <w:r w:rsidR="00467BF5" w:rsidRPr="003B287B" w:rsidDel="00FD2845">
          <w:rPr>
            <w:rFonts w:ascii="Times New Roman" w:hAnsi="Times New Roman" w:cs="Times New Roman"/>
          </w:rPr>
          <w:delText>settling times.</w:delText>
        </w:r>
        <w:r w:rsidR="00120BD7" w:rsidRPr="003B287B" w:rsidDel="00FD2845">
          <w:rPr>
            <w:rFonts w:ascii="Times New Roman" w:hAnsi="Times New Roman" w:cs="Times New Roman"/>
          </w:rPr>
          <w:delText xml:space="preserve"> Settling velocity strongly depends on particle size with large non-linear differences due to both grain size flocculation, as well as water properties including salinity and temperature</w:delText>
        </w:r>
        <w:r w:rsidR="004152F7" w:rsidRPr="003B287B" w:rsidDel="00FD2845">
          <w:rPr>
            <w:rFonts w:ascii="Times New Roman" w:hAnsi="Times New Roman" w:cs="Times New Roman"/>
          </w:rPr>
          <w:delText>,</w:delText>
        </w:r>
        <w:r w:rsidR="00120BD7" w:rsidRPr="003B287B" w:rsidDel="00FD2845">
          <w:rPr>
            <w:rFonts w:ascii="Times New Roman" w:hAnsi="Times New Roman" w:cs="Times New Roman"/>
          </w:rPr>
          <w:delText xml:space="preserve"> which vary in a mixed freshwater/seawater plume and strongly influence settling velocity. </w:delText>
        </w:r>
        <w:r w:rsidR="00AE13A5" w:rsidDel="00FD2845">
          <w:rPr>
            <w:rFonts w:ascii="Times New Roman" w:hAnsi="Times New Roman" w:cs="Times New Roman"/>
          </w:rPr>
          <w:delText xml:space="preserve">Further research on particle size distributions of </w:delText>
        </w:r>
        <w:r w:rsidR="00AE13A5" w:rsidRPr="00800AD6" w:rsidDel="00FD2845">
          <w:rPr>
            <w:rFonts w:ascii="Times New Roman" w:hAnsi="Times New Roman" w:cs="Times New Roman"/>
            <w:i/>
            <w:iCs/>
          </w:rPr>
          <w:delText>SSY</w:delText>
        </w:r>
        <w:r w:rsidR="00AE13A5" w:rsidDel="00FD2845">
          <w:rPr>
            <w:rFonts w:ascii="Times New Roman" w:hAnsi="Times New Roman" w:cs="Times New Roman"/>
          </w:rPr>
          <w:delText xml:space="preserve"> from the watershed and accumulation on the reef are needed to understand these processes.</w:delText>
        </w:r>
      </w:del>
    </w:p>
    <w:p w14:paraId="295626D1" w14:textId="657DEDA7"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w:t>
      </w:r>
      <w:r w:rsidR="00ED4647">
        <w:rPr>
          <w:rFonts w:ascii="Times New Roman" w:hAnsi="Times New Roman" w:cs="Times New Roman"/>
        </w:rPr>
        <w:t>d</w:t>
      </w:r>
      <w:r w:rsidRPr="003B287B">
        <w:rPr>
          <w:rFonts w:ascii="Times New Roman" w:hAnsi="Times New Roman" w:cs="Times New Roman"/>
        </w:rPr>
        <w:t xml:space="preserve"> the plume travel</w:t>
      </w:r>
      <w:r w:rsidR="00ED4647">
        <w:rPr>
          <w:rFonts w:ascii="Times New Roman" w:hAnsi="Times New Roman" w:cs="Times New Roman"/>
        </w:rPr>
        <w:t>ed</w:t>
      </w:r>
      <w:r w:rsidRPr="003B287B">
        <w:rPr>
          <w:rFonts w:ascii="Times New Roman" w:hAnsi="Times New Roman" w:cs="Times New Roman"/>
        </w:rPr>
        <w:t xml:space="preserve"> from the stream outlet to the fore</w:t>
      </w:r>
      <w:r w:rsidR="00DA01B6">
        <w:rPr>
          <w:rFonts w:ascii="Times New Roman" w:hAnsi="Times New Roman" w:cs="Times New Roman"/>
        </w:rPr>
        <w:t xml:space="preserve"> </w:t>
      </w:r>
      <w:r w:rsidRPr="003B287B">
        <w:rPr>
          <w:rFonts w:ascii="Times New Roman" w:hAnsi="Times New Roman" w:cs="Times New Roman"/>
        </w:rPr>
        <w:t>reef within 15-30 min, though residence times of the underlying seawater are likely greater than 1 hr under calm conditions</w:t>
      </w:r>
      <w:r w:rsidR="00987422" w:rsidRPr="003B287B">
        <w:rPr>
          <w:rFonts w:ascii="Times New Roman" w:hAnsi="Times New Roman" w:cs="Times New Roman"/>
        </w:rPr>
        <w:t xml:space="preserve"> </w:t>
      </w:r>
      <w:r w:rsidR="00800AD6">
        <w:rPr>
          <w:rFonts w:ascii="Times New Roman" w:hAnsi="Times New Roman" w:cs="Times New Roman"/>
        </w:rPr>
        <w:fldChar w:fldCharType="begin" w:fldLock="1"/>
      </w:r>
      <w:r w:rsidR="00800AD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800AD6">
        <w:rPr>
          <w:rFonts w:ascii="Times New Roman" w:hAnsi="Times New Roman" w:cs="Times New Roman"/>
        </w:rPr>
        <w:fldChar w:fldCharType="separate"/>
      </w:r>
      <w:r w:rsidR="00800AD6" w:rsidRPr="00800AD6">
        <w:rPr>
          <w:rFonts w:ascii="Times New Roman" w:hAnsi="Times New Roman" w:cs="Times New Roman"/>
          <w:noProof/>
        </w:rPr>
        <w:t>(C. D. Storlazzi et al., 2018)</w:t>
      </w:r>
      <w:r w:rsidR="00800AD6">
        <w:rPr>
          <w:rFonts w:ascii="Times New Roman" w:hAnsi="Times New Roman" w:cs="Times New Roman"/>
        </w:rPr>
        <w:fldChar w:fldCharType="end"/>
      </w:r>
      <w:r w:rsidR="00800AD6">
        <w:rPr>
          <w:rFonts w:ascii="Times New Roman" w:hAnsi="Times New Roman" w:cs="Times New Roman"/>
        </w:rPr>
        <w:t xml:space="preserve">. </w:t>
      </w:r>
      <w:r w:rsidR="00B2597C">
        <w:rPr>
          <w:rFonts w:ascii="Times New Roman" w:hAnsi="Times New Roman" w:cs="Times New Roman"/>
        </w:rPr>
        <w:t>T</w:t>
      </w:r>
      <w:del w:id="501" w:author="Geography" w:date="2020-12-10T11:17:00Z">
        <w:r w:rsidR="00B2597C" w:rsidDel="00FD2845">
          <w:rPr>
            <w:rFonts w:ascii="Times New Roman" w:hAnsi="Times New Roman" w:cs="Times New Roman"/>
          </w:rPr>
          <w:delText>his illustrate</w:delText>
        </w:r>
        <w:r w:rsidR="00ED4647" w:rsidDel="00FD2845">
          <w:rPr>
            <w:rFonts w:ascii="Times New Roman" w:hAnsi="Times New Roman" w:cs="Times New Roman"/>
          </w:rPr>
          <w:delText>d</w:delText>
        </w:r>
        <w:r w:rsidR="00B2597C" w:rsidDel="00FD2845">
          <w:rPr>
            <w:rFonts w:ascii="Times New Roman" w:hAnsi="Times New Roman" w:cs="Times New Roman"/>
          </w:rPr>
          <w:delText xml:space="preserve"> t</w:delText>
        </w:r>
      </w:del>
      <w:r w:rsidR="00B2597C">
        <w:rPr>
          <w:rFonts w:ascii="Times New Roman" w:hAnsi="Times New Roman" w:cs="Times New Roman"/>
        </w:rPr>
        <w:t xml:space="preserve">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r w:rsidR="00800AD6">
        <w:rPr>
          <w:rFonts w:ascii="Times New Roman" w:hAnsi="Times New Roman" w:cs="Times New Roman"/>
        </w:rPr>
        <w:t xml:space="preserve">velocity of the </w:t>
      </w:r>
      <w:r w:rsidR="00B2597C" w:rsidRPr="009C7F0B">
        <w:rPr>
          <w:rFonts w:ascii="Times New Roman" w:hAnsi="Times New Roman" w:cs="Times New Roman"/>
        </w:rPr>
        <w:t>plume</w:t>
      </w:r>
      <w:r w:rsidR="00ED4647">
        <w:rPr>
          <w:rFonts w:ascii="Times New Roman" w:hAnsi="Times New Roman" w:cs="Times New Roman"/>
        </w:rPr>
        <w:t>.</w:t>
      </w:r>
      <w:r w:rsidR="00B2597C" w:rsidRPr="009C7F0B">
        <w:rPr>
          <w:rFonts w:ascii="Times New Roman" w:hAnsi="Times New Roman" w:cs="Times New Roman"/>
        </w:rPr>
        <w:t xml:space="preserve"> </w:t>
      </w:r>
      <w:r w:rsidR="00ED4647">
        <w:rPr>
          <w:rFonts w:ascii="Times New Roman" w:hAnsi="Times New Roman" w:cs="Times New Roman"/>
        </w:rPr>
        <w:t>In the field</w:t>
      </w:r>
      <w:r w:rsidR="00DA01B6">
        <w:rPr>
          <w:rFonts w:ascii="Times New Roman" w:hAnsi="Times New Roman" w:cs="Times New Roman"/>
        </w:rPr>
        <w:t>,</w:t>
      </w:r>
      <w:r w:rsidR="00ED4647">
        <w:rPr>
          <w:rFonts w:ascii="Times New Roman" w:hAnsi="Times New Roman" w:cs="Times New Roman"/>
        </w:rPr>
        <w:t xml:space="preserve"> the plume </w:t>
      </w:r>
      <w:r w:rsidR="00DA01B6">
        <w:rPr>
          <w:rFonts w:ascii="Times New Roman" w:hAnsi="Times New Roman" w:cs="Times New Roman"/>
        </w:rPr>
        <w:t xml:space="preserve">was observed </w:t>
      </w:r>
      <w:r w:rsidR="00B2597C" w:rsidRPr="009C7F0B">
        <w:rPr>
          <w:rFonts w:ascii="Times New Roman" w:hAnsi="Times New Roman" w:cs="Times New Roman"/>
        </w:rPr>
        <w:t>mov</w:t>
      </w:r>
      <w:r w:rsidR="00ED4647">
        <w:rPr>
          <w:rFonts w:ascii="Times New Roman" w:hAnsi="Times New Roman" w:cs="Times New Roman"/>
        </w:rPr>
        <w:t>ing</w:t>
      </w:r>
      <w:r w:rsidR="00B2597C" w:rsidRPr="009C7F0B">
        <w:rPr>
          <w:rFonts w:ascii="Times New Roman" w:hAnsi="Times New Roman" w:cs="Times New Roman"/>
        </w:rPr>
        <w:t xml:space="preserve"> over the dense</w:t>
      </w:r>
      <w:r w:rsidR="00ED4647">
        <w:rPr>
          <w:rFonts w:ascii="Times New Roman" w:hAnsi="Times New Roman" w:cs="Times New Roman"/>
        </w:rPr>
        <w:t>r</w:t>
      </w:r>
      <w:r w:rsidR="00B2597C" w:rsidRPr="009C7F0B">
        <w:rPr>
          <w:rFonts w:ascii="Times New Roman" w:hAnsi="Times New Roman" w:cs="Times New Roman"/>
        </w:rPr>
        <w:t xml:space="preserve"> seawater in a thin, sediment-rich surface layer approximately 10-25 cm </w:t>
      </w:r>
      <w:r w:rsidR="00DA01B6">
        <w:rPr>
          <w:rFonts w:ascii="Times New Roman" w:hAnsi="Times New Roman" w:cs="Times New Roman"/>
        </w:rPr>
        <w:t>thick</w:t>
      </w:r>
      <w:r w:rsidR="00DA01B6" w:rsidRPr="009C7F0B">
        <w:rPr>
          <w:rFonts w:ascii="Times New Roman" w:hAnsi="Times New Roman" w:cs="Times New Roman"/>
        </w:rPr>
        <w:t xml:space="preserve"> </w:t>
      </w:r>
      <w:r w:rsidR="00B2597C" w:rsidRPr="009C7F0B">
        <w:rPr>
          <w:rFonts w:ascii="Times New Roman" w:hAnsi="Times New Roman" w:cs="Times New Roman"/>
        </w:rPr>
        <w:t>(</w:t>
      </w:r>
      <w:r w:rsidR="00DA01B6" w:rsidRPr="009C7F0B">
        <w:rPr>
          <w:rFonts w:ascii="Times New Roman" w:hAnsi="Times New Roman" w:cs="Times New Roman"/>
        </w:rPr>
        <w:fldChar w:fldCharType="begin"/>
      </w:r>
      <w:r w:rsidR="00DA01B6" w:rsidRPr="009C7F0B">
        <w:rPr>
          <w:rFonts w:ascii="Times New Roman" w:hAnsi="Times New Roman" w:cs="Times New Roman"/>
        </w:rPr>
        <w:instrText xml:space="preserve"> REF _Ref447092869 \h </w:instrText>
      </w:r>
      <w:r w:rsidR="00DA01B6" w:rsidRPr="009C7F0B">
        <w:rPr>
          <w:rFonts w:ascii="Times New Roman" w:hAnsi="Times New Roman" w:cs="Times New Roman"/>
        </w:rPr>
      </w:r>
      <w:r w:rsidR="00DA01B6" w:rsidRPr="009C7F0B">
        <w:rPr>
          <w:rFonts w:ascii="Times New Roman" w:hAnsi="Times New Roman" w:cs="Times New Roman"/>
        </w:rPr>
        <w:fldChar w:fldCharType="separate"/>
      </w:r>
      <w:r w:rsidR="00DA01B6" w:rsidRPr="009C7F0B">
        <w:rPr>
          <w:rFonts w:ascii="Times New Roman" w:hAnsi="Times New Roman" w:cs="Times New Roman"/>
        </w:rPr>
        <w:t xml:space="preserve">Figure </w:t>
      </w:r>
      <w:r w:rsidR="00DA01B6" w:rsidRPr="009C7F0B">
        <w:rPr>
          <w:rFonts w:ascii="Times New Roman" w:hAnsi="Times New Roman" w:cs="Times New Roman"/>
          <w:noProof/>
        </w:rPr>
        <w:t>4</w:t>
      </w:r>
      <w:r w:rsidR="00DA01B6" w:rsidRPr="009C7F0B">
        <w:rPr>
          <w:rFonts w:ascii="Times New Roman" w:hAnsi="Times New Roman" w:cs="Times New Roman"/>
        </w:rPr>
        <w:fldChar w:fldCharType="end"/>
      </w:r>
      <w:r w:rsidR="00DA01B6">
        <w:rPr>
          <w:rFonts w:ascii="Times New Roman" w:hAnsi="Times New Roman" w:cs="Times New Roman"/>
        </w:rPr>
        <w:t>e-g</w:t>
      </w:r>
      <w:r w:rsidR="00B2597C" w:rsidRPr="009C7F0B">
        <w:rPr>
          <w:rFonts w:ascii="Times New Roman" w:hAnsi="Times New Roman" w:cs="Times New Roman"/>
        </w:rPr>
        <w:t>).</w:t>
      </w:r>
      <w:r w:rsidR="00B2597C">
        <w:rPr>
          <w:rFonts w:ascii="Times New Roman" w:hAnsi="Times New Roman" w:cs="Times New Roman"/>
        </w:rPr>
        <w:t xml:space="preserve"> </w:t>
      </w:r>
      <w:r w:rsidR="00ED4647" w:rsidRPr="003B287B">
        <w:rPr>
          <w:rFonts w:ascii="Times New Roman" w:hAnsi="Times New Roman" w:cs="Times New Roman"/>
        </w:rPr>
        <w:t xml:space="preserve">Under calm conditions, Stokes settling velocity of </w:t>
      </w:r>
      <w:r w:rsidR="00DA01B6">
        <w:rPr>
          <w:rFonts w:ascii="Times New Roman" w:hAnsi="Times New Roman" w:cs="Times New Roman"/>
        </w:rPr>
        <w:t xml:space="preserve">volcaniclastic </w:t>
      </w:r>
      <w:r w:rsidR="00ED4647" w:rsidRPr="003B287B">
        <w:rPr>
          <w:rFonts w:ascii="Times New Roman" w:hAnsi="Times New Roman" w:cs="Times New Roman"/>
        </w:rPr>
        <w:t>clay/silt in seawater is roughly 0-0.5 cm/s</w:t>
      </w:r>
      <w:r w:rsidR="00ED4647">
        <w:rPr>
          <w:rFonts w:ascii="Times New Roman" w:hAnsi="Times New Roman" w:cs="Times New Roman"/>
        </w:rPr>
        <w:t xml:space="preserve">; </w:t>
      </w:r>
      <w:r w:rsidR="00ED4647"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manualFormatting":"Storlazzi et al. (2015)","plainTextFormattedCitation":"(Curt D. Storlazzi et al., 2015)","previouslyFormattedCitation":"(Curt D. Storlazzi et al., 2015)"},"properties":{"noteIndex":0},"schema":"https://github.com/citation-style-language/schema/raw/master/csl-citation.json"}</w:instrText>
      </w:r>
      <w:r w:rsidR="00ED4647" w:rsidRPr="003B287B">
        <w:rPr>
          <w:rFonts w:ascii="Times New Roman" w:hAnsi="Times New Roman" w:cs="Times New Roman"/>
        </w:rPr>
        <w:fldChar w:fldCharType="separate"/>
      </w:r>
      <w:r w:rsidR="00ED4647" w:rsidRPr="003B287B">
        <w:rPr>
          <w:rFonts w:ascii="Times New Roman" w:hAnsi="Times New Roman" w:cs="Times New Roman"/>
          <w:noProof/>
        </w:rPr>
        <w:t>Storlazzi et al. (2015)</w:t>
      </w:r>
      <w:r w:rsidR="00ED4647" w:rsidRPr="003B287B">
        <w:rPr>
          <w:rFonts w:ascii="Times New Roman" w:hAnsi="Times New Roman" w:cs="Times New Roman"/>
        </w:rPr>
        <w:fldChar w:fldCharType="end"/>
      </w:r>
      <w:r w:rsidR="00ED4647" w:rsidRPr="003B287B">
        <w:rPr>
          <w:rFonts w:ascii="Times New Roman" w:hAnsi="Times New Roman" w:cs="Times New Roman"/>
        </w:rPr>
        <w:t xml:space="preserve"> estimates settling time varies from 0.02 hr/m for coarse sands up to 1000 hr/m for clays. For depths of 1 m, settling time would be approximately 33 min for particle size 63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increasing to approximately 166 min for particle size 30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w:t>
      </w:r>
      <w:r w:rsidRPr="003B287B">
        <w:rPr>
          <w:rFonts w:ascii="Times New Roman" w:hAnsi="Times New Roman" w:cs="Times New Roman"/>
        </w:rPr>
        <w:t xml:space="preserve">Under these conditions, </w:t>
      </w:r>
      <w:r w:rsidR="004735E7">
        <w:rPr>
          <w:rFonts w:ascii="Times New Roman" w:hAnsi="Times New Roman" w:cs="Times New Roman"/>
        </w:rPr>
        <w:t>silt-sized sediment could have been deposited</w:t>
      </w:r>
      <w:r w:rsidRPr="003B287B">
        <w:rPr>
          <w:rFonts w:ascii="Times New Roman" w:hAnsi="Times New Roman" w:cs="Times New Roman"/>
        </w:rPr>
        <w:t xml:space="preserve"> over the whole northern reef</w:t>
      </w:r>
      <w:r w:rsidR="004735E7">
        <w:rPr>
          <w:rFonts w:ascii="Times New Roman" w:hAnsi="Times New Roman" w:cs="Times New Roman"/>
        </w:rPr>
        <w:t>,</w:t>
      </w:r>
      <w:r w:rsidRPr="003B287B">
        <w:rPr>
          <w:rFonts w:ascii="Times New Roman" w:hAnsi="Times New Roman" w:cs="Times New Roman"/>
        </w:rPr>
        <w:t xml:space="preserve"> but the largest particles which are most likely to be deposited on corals would </w:t>
      </w:r>
      <w:r w:rsidR="00AE13A5">
        <w:rPr>
          <w:rFonts w:ascii="Times New Roman" w:hAnsi="Times New Roman" w:cs="Times New Roman"/>
        </w:rPr>
        <w:t xml:space="preserve">likely </w:t>
      </w:r>
      <w:r w:rsidR="00DA01B6">
        <w:rPr>
          <w:rFonts w:ascii="Times New Roman" w:hAnsi="Times New Roman" w:cs="Times New Roman"/>
        </w:rPr>
        <w:t>settle out of the water column</w:t>
      </w:r>
      <w:r w:rsidRPr="003B287B">
        <w:rPr>
          <w:rFonts w:ascii="Times New Roman" w:hAnsi="Times New Roman" w:cs="Times New Roman"/>
        </w:rPr>
        <w:t xml:space="preserve"> before reaching the fore</w:t>
      </w:r>
      <w:r w:rsidR="00DA01B6">
        <w:rPr>
          <w:rFonts w:ascii="Times New Roman" w:hAnsi="Times New Roman" w:cs="Times New Roman"/>
        </w:rPr>
        <w:t xml:space="preserve"> </w:t>
      </w:r>
      <w:r w:rsidRPr="003B287B">
        <w:rPr>
          <w:rFonts w:ascii="Times New Roman" w:hAnsi="Times New Roman" w:cs="Times New Roman"/>
        </w:rPr>
        <w:t>ree</w:t>
      </w:r>
      <w:r w:rsidR="00987422" w:rsidRPr="003B287B">
        <w:rPr>
          <w:rFonts w:ascii="Times New Roman" w:hAnsi="Times New Roman" w:cs="Times New Roman"/>
        </w:rPr>
        <w:t xml:space="preserve">f. </w:t>
      </w:r>
      <w:r w:rsidR="00AE13A5">
        <w:rPr>
          <w:rFonts w:ascii="Times New Roman" w:hAnsi="Times New Roman" w:cs="Times New Roman"/>
        </w:rPr>
        <w:t>T</w:t>
      </w:r>
      <w:r w:rsidR="00987422" w:rsidRPr="003B287B">
        <w:rPr>
          <w:rFonts w:ascii="Times New Roman" w:hAnsi="Times New Roman" w:cs="Times New Roman"/>
        </w:rPr>
        <w:t>he smaller particles that could have</w:t>
      </w:r>
      <w:r w:rsidR="00AE13A5">
        <w:rPr>
          <w:rFonts w:ascii="Times New Roman" w:hAnsi="Times New Roman" w:cs="Times New Roman"/>
        </w:rPr>
        <w:t xml:space="preserve"> remained in suspension long enough to be advected over</w:t>
      </w:r>
      <w:r w:rsidR="00987422" w:rsidRPr="003B287B">
        <w:rPr>
          <w:rFonts w:ascii="Times New Roman" w:hAnsi="Times New Roman" w:cs="Times New Roman"/>
        </w:rPr>
        <w:t xml:space="preserve"> the fore</w:t>
      </w:r>
      <w:r w:rsidR="00DA01B6">
        <w:rPr>
          <w:rFonts w:ascii="Times New Roman" w:hAnsi="Times New Roman" w:cs="Times New Roman"/>
        </w:rPr>
        <w:t xml:space="preserve"> </w:t>
      </w:r>
      <w:r w:rsidR="00987422" w:rsidRPr="003B287B">
        <w:rPr>
          <w:rFonts w:ascii="Times New Roman" w:hAnsi="Times New Roman" w:cs="Times New Roman"/>
        </w:rPr>
        <w:t xml:space="preserve">reef are likely never deposited </w:t>
      </w:r>
      <w:r w:rsidR="00DA01B6">
        <w:rPr>
          <w:rFonts w:ascii="Times New Roman" w:hAnsi="Times New Roman" w:cs="Times New Roman"/>
        </w:rPr>
        <w:t xml:space="preserve">on the reef </w:t>
      </w:r>
      <w:r w:rsidR="00987422" w:rsidRPr="003B287B">
        <w:rPr>
          <w:rFonts w:ascii="Times New Roman" w:hAnsi="Times New Roman" w:cs="Times New Roman"/>
        </w:rPr>
        <w:t>given their slow settling velocities</w:t>
      </w:r>
      <w:r w:rsidR="00800AD6">
        <w:rPr>
          <w:rFonts w:ascii="Times New Roman" w:hAnsi="Times New Roman" w:cs="Times New Roman"/>
        </w:rPr>
        <w:t xml:space="preserve"> and increasing depth of the forereef</w:t>
      </w:r>
      <w:r w:rsidRPr="003B287B">
        <w:rPr>
          <w:rFonts w:ascii="Times New Roman" w:hAnsi="Times New Roman" w:cs="Times New Roman"/>
        </w:rPr>
        <w:t>.</w:t>
      </w:r>
      <w:r w:rsidR="001F7173">
        <w:rPr>
          <w:rFonts w:ascii="Times New Roman" w:hAnsi="Times New Roman" w:cs="Times New Roman"/>
        </w:rPr>
        <w:t xml:space="preserve"> </w:t>
      </w:r>
      <w:r w:rsidR="00DA01B6">
        <w:rPr>
          <w:rFonts w:ascii="Times New Roman" w:hAnsi="Times New Roman" w:cs="Times New Roman"/>
        </w:rPr>
        <w:t xml:space="preserve">Although </w:t>
      </w:r>
      <w:ins w:id="502" w:author="Geography" w:date="2020-12-10T11:19:00Z">
        <w:r w:rsidR="00FD2845">
          <w:rPr>
            <w:rFonts w:ascii="Times New Roman" w:hAnsi="Times New Roman" w:cs="Times New Roman"/>
          </w:rPr>
          <w:t xml:space="preserve">some </w:t>
        </w:r>
      </w:ins>
      <w:r w:rsidR="00AE13A5">
        <w:rPr>
          <w:rFonts w:ascii="Times New Roman" w:hAnsi="Times New Roman" w:cs="Times New Roman"/>
        </w:rPr>
        <w:t xml:space="preserve">sediment from the plume may not be </w:t>
      </w:r>
      <w:r w:rsidR="001F7173">
        <w:rPr>
          <w:rFonts w:ascii="Times New Roman" w:hAnsi="Times New Roman" w:cs="Times New Roman"/>
        </w:rPr>
        <w:t xml:space="preserve">directly </w:t>
      </w:r>
      <w:r w:rsidR="00AE13A5">
        <w:rPr>
          <w:rFonts w:ascii="Times New Roman" w:hAnsi="Times New Roman" w:cs="Times New Roman"/>
        </w:rPr>
        <w:t>deposited on the corals</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 xml:space="preserve">sediment in </w:t>
      </w:r>
      <w:ins w:id="503" w:author="Geography" w:date="2020-12-10T11:19:00Z">
        <w:r w:rsidR="00FD2845">
          <w:rPr>
            <w:rFonts w:ascii="Times New Roman" w:hAnsi="Times New Roman" w:cs="Times New Roman"/>
          </w:rPr>
          <w:t xml:space="preserve">the </w:t>
        </w:r>
      </w:ins>
      <w:r w:rsidRPr="003B287B">
        <w:rPr>
          <w:rFonts w:ascii="Times New Roman" w:hAnsi="Times New Roman" w:cs="Times New Roman"/>
        </w:rPr>
        <w:t>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polbul.2015.10.049","ISSN":"0025326X","author":[{"dropping-particle":"","family":"Jones","given":"Ross","non-dropping-particle":"","parse-names":false,"suffix":""},{"dropping-particle":"","family":"Bessell-Browne","given":"Pia","non-dropping-particle":"","parse-names":false,"suffix":""},{"dropping-particle":"","family":"Fisher","given":"Rebecca","non-dropping-particle":"","parse-names":false,"suffix":""},{"dropping-particle":"","family":"Klonowski","given":"Wojciech","non-dropping-particle":"","parse-names":false,"suffix":""},{"dropping-particle":"","family":"Slivkoff","given":"Matthew","non-dropping-particle":"","parse-names":false,"suffix":""}],"container-title":"Marine Pollution Bulletin","id":"ITEM-1","issue":"1","issued":{"date-parts":[["2015"]]},"page":"9-29","publisher":"Elsevier B.V.","title":"Assessing the impacts of sediments from dredging on corals","type":"article-journal","volume":"102"},"uris":["http://www.mendeley.com/documents/?uuid=23631791-7318-41f6-8643-5a3fd01cd361"]},{"id":"ITEM-2","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2","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Jones et al., 2015; Curt D. Storlazzi et al., 2015)","plainTextFormattedCitation":"(Jones et al., 2015; Curt D. Storlazzi et al., 2015)","previouslyFormattedCitation":"(Jones et al., 2015; Curt D. Storlazzi et al., 2015)"},"properties":{"noteIndex":0},"schema":"https://github.com/citation-style-language/schema/raw/master/csl-citation.json"}</w:instrText>
      </w:r>
      <w:r w:rsidRPr="003B287B">
        <w:rPr>
          <w:rFonts w:ascii="Times New Roman" w:hAnsi="Times New Roman" w:cs="Times New Roman"/>
        </w:rPr>
        <w:fldChar w:fldCharType="separate"/>
      </w:r>
      <w:r w:rsidR="00CE0924" w:rsidRPr="00CE0924">
        <w:rPr>
          <w:rFonts w:ascii="Times New Roman" w:hAnsi="Times New Roman" w:cs="Times New Roman"/>
          <w:noProof/>
        </w:rPr>
        <w:t>(Jones et al., 2015; Curt D. Storlazzi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commentRangeEnd w:id="491"/>
      <w:r w:rsidR="00A85E8D">
        <w:rPr>
          <w:rStyle w:val="CommentReference"/>
          <w:rFonts w:asciiTheme="minorHAnsi" w:hAnsiTheme="minorHAnsi"/>
        </w:rPr>
        <w:commentReference w:id="491"/>
      </w:r>
    </w:p>
    <w:p w14:paraId="18FA2CA9" w14:textId="44A56F35" w:rsidR="00483684" w:rsidRDefault="00FD2845" w:rsidP="00483684">
      <w:pPr>
        <w:spacing w:after="0"/>
        <w:ind w:firstLine="720"/>
        <w:rPr>
          <w:rFonts w:ascii="Times New Roman" w:hAnsi="Times New Roman" w:cs="Times New Roman"/>
        </w:rPr>
      </w:pPr>
      <w:ins w:id="504" w:author="Geography" w:date="2020-12-10T11:19:00Z">
        <w:r>
          <w:rPr>
            <w:rFonts w:ascii="Times New Roman" w:hAnsi="Times New Roman" w:cs="Times New Roman"/>
          </w:rPr>
          <w:t>T</w:t>
        </w:r>
      </w:ins>
      <w:del w:id="505" w:author="Geography" w:date="2020-12-10T11:19:00Z">
        <w:r w:rsidR="00483684" w:rsidDel="00FD2845">
          <w:rPr>
            <w:rFonts w:ascii="Times New Roman" w:hAnsi="Times New Roman" w:cs="Times New Roman"/>
          </w:rPr>
          <w:delText>Although t</w:delText>
        </w:r>
      </w:del>
      <w:r w:rsidR="00483684">
        <w:rPr>
          <w:rFonts w:ascii="Times New Roman" w:hAnsi="Times New Roman" w:cs="Times New Roman"/>
        </w:rPr>
        <w:t>he sediment plume from the stream</w:t>
      </w:r>
      <w:del w:id="506" w:author="Geography" w:date="2020-12-10T11:19:00Z">
        <w:r w:rsidR="00483684" w:rsidDel="00FD2845">
          <w:rPr>
            <w:rFonts w:ascii="Times New Roman" w:hAnsi="Times New Roman" w:cs="Times New Roman"/>
          </w:rPr>
          <w:delText>, observed in the time-lapse photography</w:delText>
        </w:r>
      </w:del>
      <w:r w:rsidR="00483684">
        <w:rPr>
          <w:rFonts w:ascii="Times New Roman" w:hAnsi="Times New Roman" w:cs="Times New Roman"/>
        </w:rPr>
        <w:t xml:space="preserve"> (</w:t>
      </w:r>
      <w:r w:rsidR="00483684">
        <w:rPr>
          <w:rFonts w:ascii="Times New Roman" w:hAnsi="Times New Roman" w:cs="Times New Roman"/>
        </w:rPr>
        <w:fldChar w:fldCharType="begin"/>
      </w:r>
      <w:r w:rsidR="00483684">
        <w:rPr>
          <w:rFonts w:ascii="Times New Roman" w:hAnsi="Times New Roman" w:cs="Times New Roman"/>
        </w:rPr>
        <w:instrText xml:space="preserve"> REF _Ref447092869 \h </w:instrText>
      </w:r>
      <w:r w:rsidR="00483684">
        <w:rPr>
          <w:rFonts w:ascii="Times New Roman" w:hAnsi="Times New Roman" w:cs="Times New Roman"/>
        </w:rPr>
      </w:r>
      <w:r w:rsidR="00483684">
        <w:rPr>
          <w:rFonts w:ascii="Times New Roman" w:hAnsi="Times New Roman" w:cs="Times New Roman"/>
        </w:rPr>
        <w:fldChar w:fldCharType="separate"/>
      </w:r>
      <w:r w:rsidR="00483684" w:rsidRPr="003B287B">
        <w:rPr>
          <w:rFonts w:ascii="Times New Roman" w:hAnsi="Times New Roman" w:cs="Times New Roman"/>
        </w:rPr>
        <w:t xml:space="preserve">Figure </w:t>
      </w:r>
      <w:r w:rsidR="00483684" w:rsidRPr="003B287B">
        <w:rPr>
          <w:rFonts w:ascii="Times New Roman" w:hAnsi="Times New Roman" w:cs="Times New Roman"/>
          <w:noProof/>
        </w:rPr>
        <w:t>4</w:t>
      </w:r>
      <w:r w:rsidR="00483684">
        <w:rPr>
          <w:rFonts w:ascii="Times New Roman" w:hAnsi="Times New Roman" w:cs="Times New Roman"/>
        </w:rPr>
        <w:fldChar w:fldCharType="end"/>
      </w:r>
      <w:r w:rsidR="00483684">
        <w:rPr>
          <w:rFonts w:ascii="Times New Roman" w:hAnsi="Times New Roman" w:cs="Times New Roman"/>
        </w:rPr>
        <w:t xml:space="preserve">), </w:t>
      </w:r>
      <w:commentRangeStart w:id="507"/>
      <w:del w:id="508" w:author="Geography" w:date="2020-12-10T11:20:00Z">
        <w:r w:rsidR="00483684" w:rsidDel="00FD2845">
          <w:rPr>
            <w:rFonts w:ascii="Times New Roman" w:hAnsi="Times New Roman" w:cs="Times New Roman"/>
          </w:rPr>
          <w:delText>moved independently</w:delText>
        </w:r>
        <w:commentRangeEnd w:id="507"/>
        <w:r w:rsidDel="00FD2845">
          <w:rPr>
            <w:rStyle w:val="CommentReference"/>
            <w:rFonts w:asciiTheme="minorHAnsi" w:hAnsiTheme="minorHAnsi"/>
          </w:rPr>
          <w:commentReference w:id="507"/>
        </w:r>
      </w:del>
      <w:ins w:id="509" w:author="Geography" w:date="2020-12-10T11:20:00Z">
        <w:r>
          <w:rPr>
            <w:rFonts w:ascii="Times New Roman" w:hAnsi="Times New Roman" w:cs="Times New Roman"/>
          </w:rPr>
          <w:t>had a higher velocity than the</w:t>
        </w:r>
      </w:ins>
      <w:del w:id="510" w:author="Geography" w:date="2020-12-10T11:20:00Z">
        <w:r w:rsidR="00483684" w:rsidDel="00FD2845">
          <w:rPr>
            <w:rFonts w:ascii="Times New Roman" w:hAnsi="Times New Roman" w:cs="Times New Roman"/>
          </w:rPr>
          <w:delText xml:space="preserve"> of</w:delText>
        </w:r>
      </w:del>
      <w:r w:rsidR="00483684">
        <w:rPr>
          <w:rFonts w:ascii="Times New Roman" w:hAnsi="Times New Roman" w:cs="Times New Roman"/>
        </w:rPr>
        <w:t xml:space="preserve"> underlying seawater, </w:t>
      </w:r>
      <w:ins w:id="511" w:author="Geography" w:date="2020-12-10T11:20:00Z">
        <w:r>
          <w:rPr>
            <w:rFonts w:ascii="Times New Roman" w:hAnsi="Times New Roman" w:cs="Times New Roman"/>
          </w:rPr>
          <w:t xml:space="preserve">but </w:t>
        </w:r>
      </w:ins>
      <w:r w:rsidR="00483684">
        <w:rPr>
          <w:rFonts w:ascii="Times New Roman" w:hAnsi="Times New Roman" w:cs="Times New Roman"/>
        </w:rPr>
        <w:t>t</w:t>
      </w:r>
      <w:r w:rsidR="00483684" w:rsidRPr="003B287B">
        <w:rPr>
          <w:rFonts w:ascii="Times New Roman" w:hAnsi="Times New Roman" w:cs="Times New Roman"/>
        </w:rPr>
        <w:t xml:space="preserve">he spatial distribution of </w:t>
      </w:r>
      <w:ins w:id="512" w:author="Geography" w:date="2020-12-10T11:21:00Z">
        <w:r>
          <w:rPr>
            <w:rFonts w:ascii="Times New Roman" w:hAnsi="Times New Roman" w:cs="Times New Roman"/>
          </w:rPr>
          <w:t xml:space="preserve">net </w:t>
        </w:r>
      </w:ins>
      <w:r w:rsidR="00483684" w:rsidRPr="003B287B">
        <w:rPr>
          <w:rFonts w:ascii="Times New Roman" w:hAnsi="Times New Roman" w:cs="Times New Roman"/>
        </w:rPr>
        <w:t>sediment accumulat</w:t>
      </w:r>
      <w:r w:rsidR="00483684">
        <w:rPr>
          <w:rFonts w:ascii="Times New Roman" w:hAnsi="Times New Roman" w:cs="Times New Roman"/>
        </w:rPr>
        <w:t xml:space="preserve">ion </w:t>
      </w:r>
      <w:del w:id="513" w:author="Geography" w:date="2020-12-10T11:21:00Z">
        <w:r w:rsidR="00483684" w:rsidDel="00FD2845">
          <w:rPr>
            <w:rFonts w:ascii="Times New Roman" w:hAnsi="Times New Roman" w:cs="Times New Roman"/>
          </w:rPr>
          <w:delText xml:space="preserve">on sediment pods </w:delText>
        </w:r>
      </w:del>
      <w:r w:rsidR="00483684">
        <w:rPr>
          <w:rFonts w:ascii="Times New Roman" w:hAnsi="Times New Roman" w:cs="Times New Roman"/>
        </w:rPr>
        <w:t>corresponded with spatial</w:t>
      </w:r>
      <w:del w:id="514" w:author="Geography" w:date="2020-12-10T11:21:00Z">
        <w:r w:rsidR="00483684" w:rsidDel="00FD2845">
          <w:rPr>
            <w:rFonts w:ascii="Times New Roman" w:hAnsi="Times New Roman" w:cs="Times New Roman"/>
          </w:rPr>
          <w:delText>ly</w:delText>
        </w:r>
      </w:del>
      <w:r w:rsidR="00483684">
        <w:rPr>
          <w:rFonts w:ascii="Times New Roman" w:hAnsi="Times New Roman" w:cs="Times New Roman"/>
        </w:rPr>
        <w:t xml:space="preserve"> </w:t>
      </w:r>
      <w:del w:id="515" w:author="Geography" w:date="2020-12-10T11:21:00Z">
        <w:r w:rsidR="00483684" w:rsidDel="00FD2845">
          <w:rPr>
            <w:rFonts w:ascii="Times New Roman" w:hAnsi="Times New Roman" w:cs="Times New Roman"/>
          </w:rPr>
          <w:delText xml:space="preserve">distributed </w:delText>
        </w:r>
      </w:del>
      <w:r w:rsidR="00483684">
        <w:rPr>
          <w:rFonts w:ascii="Times New Roman" w:hAnsi="Times New Roman" w:cs="Times New Roman"/>
        </w:rPr>
        <w:t xml:space="preserve">patterns of water residence time described by </w:t>
      </w:r>
      <w:r w:rsidR="00483684">
        <w:rPr>
          <w:rFonts w:ascii="Times New Roman" w:hAnsi="Times New Roman" w:cs="Times New Roman"/>
        </w:rPr>
        <w:fldChar w:fldCharType="begin" w:fldLock="1"/>
      </w:r>
      <w:r w:rsidR="00137DE0">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483684">
        <w:rPr>
          <w:rFonts w:ascii="Times New Roman" w:hAnsi="Times New Roman" w:cs="Times New Roman"/>
        </w:rPr>
        <w:fldChar w:fldCharType="separate"/>
      </w:r>
      <w:r w:rsidR="00800AD6" w:rsidRPr="00800AD6">
        <w:rPr>
          <w:rFonts w:ascii="Times New Roman" w:hAnsi="Times New Roman" w:cs="Times New Roman"/>
          <w:noProof/>
        </w:rPr>
        <w:t xml:space="preserve">Storlazzi et al., </w:t>
      </w:r>
      <w:r w:rsidR="00800AD6">
        <w:rPr>
          <w:rFonts w:ascii="Times New Roman" w:hAnsi="Times New Roman" w:cs="Times New Roman"/>
          <w:noProof/>
        </w:rPr>
        <w:t>(</w:t>
      </w:r>
      <w:r w:rsidR="00800AD6" w:rsidRPr="00800AD6">
        <w:rPr>
          <w:rFonts w:ascii="Times New Roman" w:hAnsi="Times New Roman" w:cs="Times New Roman"/>
          <w:noProof/>
        </w:rPr>
        <w:t>2018)</w:t>
      </w:r>
      <w:r w:rsidR="00483684">
        <w:rPr>
          <w:rFonts w:ascii="Times New Roman" w:hAnsi="Times New Roman" w:cs="Times New Roman"/>
        </w:rPr>
        <w:fldChar w:fldCharType="end"/>
      </w:r>
      <w:r w:rsidR="00483684" w:rsidRPr="003B287B">
        <w:rPr>
          <w:rFonts w:ascii="Times New Roman" w:hAnsi="Times New Roman" w:cs="Times New Roman"/>
        </w:rPr>
        <w:t>.</w:t>
      </w:r>
      <w:r w:rsidR="00483684">
        <w:rPr>
          <w:rFonts w:ascii="Times New Roman" w:hAnsi="Times New Roman" w:cs="Times New Roman"/>
        </w:rPr>
        <w:t xml:space="preserve"> Higher sediment accumulation on </w:t>
      </w:r>
      <w:r w:rsidR="00800AD6">
        <w:rPr>
          <w:rFonts w:ascii="Times New Roman" w:hAnsi="Times New Roman" w:cs="Times New Roman"/>
        </w:rPr>
        <w:t>SedPods</w:t>
      </w:r>
      <w:r w:rsidR="00483684">
        <w:rPr>
          <w:rFonts w:ascii="Times New Roman" w:hAnsi="Times New Roman" w:cs="Times New Roman"/>
        </w:rPr>
        <w:t xml:space="preserve"> was observed where water </w:t>
      </w:r>
      <w:ins w:id="516" w:author="Geography" w:date="2020-12-10T11:21:00Z">
        <w:r>
          <w:rPr>
            <w:rFonts w:ascii="Times New Roman" w:hAnsi="Times New Roman" w:cs="Times New Roman"/>
          </w:rPr>
          <w:t xml:space="preserve">velocities are lower and </w:t>
        </w:r>
      </w:ins>
      <w:r w:rsidR="00483684">
        <w:rPr>
          <w:rFonts w:ascii="Times New Roman" w:hAnsi="Times New Roman" w:cs="Times New Roman"/>
        </w:rPr>
        <w:t>residence time</w:t>
      </w:r>
      <w:ins w:id="517" w:author="Geography" w:date="2020-12-10T11:21:00Z">
        <w:r>
          <w:rPr>
            <w:rFonts w:ascii="Times New Roman" w:hAnsi="Times New Roman" w:cs="Times New Roman"/>
          </w:rPr>
          <w:t>s are</w:t>
        </w:r>
      </w:ins>
      <w:del w:id="518" w:author="Geography" w:date="2020-12-10T11:21:00Z">
        <w:r w:rsidR="00483684" w:rsidDel="00FD2845">
          <w:rPr>
            <w:rFonts w:ascii="Times New Roman" w:hAnsi="Times New Roman" w:cs="Times New Roman"/>
          </w:rPr>
          <w:delText xml:space="preserve"> was</w:delText>
        </w:r>
      </w:del>
      <w:r w:rsidR="00483684">
        <w:rPr>
          <w:rFonts w:ascii="Times New Roman" w:hAnsi="Times New Roman" w:cs="Times New Roman"/>
        </w:rPr>
        <w:t xml:space="preserve"> expected to be higher, </w:t>
      </w:r>
      <w:r w:rsidR="00403F27">
        <w:rPr>
          <w:rFonts w:ascii="Times New Roman" w:hAnsi="Times New Roman" w:cs="Times New Roman"/>
        </w:rPr>
        <w:t xml:space="preserve">such as </w:t>
      </w:r>
      <w:r w:rsidR="00483684">
        <w:rPr>
          <w:rFonts w:ascii="Times New Roman" w:hAnsi="Times New Roman" w:cs="Times New Roman"/>
        </w:rPr>
        <w:t xml:space="preserve">on the </w:t>
      </w:r>
      <w:del w:id="519" w:author="Geography" w:date="2020-12-10T11:21:00Z">
        <w:r w:rsidR="00403F27" w:rsidDel="00FD2845">
          <w:rPr>
            <w:rFonts w:ascii="Times New Roman" w:hAnsi="Times New Roman" w:cs="Times New Roman"/>
          </w:rPr>
          <w:delText xml:space="preserve">more quiescent </w:delText>
        </w:r>
      </w:del>
      <w:r w:rsidR="00483684">
        <w:rPr>
          <w:rFonts w:ascii="Times New Roman" w:hAnsi="Times New Roman" w:cs="Times New Roman"/>
        </w:rPr>
        <w:t>northern reef, compared to the more energetic southern reef where water residence time was predicted to be low.</w:t>
      </w:r>
      <w:r w:rsidR="00483684" w:rsidRPr="003B287B">
        <w:rPr>
          <w:rFonts w:ascii="Times New Roman" w:hAnsi="Times New Roman" w:cs="Times New Roman"/>
        </w:rPr>
        <w:t xml:space="preserve">  </w:t>
      </w:r>
    </w:p>
    <w:p w14:paraId="74DDFD9A" w14:textId="59C926E7" w:rsidR="007A6854" w:rsidRPr="003B287B" w:rsidRDefault="007A6854" w:rsidP="003B287B">
      <w:pPr>
        <w:spacing w:after="0"/>
        <w:rPr>
          <w:rFonts w:ascii="Times New Roman" w:hAnsi="Times New Roman" w:cs="Times New Roman"/>
        </w:rPr>
      </w:pPr>
    </w:p>
    <w:p w14:paraId="2F692582" w14:textId="09517709"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3</w:t>
      </w:r>
      <w:r w:rsidRPr="003B287B">
        <w:rPr>
          <w:rFonts w:ascii="Times New Roman" w:hAnsi="Times New Roman" w:cs="Times New Roman"/>
        </w:rPr>
        <w:t xml:space="preserve"> Relating sediment accumulation</w:t>
      </w:r>
      <w:r w:rsidR="00021DF2">
        <w:rPr>
          <w:rFonts w:ascii="Times New Roman" w:hAnsi="Times New Roman" w:cs="Times New Roman"/>
        </w:rPr>
        <w:t xml:space="preserve"> rates</w:t>
      </w:r>
      <w:r w:rsidRPr="003B287B">
        <w:rPr>
          <w:rFonts w:ascii="Times New Roman" w:hAnsi="Times New Roman" w:cs="Times New Roman"/>
        </w:rPr>
        <w:t xml:space="preserve"> to coral health</w:t>
      </w:r>
    </w:p>
    <w:p w14:paraId="73B9D1DB" w14:textId="4DB4F6B0" w:rsidR="008F0101" w:rsidRPr="00B2597C" w:rsidRDefault="00812CDF" w:rsidP="00B2597C">
      <w:pPr>
        <w:spacing w:after="0"/>
        <w:ind w:firstLine="720"/>
        <w:rPr>
          <w:rFonts w:ascii="Times New Roman" w:hAnsi="Times New Roman" w:cs="Times New Roman"/>
        </w:rPr>
      </w:pPr>
      <w:r>
        <w:rPr>
          <w:rFonts w:ascii="Times New Roman" w:hAnsi="Times New Roman" w:cs="Times New Roman"/>
        </w:rPr>
        <w:t>S</w:t>
      </w:r>
      <w:r w:rsidR="00B52647" w:rsidRPr="003B287B">
        <w:rPr>
          <w:rFonts w:ascii="Times New Roman" w:hAnsi="Times New Roman" w:cs="Times New Roman"/>
        </w:rPr>
        <w:t>ediment accumulation</w:t>
      </w:r>
      <w:r w:rsidR="00021DF2">
        <w:rPr>
          <w:rFonts w:ascii="Times New Roman" w:hAnsi="Times New Roman" w:cs="Times New Roman"/>
        </w:rPr>
        <w:t xml:space="preserve"> rates</w:t>
      </w:r>
      <w:r w:rsidR="00B52647" w:rsidRPr="003B287B">
        <w:rPr>
          <w:rFonts w:ascii="Times New Roman" w:hAnsi="Times New Roman" w:cs="Times New Roman"/>
        </w:rPr>
        <w:t xml:space="preserve"> in sediment traps on the northern reef exceeded literature values for coral health impact thresholds during some periods (</w:t>
      </w:r>
      <w:r w:rsidR="00B52647" w:rsidRPr="003B287B">
        <w:rPr>
          <w:rFonts w:ascii="Times New Roman" w:hAnsi="Times New Roman" w:cs="Times New Roman"/>
        </w:rPr>
        <w:fldChar w:fldCharType="begin"/>
      </w:r>
      <w:r w:rsidR="00B52647" w:rsidRPr="003B287B">
        <w:rPr>
          <w:rFonts w:ascii="Times New Roman" w:hAnsi="Times New Roman" w:cs="Times New Roman"/>
        </w:rPr>
        <w:instrText xml:space="preserve"> REF _Ref446490686 \h </w:instrText>
      </w:r>
      <w:r w:rsidR="00B52647" w:rsidRPr="003B287B">
        <w:rPr>
          <w:rFonts w:ascii="Times New Roman" w:hAnsi="Times New Roman" w:cs="Times New Roman"/>
        </w:rPr>
      </w:r>
      <w:r w:rsidR="00B52647" w:rsidRPr="003B287B">
        <w:rPr>
          <w:rFonts w:ascii="Times New Roman" w:hAnsi="Times New Roman" w:cs="Times New Roman"/>
        </w:rPr>
        <w:fldChar w:fldCharType="separate"/>
      </w:r>
      <w:r w:rsidR="00B52647" w:rsidRPr="003B287B">
        <w:rPr>
          <w:rFonts w:ascii="Times New Roman" w:hAnsi="Times New Roman" w:cs="Times New Roman"/>
        </w:rPr>
        <w:t xml:space="preserve">Figure </w:t>
      </w:r>
      <w:r w:rsidR="00B52647" w:rsidRPr="003B287B">
        <w:rPr>
          <w:rFonts w:ascii="Times New Roman" w:hAnsi="Times New Roman" w:cs="Times New Roman"/>
          <w:noProof/>
        </w:rPr>
        <w:t>9</w:t>
      </w:r>
      <w:r w:rsidR="00B52647" w:rsidRPr="003B287B">
        <w:rPr>
          <w:rFonts w:ascii="Times New Roman" w:hAnsi="Times New Roman" w:cs="Times New Roman"/>
        </w:rPr>
        <w:fldChar w:fldCharType="end"/>
      </w:r>
      <w:r w:rsidR="00B52647" w:rsidRPr="003B287B">
        <w:rPr>
          <w:rFonts w:ascii="Times New Roman" w:hAnsi="Times New Roman" w:cs="Times New Roman"/>
        </w:rPr>
        <w:t xml:space="preserve">), indicating </w:t>
      </w:r>
      <w:ins w:id="520" w:author="Geography" w:date="2020-12-10T11:30:00Z">
        <w:r w:rsidR="00A85E8D">
          <w:rPr>
            <w:rFonts w:ascii="Times New Roman" w:hAnsi="Times New Roman" w:cs="Times New Roman"/>
          </w:rPr>
          <w:t xml:space="preserve">the potential for </w:t>
        </w:r>
      </w:ins>
      <w:r w:rsidR="00B52647" w:rsidRPr="003B287B">
        <w:rPr>
          <w:rFonts w:ascii="Times New Roman" w:hAnsi="Times New Roman" w:cs="Times New Roman"/>
        </w:rPr>
        <w:t xml:space="preserve">acute sediment stress on corals in those areas </w:t>
      </w:r>
      <w:r w:rsidR="00B52647"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00B52647" w:rsidRPr="003B287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00B52647" w:rsidRPr="003B287B">
        <w:rPr>
          <w:rFonts w:ascii="Times New Roman" w:hAnsi="Times New Roman" w:cs="Times New Roman"/>
        </w:rPr>
        <w:fldChar w:fldCharType="end"/>
      </w:r>
      <w:r w:rsidR="00B52647"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00B52647" w:rsidRPr="003B287B">
        <w:rPr>
          <w:rFonts w:ascii="Times New Roman" w:hAnsi="Times New Roman" w:cs="Times New Roman"/>
        </w:rPr>
        <w:t xml:space="preserve">3B) exceeded </w:t>
      </w:r>
      <w:r>
        <w:rPr>
          <w:rFonts w:ascii="Times New Roman" w:hAnsi="Times New Roman" w:cs="Times New Roman"/>
        </w:rPr>
        <w:t xml:space="preserve">coral </w:t>
      </w:r>
      <w:r w:rsidR="00B52647" w:rsidRPr="003B287B">
        <w:rPr>
          <w:rFonts w:ascii="Times New Roman" w:hAnsi="Times New Roman" w:cs="Times New Roman"/>
        </w:rPr>
        <w:t xml:space="preserve">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w:t>
      </w:r>
      <w:r w:rsidR="008F0101"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manualFormatting":"Storlazzi et al. (2015)","plainTextFormattedCitation":"(Curt D. Storlazzi et al., 2015)","previouslyFormattedCitation":"(Curt D. Storlazzi et al., 2015)"},"properties":{"noteIndex":0},"schema":"https://github.com/citation-style-language/schema/raw/master/csl-citation.json"}</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xml:space="preserve">) reduced photosynthetically active radiation by ~80% at depths of only 0.2-0.4 m. This suggests that sediment impacts on photosynthesis </w:t>
      </w:r>
      <w:del w:id="521" w:author="Geography" w:date="2020-12-10T11:30:00Z">
        <w:r w:rsidR="008F0101" w:rsidRPr="009C7F0B" w:rsidDel="00A85E8D">
          <w:rPr>
            <w:rFonts w:ascii="Times New Roman" w:hAnsi="Times New Roman" w:cs="Times New Roman"/>
          </w:rPr>
          <w:delText xml:space="preserve">are </w:delText>
        </w:r>
      </w:del>
      <w:ins w:id="522" w:author="Geography" w:date="2020-12-10T11:30:00Z">
        <w:r w:rsidR="00A85E8D">
          <w:rPr>
            <w:rFonts w:ascii="Times New Roman" w:hAnsi="Times New Roman" w:cs="Times New Roman"/>
          </w:rPr>
          <w:t>may be</w:t>
        </w:r>
        <w:r w:rsidR="00A85E8D" w:rsidRPr="009C7F0B">
          <w:rPr>
            <w:rFonts w:ascii="Times New Roman" w:hAnsi="Times New Roman" w:cs="Times New Roman"/>
          </w:rPr>
          <w:t xml:space="preserve"> </w:t>
        </w:r>
      </w:ins>
      <w:r w:rsidR="008F0101" w:rsidRPr="009C7F0B">
        <w:rPr>
          <w:rFonts w:ascii="Times New Roman" w:hAnsi="Times New Roman" w:cs="Times New Roman"/>
        </w:rPr>
        <w:t xml:space="preserve">more acute and common over the </w:t>
      </w:r>
      <w:r>
        <w:rPr>
          <w:rFonts w:ascii="Times New Roman" w:hAnsi="Times New Roman" w:cs="Times New Roman"/>
        </w:rPr>
        <w:t xml:space="preserve">more quiescent </w:t>
      </w:r>
      <w:r w:rsidR="008F0101" w:rsidRPr="009C7F0B">
        <w:rPr>
          <w:rFonts w:ascii="Times New Roman" w:hAnsi="Times New Roman" w:cs="Times New Roman"/>
        </w:rPr>
        <w:t xml:space="preserve">northern reef and near the channel, compared to the </w:t>
      </w:r>
      <w:r>
        <w:rPr>
          <w:rFonts w:ascii="Times New Roman" w:hAnsi="Times New Roman" w:cs="Times New Roman"/>
        </w:rPr>
        <w:t xml:space="preserve">more energetic </w:t>
      </w:r>
      <w:r w:rsidR="008F0101" w:rsidRPr="009C7F0B">
        <w:rPr>
          <w:rFonts w:ascii="Times New Roman" w:hAnsi="Times New Roman" w:cs="Times New Roman"/>
        </w:rPr>
        <w:t>southern reef</w:t>
      </w:r>
      <w:r w:rsidR="00021DF2" w:rsidRPr="00021DF2">
        <w:rPr>
          <w:rFonts w:ascii="Times New Roman" w:hAnsi="Times New Roman" w:cs="Times New Roman"/>
        </w:rPr>
        <w:t xml:space="preserve"> </w:t>
      </w:r>
      <w:r w:rsidR="00021DF2">
        <w:rPr>
          <w:rFonts w:ascii="Times New Roman" w:hAnsi="Times New Roman" w:cs="Times New Roman"/>
        </w:rPr>
        <w:t>where oceanic water with low SSC is transported across the southern reef crest by wave forcing</w:t>
      </w:r>
      <w:r w:rsidR="008F0101" w:rsidRPr="009C7F0B">
        <w:rPr>
          <w:rFonts w:ascii="Times New Roman" w:hAnsi="Times New Roman" w:cs="Times New Roman"/>
        </w:rPr>
        <w:t xml:space="preserve">. </w:t>
      </w:r>
    </w:p>
    <w:p w14:paraId="56C6E006" w14:textId="25058CA8" w:rsidR="00570B3A" w:rsidRPr="003B287B" w:rsidRDefault="00137DE0" w:rsidP="003B287B">
      <w:pPr>
        <w:spacing w:after="0"/>
        <w:ind w:firstLine="720"/>
        <w:rPr>
          <w:rFonts w:ascii="Times New Roman" w:hAnsi="Times New Roman" w:cs="Times New Roman"/>
        </w:rPr>
      </w:pPr>
      <w:r>
        <w:rPr>
          <w:rFonts w:ascii="Times New Roman" w:hAnsi="Times New Roman" w:cs="Times New Roman"/>
        </w:rPr>
        <w:t>S</w:t>
      </w:r>
      <w:r w:rsidRPr="003B287B">
        <w:rPr>
          <w:rFonts w:ascii="Times New Roman" w:hAnsi="Times New Roman" w:cs="Times New Roman"/>
        </w:rPr>
        <w:t xml:space="preserve">ediment accumulation </w:t>
      </w:r>
      <w:r>
        <w:rPr>
          <w:rFonts w:ascii="Times New Roman" w:hAnsi="Times New Roman" w:cs="Times New Roman"/>
        </w:rPr>
        <w:t xml:space="preserve">rates were </w:t>
      </w:r>
      <w:r w:rsidRPr="003B287B">
        <w:rPr>
          <w:rFonts w:ascii="Times New Roman" w:hAnsi="Times New Roman" w:cs="Times New Roman"/>
        </w:rPr>
        <w:t xml:space="preserve">an order of magnitude </w:t>
      </w:r>
      <w:r>
        <w:rPr>
          <w:rFonts w:ascii="Times New Roman" w:hAnsi="Times New Roman" w:cs="Times New Roman"/>
        </w:rPr>
        <w:t>higher in s</w:t>
      </w:r>
      <w:r w:rsidR="00570B3A" w:rsidRPr="003B287B">
        <w:rPr>
          <w:rFonts w:ascii="Times New Roman" w:hAnsi="Times New Roman" w:cs="Times New Roman"/>
        </w:rPr>
        <w:t>ediment traps</w:t>
      </w:r>
      <w:r>
        <w:rPr>
          <w:rFonts w:ascii="Times New Roman" w:hAnsi="Times New Roman" w:cs="Times New Roman"/>
        </w:rPr>
        <w:t xml:space="preserve"> compared to SedPods in</w:t>
      </w:r>
      <w:r w:rsidR="00570B3A" w:rsidRPr="003B287B">
        <w:rPr>
          <w:rFonts w:ascii="Times New Roman" w:hAnsi="Times New Roman" w:cs="Times New Roman"/>
        </w:rPr>
        <w:t xml:space="preserve"> areas of high flow</w:t>
      </w:r>
      <w:r w:rsidR="00021DF2">
        <w:rPr>
          <w:rFonts w:ascii="Times New Roman" w:hAnsi="Times New Roman" w:cs="Times New Roman"/>
        </w:rPr>
        <w:t xml:space="preserve"> velocities</w:t>
      </w:r>
      <w:r w:rsidR="00B2597C">
        <w:rPr>
          <w:rFonts w:ascii="Times New Roman" w:hAnsi="Times New Roman" w:cs="Times New Roman"/>
        </w:rPr>
        <w:t xml:space="preserve"> (sites</w:t>
      </w:r>
      <w:r w:rsidR="00570B3A" w:rsidRPr="003B287B">
        <w:rPr>
          <w:rFonts w:ascii="Times New Roman" w:hAnsi="Times New Roman" w:cs="Times New Roman"/>
        </w:rPr>
        <w:t xml:space="preserve"> 3A, 3B, and 1B</w:t>
      </w:r>
      <w:r w:rsidR="00B2597C">
        <w:rPr>
          <w:rFonts w:ascii="Times New Roman" w:hAnsi="Times New Roman" w:cs="Times New Roman"/>
        </w:rPr>
        <w:t>)</w:t>
      </w:r>
      <w:r w:rsidR="00570B3A" w:rsidRPr="003B287B">
        <w:rPr>
          <w:rFonts w:ascii="Times New Roman" w:hAnsi="Times New Roman" w:cs="Times New Roman"/>
        </w:rPr>
        <w:t xml:space="preserve">, but </w:t>
      </w:r>
      <w:r>
        <w:rPr>
          <w:rFonts w:ascii="Times New Roman" w:hAnsi="Times New Roman" w:cs="Times New Roman"/>
        </w:rPr>
        <w:t xml:space="preserve">rates were more </w:t>
      </w:r>
      <w:r w:rsidR="00570B3A" w:rsidRPr="003B287B">
        <w:rPr>
          <w:rFonts w:ascii="Times New Roman" w:hAnsi="Times New Roman" w:cs="Times New Roman"/>
        </w:rPr>
        <w:t xml:space="preserve">similar </w:t>
      </w:r>
      <w:r>
        <w:rPr>
          <w:rFonts w:ascii="Times New Roman" w:hAnsi="Times New Roman" w:cs="Times New Roman"/>
        </w:rPr>
        <w:t xml:space="preserve">between devices </w:t>
      </w:r>
      <w:r w:rsidR="00570B3A" w:rsidRPr="003B287B">
        <w:rPr>
          <w:rFonts w:ascii="Times New Roman" w:hAnsi="Times New Roman" w:cs="Times New Roman"/>
        </w:rPr>
        <w:t>in quiescent parts of the bay (</w:t>
      </w:r>
      <w:r w:rsidR="00B2597C">
        <w:rPr>
          <w:rFonts w:ascii="Times New Roman" w:hAnsi="Times New Roman" w:cs="Times New Roman"/>
        </w:rPr>
        <w:t xml:space="preserve">sites </w:t>
      </w:r>
      <w:r w:rsidR="00570B3A" w:rsidRPr="003B287B">
        <w:rPr>
          <w:rFonts w:ascii="Times New Roman" w:hAnsi="Times New Roman" w:cs="Times New Roman"/>
        </w:rPr>
        <w:t xml:space="preserve">2A, 1A). Other studies have shown </w:t>
      </w:r>
      <w:r w:rsidR="00570B3A" w:rsidRPr="003B287B">
        <w:rPr>
          <w:rFonts w:ascii="Times New Roman" w:hAnsi="Times New Roman" w:cs="Times New Roman"/>
        </w:rPr>
        <w:lastRenderedPageBreak/>
        <w:t xml:space="preserve">that sediment traps collected transient suspended sediment while the surrounding benthic </w:t>
      </w:r>
      <w:commentRangeStart w:id="523"/>
      <w:r w:rsidR="00570B3A" w:rsidRPr="003B287B">
        <w:rPr>
          <w:rFonts w:ascii="Times New Roman" w:hAnsi="Times New Roman" w:cs="Times New Roman"/>
        </w:rPr>
        <w:t xml:space="preserve">sediment </w:t>
      </w:r>
      <w:r w:rsidR="00B2597C">
        <w:rPr>
          <w:rFonts w:ascii="Times New Roman" w:hAnsi="Times New Roman" w:cs="Times New Roman"/>
        </w:rPr>
        <w:t xml:space="preserve">composition </w:t>
      </w:r>
      <w:r w:rsidR="00570B3A" w:rsidRPr="003B287B">
        <w:rPr>
          <w:rFonts w:ascii="Times New Roman" w:hAnsi="Times New Roman" w:cs="Times New Roman"/>
        </w:rPr>
        <w:t xml:space="preserve">suggested </w:t>
      </w:r>
      <w:r w:rsidR="00B2597C">
        <w:rPr>
          <w:rFonts w:ascii="Times New Roman" w:hAnsi="Times New Roman" w:cs="Times New Roman"/>
        </w:rPr>
        <w:t>no</w:t>
      </w:r>
      <w:r w:rsidR="00570B3A" w:rsidRPr="003B287B">
        <w:rPr>
          <w:rFonts w:ascii="Times New Roman" w:hAnsi="Times New Roman" w:cs="Times New Roman"/>
        </w:rPr>
        <w:t xml:space="preserve"> net accumulation </w:t>
      </w:r>
      <w:commentRangeEnd w:id="523"/>
      <w:r w:rsidR="007B7938">
        <w:rPr>
          <w:rStyle w:val="CommentReference"/>
          <w:rFonts w:asciiTheme="minorHAnsi" w:hAnsiTheme="minorHAnsi"/>
        </w:rPr>
        <w:commentReference w:id="523"/>
      </w:r>
      <w:r w:rsidR="00570B3A"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Curt D. Storlazzi et al., 2009)","plainTextFormattedCitation":"(Bothner et al., 2006; Curt D. Storlazzi et al., 2009)","previouslyFormattedCitation":"(Bothner et al., 2006; Curt D. Storlazzi et al., 2009)"},"properties":{"noteIndex":0},"schema":"https://github.com/citation-style-language/schema/raw/master/csl-citation.json"}</w:instrText>
      </w:r>
      <w:r w:rsidR="00570B3A" w:rsidRPr="003B287B">
        <w:rPr>
          <w:rFonts w:ascii="Times New Roman" w:hAnsi="Times New Roman" w:cs="Times New Roman"/>
        </w:rPr>
        <w:fldChar w:fldCharType="separate"/>
      </w:r>
      <w:r w:rsidR="00CE0924" w:rsidRPr="00CE0924">
        <w:rPr>
          <w:rFonts w:ascii="Times New Roman" w:hAnsi="Times New Roman" w:cs="Times New Roman"/>
          <w:noProof/>
        </w:rPr>
        <w:t>(Bothner et al., 2006; Curt D. Storlazzi et al., 2009)</w:t>
      </w:r>
      <w:r w:rsidR="00570B3A" w:rsidRPr="003B287B">
        <w:rPr>
          <w:rFonts w:ascii="Times New Roman" w:hAnsi="Times New Roman" w:cs="Times New Roman"/>
        </w:rPr>
        <w:fldChar w:fldCharType="end"/>
      </w:r>
      <w:r w:rsidR="00570B3A" w:rsidRPr="003B287B">
        <w:rPr>
          <w:rFonts w:ascii="Times New Roman" w:hAnsi="Times New Roman" w:cs="Times New Roman"/>
        </w:rPr>
        <w:t xml:space="preserve">. </w:t>
      </w:r>
      <w:r w:rsidR="008B2837">
        <w:rPr>
          <w:rFonts w:ascii="Times New Roman" w:hAnsi="Times New Roman" w:cs="Times New Roman"/>
        </w:rPr>
        <w:t>A</w:t>
      </w:r>
      <w:r w:rsidR="00570B3A"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00570B3A" w:rsidRPr="003B287B">
        <w:rPr>
          <w:rFonts w:ascii="Times New Roman" w:hAnsi="Times New Roman" w:cs="Times New Roman"/>
        </w:rPr>
        <w:t xml:space="preserve">s cannot be used to estimate long term accumulation rates or coral health impacts, though both are often done </w:t>
      </w:r>
      <w:r w:rsidR="00570B3A"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1","issue":"1","issued":{"date-parts":[["2016"]]},"page":"1-12","title":"Understanding Reef Flat Sediment Regimes and Hydrodynamics can Inform Erosion Mitigation on Land","type":"article-journal","volume":"2"},"uris":["http://www.mendeley.com/documents/?uuid=d3b2b101-2152-4cc9-9b26-ec2173c0291c"]}],"mendeley":{"formattedCitation":"(Teneva et al., 2016)","plainTextFormattedCitation":"(Teneva et al., 2016)","previouslyFormattedCitation":"(Teneva et al., 2016)"},"properties":{"noteIndex":0},"schema":"https://github.com/citation-style-language/schema/raw/master/csl-citation.json"}</w:instrText>
      </w:r>
      <w:r w:rsidR="00570B3A" w:rsidRPr="003B287B">
        <w:rPr>
          <w:rFonts w:ascii="Times New Roman" w:hAnsi="Times New Roman" w:cs="Times New Roman"/>
        </w:rPr>
        <w:fldChar w:fldCharType="separate"/>
      </w:r>
      <w:r w:rsidR="00CD4D59" w:rsidRPr="00CD4D59">
        <w:rPr>
          <w:rFonts w:ascii="Times New Roman" w:hAnsi="Times New Roman" w:cs="Times New Roman"/>
          <w:noProof/>
        </w:rPr>
        <w:t>(Teneva et al., 2016)</w:t>
      </w:r>
      <w:r w:rsidR="00570B3A" w:rsidRPr="003B287B">
        <w:rPr>
          <w:rFonts w:ascii="Times New Roman" w:hAnsi="Times New Roman" w:cs="Times New Roman"/>
        </w:rPr>
        <w:fldChar w:fldCharType="end"/>
      </w:r>
      <w:r w:rsidR="00570B3A" w:rsidRPr="003B287B">
        <w:rPr>
          <w:rFonts w:ascii="Times New Roman" w:hAnsi="Times New Roman" w:cs="Times New Roman"/>
        </w:rPr>
        <w:t xml:space="preserve">. Coral health is </w:t>
      </w:r>
      <w:ins w:id="524" w:author="Geography" w:date="2020-12-10T11:31:00Z">
        <w:r w:rsidR="007B7938">
          <w:rPr>
            <w:rFonts w:ascii="Times New Roman" w:hAnsi="Times New Roman" w:cs="Times New Roman"/>
          </w:rPr>
          <w:t xml:space="preserve">also </w:t>
        </w:r>
      </w:ins>
      <w:r w:rsidR="00570B3A" w:rsidRPr="003B287B">
        <w:rPr>
          <w:rFonts w:ascii="Times New Roman" w:hAnsi="Times New Roman" w:cs="Times New Roman"/>
        </w:rPr>
        <w:t xml:space="preserve">affected by suspended sediment, so information on sediment concentrations in the water column, as represented by the collection in the sediment traps, could be an important indicator of sediment stress. </w:t>
      </w:r>
    </w:p>
    <w:p w14:paraId="607508EC" w14:textId="22024B08"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w:t>
      </w:r>
      <w:r w:rsidR="00137DE0">
        <w:rPr>
          <w:rFonts w:ascii="Times New Roman" w:hAnsi="Times New Roman" w:cs="Times New Roman"/>
        </w:rPr>
        <w:t xml:space="preserve"> </w:t>
      </w:r>
      <w:r w:rsidR="00137DE0">
        <w:rPr>
          <w:rFonts w:ascii="Times New Roman" w:hAnsi="Times New Roman" w:cs="Times New Roman"/>
        </w:rPr>
        <w:fldChar w:fldCharType="begin" w:fldLock="1"/>
      </w:r>
      <w:r w:rsidR="001D5A67">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137DE0">
        <w:rPr>
          <w:rFonts w:ascii="Times New Roman" w:hAnsi="Times New Roman" w:cs="Times New Roman"/>
        </w:rPr>
        <w:fldChar w:fldCharType="separate"/>
      </w:r>
      <w:r w:rsidR="00137DE0" w:rsidRPr="00137DE0">
        <w:rPr>
          <w:rFonts w:ascii="Times New Roman" w:hAnsi="Times New Roman" w:cs="Times New Roman"/>
          <w:noProof/>
        </w:rPr>
        <w:t>(Duckworth et al., 2017)</w:t>
      </w:r>
      <w:r w:rsidR="00137DE0">
        <w:rPr>
          <w:rFonts w:ascii="Times New Roman" w:hAnsi="Times New Roman" w:cs="Times New Roman"/>
        </w:rPr>
        <w:fldChar w:fldCharType="end"/>
      </w:r>
      <w:r w:rsidRPr="003B287B">
        <w:rPr>
          <w:rFonts w:ascii="Times New Roman" w:hAnsi="Times New Roman" w:cs="Times New Roman"/>
        </w:rPr>
        <w:t xml:space="preserve">. Ecologically relevant thresholds for harmful sediment accumulation rates on corals are not straightforward, are unavailable for </w:t>
      </w:r>
      <w:r w:rsidR="00137DE0">
        <w:rPr>
          <w:rFonts w:ascii="Times New Roman" w:hAnsi="Times New Roman" w:cs="Times New Roman"/>
        </w:rPr>
        <w:t>SedPods</w:t>
      </w:r>
      <w:r w:rsidRPr="003B287B">
        <w:rPr>
          <w:rFonts w:ascii="Times New Roman" w:hAnsi="Times New Roman" w:cs="Times New Roman"/>
        </w:rPr>
        <w:t xml:space="preserve">, and can vary widely in the literature for simple tube traps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3B287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00B2597C" w:rsidRPr="003B287B">
        <w:rPr>
          <w:rFonts w:ascii="Times New Roman" w:hAnsi="Times New Roman" w:cs="Times New Roman"/>
        </w:rPr>
        <w:fldChar w:fldCharType="separate"/>
      </w:r>
      <w:r w:rsidR="00CD4D59" w:rsidRPr="00CD4D59">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137DE0">
        <w:rPr>
          <w:rFonts w:ascii="Times New Roman" w:hAnsi="Times New Roman" w:cs="Times New Roman"/>
        </w:rPr>
        <w:t xml:space="preserve"> on SedPods as measured here</w:t>
      </w:r>
      <w:r w:rsidRPr="003B287B">
        <w:rPr>
          <w:rFonts w:ascii="Times New Roman" w:hAnsi="Times New Roman" w:cs="Times New Roman"/>
        </w:rPr>
        <w:t>.</w:t>
      </w:r>
    </w:p>
    <w:p w14:paraId="188BB3B2" w14:textId="354FCAD7" w:rsidR="007A6854" w:rsidRPr="003B287B" w:rsidDel="007B7938" w:rsidRDefault="007A6854" w:rsidP="003B287B">
      <w:pPr>
        <w:spacing w:after="0"/>
        <w:ind w:firstLine="720"/>
        <w:rPr>
          <w:del w:id="525" w:author="Geography" w:date="2020-12-10T11:33:00Z"/>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w:t>
      </w:r>
      <w:r w:rsidRPr="00137DE0">
        <w:rPr>
          <w:rFonts w:ascii="Times New Roman" w:hAnsi="Times New Roman" w:cs="Times New Roman"/>
          <w:i/>
          <w:iCs/>
        </w:rPr>
        <w:t>SSY</w:t>
      </w:r>
      <w:r w:rsidRPr="003B287B">
        <w:rPr>
          <w:rFonts w:ascii="Times New Roman" w:hAnsi="Times New Roman" w:cs="Times New Roman"/>
        </w:rPr>
        <w:t xml:space="preserve">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3B287B">
        <w:rPr>
          <w:rFonts w:ascii="Times New Roman" w:hAnsi="Times New Roman" w:cs="Times New Roman"/>
        </w:rPr>
        <w:fldChar w:fldCharType="separate"/>
      </w:r>
      <w:r w:rsidR="00CE0924" w:rsidRPr="00CE0924">
        <w:rPr>
          <w:rFonts w:ascii="Times New Roman" w:hAnsi="Times New Roman" w:cs="Times New Roman"/>
          <w:noProof/>
        </w:rPr>
        <w:t>(Curt D. Storlazzi et al., 2015)</w:t>
      </w:r>
      <w:r w:rsidRPr="003B287B">
        <w:rPr>
          <w:rFonts w:ascii="Times New Roman" w:hAnsi="Times New Roman" w:cs="Times New Roman"/>
        </w:rPr>
        <w:fldChar w:fldCharType="end"/>
      </w:r>
      <w:r w:rsidRPr="003B287B">
        <w:rPr>
          <w:rFonts w:ascii="Times New Roman" w:hAnsi="Times New Roman" w:cs="Times New Roman"/>
        </w:rPr>
        <w:t>.</w:t>
      </w:r>
      <w:ins w:id="526" w:author="Geography" w:date="2020-12-10T11:33:00Z">
        <w:r w:rsidR="007B7938">
          <w:rPr>
            <w:rFonts w:ascii="Times New Roman" w:hAnsi="Times New Roman" w:cs="Times New Roman"/>
          </w:rPr>
          <w:t xml:space="preserve"> </w:t>
        </w:r>
      </w:ins>
    </w:p>
    <w:p w14:paraId="4494901E" w14:textId="3C61AC07" w:rsidR="00ED4647" w:rsidRDefault="00987422" w:rsidP="00ED4647">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w:t>
      </w:r>
      <w:r w:rsidRPr="00137DE0">
        <w:rPr>
          <w:rFonts w:ascii="Times New Roman" w:hAnsi="Times New Roman" w:cs="Times New Roman"/>
          <w:i/>
          <w:iCs/>
        </w:rPr>
        <w:t xml:space="preserve"> SSY</w:t>
      </w:r>
      <w:r w:rsidRPr="003B287B">
        <w:rPr>
          <w:rFonts w:ascii="Times New Roman" w:hAnsi="Times New Roman" w:cs="Times New Roman"/>
        </w:rPr>
        <w:t xml:space="preserve"> to the bay by ~3.6</w:t>
      </w:r>
      <w:r w:rsidR="008B2837">
        <w:rPr>
          <w:rFonts w:ascii="Times New Roman" w:hAnsi="Times New Roman" w:cs="Times New Roman"/>
        </w:rPr>
        <w:t>x</w:t>
      </w:r>
      <w:r w:rsidRPr="003B287B">
        <w:rPr>
          <w:rFonts w:ascii="Times New Roman" w:hAnsi="Times New Roman" w:cs="Times New Roman"/>
        </w:rPr>
        <w:t xml:space="preserve"> over the natural backgroun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008B2837">
        <w:rPr>
          <w:rFonts w:ascii="Times New Roman" w:hAnsi="Times New Roman" w:cs="Times New Roman"/>
        </w:rPr>
        <w:fldChar w:fldCharType="separate"/>
      </w:r>
      <w:r w:rsidR="00CD4D59" w:rsidRPr="00CD4D59">
        <w:rPr>
          <w:rFonts w:ascii="Times New Roman" w:hAnsi="Times New Roman" w:cs="Times New Roman"/>
          <w:noProof/>
        </w:rPr>
        <w:t>(Messina &amp;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00ED4647">
        <w:rPr>
          <w:rFonts w:ascii="Times New Roman" w:hAnsi="Times New Roman" w:cs="Times New Roman"/>
        </w:rPr>
        <w:t xml:space="preserve"> in the coral environment. </w:t>
      </w:r>
    </w:p>
    <w:p w14:paraId="1EF51929" w14:textId="72DCB178" w:rsidR="002D21F3"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manualFormatting":"DeMartini et al. (2013)","plainTextFormattedCitation":"(DeMartini et al., 2013)","previouslyFormattedCitation":"(DeMartini et al., 2013)"},"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18422C">
        <w:rPr>
          <w:rFonts w:ascii="Times New Roman" w:hAnsi="Times New Roman" w:cs="Times New Roman"/>
        </w:rPr>
        <w:t xml:space="preserve"> </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manualFormatting":"(","plainTextFormattedCitation":"(Wolanski et al., 2005)","previouslyFormattedCitation":"(Wolanski et al., 2005)"},"properties":{"noteIndex":0},"schema":"https://github.com/citation-style-language/schema/raw/master/csl-citation.json"}</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at depths &gt; 10 m only occurred during infrequent, extreme wave events, so any sediment deposited on corals deep on the fore</w:t>
      </w:r>
      <w:r w:rsidR="0018422C">
        <w:rPr>
          <w:rFonts w:ascii="Times New Roman" w:hAnsi="Times New Roman" w:cs="Times New Roman"/>
        </w:rPr>
        <w:t xml:space="preserve"> </w:t>
      </w:r>
      <w:r w:rsidR="00045EDC" w:rsidRPr="003B287B">
        <w:rPr>
          <w:rFonts w:ascii="Times New Roman" w:hAnsi="Times New Roman" w:cs="Times New Roman"/>
        </w:rPr>
        <w:t>reef may have very long residence times and persistent negative impacts.</w:t>
      </w:r>
    </w:p>
    <w:p w14:paraId="409D477B" w14:textId="77777777" w:rsidR="00ED4647" w:rsidRDefault="00ED4647" w:rsidP="00ED4647">
      <w:pPr>
        <w:spacing w:after="0"/>
        <w:rPr>
          <w:rFonts w:ascii="Times New Roman" w:hAnsi="Times New Roman" w:cs="Times New Roman"/>
        </w:rPr>
      </w:pPr>
    </w:p>
    <w:p w14:paraId="7C3A2708" w14:textId="561B6F62" w:rsidR="00ED4647" w:rsidRDefault="00ED4647" w:rsidP="00ED4647">
      <w:pPr>
        <w:pStyle w:val="Heading2"/>
      </w:pPr>
      <w:r>
        <w:t>4.4 Comparison to other studies, and advantages of this approach</w:t>
      </w:r>
    </w:p>
    <w:p w14:paraId="408134C9" w14:textId="023109E0" w:rsidR="00A17AF3" w:rsidRDefault="00A17AF3" w:rsidP="00ED4647">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w:t>
      </w:r>
      <w:r w:rsidR="00137DE0">
        <w:rPr>
          <w:rFonts w:ascii="Times New Roman" w:hAnsi="Times New Roman" w:cs="Times New Roman"/>
        </w:rPr>
        <w:t>a</w:t>
      </w:r>
      <w:r w:rsidRPr="003B287B">
        <w:rPr>
          <w:rFonts w:ascii="Times New Roman" w:hAnsi="Times New Roman" w:cs="Times New Roman"/>
        </w:rPr>
        <w:t xml:space="preserve"> stream outlet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2","issue":"1","issued":{"date-parts":[["2012","9","12"]]},"page":"155-159","title":"SedPods: a low-cost coral proxy for measuring net sedimentation","type":"article-journal","volume":"32"},"uris":["http://www.mendeley.com/documents/?uuid=fd6c49a4-40ca-4ea5-990c-4af6d60ac226"]},{"id":"ITEM-3","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3","issue":"July","issued":{"date-parts":[["2012"]]},"page":"9-13","publisher-place":"Cairns, Australia","title":"Factors affecting land-based sedimentation in coastal bays, US Virgin Islands","type":"paper-conference"},"uris":["http://www.mendeley.com/documents/?uuid=4a550275-a14b-4037-97ec-b971a87eb58c"]},{"id":"ITEM-4","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4","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Field et al., 2012; Gray et al., 2012; Curt D. Storlazzi et al., 2009)","manualFormatting":"(Storlazzi et al. 2009; Field et al. 2012; Gray et al. 2012)","plainTextFormattedCitation":"(Bothner et al., 2006; Field et al., 2012; Gray et al., 2012; Curt D. Storlazzi et al., 2009)","previouslyFormattedCitation":"(Bothner et al., 2006; Field et al., 2012; Gray et al., 2012; Curt D. Storlazzi et al., 2009)"},"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w:t>
      </w:r>
      <w:r>
        <w:rPr>
          <w:rFonts w:ascii="Times New Roman" w:hAnsi="Times New Roman" w:cs="Times New Roman"/>
        </w:rPr>
        <w:t>Further from stream outlets</w:t>
      </w:r>
      <w:r w:rsidRPr="003B287B">
        <w:rPr>
          <w:rFonts w:ascii="Times New Roman" w:hAnsi="Times New Roman" w:cs="Times New Roman"/>
        </w:rPr>
        <w:t xml:space="preserve">, or </w:t>
      </w:r>
      <w:r>
        <w:rPr>
          <w:rFonts w:ascii="Times New Roman" w:hAnsi="Times New Roman" w:cs="Times New Roman"/>
        </w:rPr>
        <w:t>o</w:t>
      </w:r>
      <w:r w:rsidRPr="003B287B">
        <w:rPr>
          <w:rFonts w:ascii="Times New Roman" w:hAnsi="Times New Roman" w:cs="Times New Roman"/>
        </w:rPr>
        <w:t>n reefs exposed to larger, or more frequent waves, monthly sediment accumulation rates may be decoupled from the storm-supplied terrigenous sediment yield</w:t>
      </w:r>
      <w:r w:rsidR="0018422C">
        <w:rPr>
          <w:rFonts w:ascii="Times New Roman" w:hAnsi="Times New Roman" w:cs="Times New Roman"/>
        </w:rPr>
        <w:t xml:space="preserve"> </w:t>
      </w:r>
      <w:r w:rsidR="0018422C">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mendeley":{"formattedCitation":"(Draut et al., 2009)","plainTextFormattedCitation":"(Draut et al., 2009)","previouslyFormattedCitation":"(Draut et al., 2009)"},"properties":{"noteIndex":0},"schema":"https://github.com/citation-style-language/schema/raw/master/csl-citation.json"}</w:instrText>
      </w:r>
      <w:r w:rsidR="0018422C">
        <w:rPr>
          <w:rFonts w:ascii="Times New Roman" w:hAnsi="Times New Roman" w:cs="Times New Roman"/>
        </w:rPr>
        <w:fldChar w:fldCharType="separate"/>
      </w:r>
      <w:r w:rsidR="00CD4D59" w:rsidRPr="00CD4D59">
        <w:rPr>
          <w:rFonts w:ascii="Times New Roman" w:hAnsi="Times New Roman" w:cs="Times New Roman"/>
          <w:noProof/>
        </w:rPr>
        <w:t>(Draut et al., 2009)</w:t>
      </w:r>
      <w:r w:rsidR="0018422C">
        <w:rPr>
          <w:rFonts w:ascii="Times New Roman" w:hAnsi="Times New Roman" w:cs="Times New Roman"/>
        </w:rPr>
        <w:fldChar w:fldCharType="end"/>
      </w:r>
      <w:r w:rsidRPr="003B287B">
        <w:rPr>
          <w:rFonts w:ascii="Times New Roman" w:hAnsi="Times New Roman" w:cs="Times New Roman"/>
        </w:rPr>
        <w:t xml:space="preserve">, and instead are determined by resuspension of </w:t>
      </w:r>
      <w:r w:rsidRPr="003B287B">
        <w:rPr>
          <w:rFonts w:ascii="Times New Roman" w:hAnsi="Times New Roman" w:cs="Times New Roman"/>
        </w:rPr>
        <w:lastRenderedPageBreak/>
        <w:t>previously deposited sediment</w:t>
      </w:r>
      <w:r w:rsidR="0018422C">
        <w:rPr>
          <w:rFonts w:ascii="Times New Roman" w:hAnsi="Times New Roman" w:cs="Times New Roman"/>
        </w:rPr>
        <w:t xml:space="preserve"> (Storlazzi and Jaffe, 2008; Storlazzi et al., 2009)</w:t>
      </w:r>
      <w:r>
        <w:rPr>
          <w:rFonts w:ascii="Times New Roman" w:hAnsi="Times New Roman" w:cs="Times New Roman"/>
        </w:rPr>
        <w:t>, as observed ov</w:t>
      </w:r>
      <w:r w:rsidR="00ED4647">
        <w:rPr>
          <w:rFonts w:ascii="Times New Roman" w:hAnsi="Times New Roman" w:cs="Times New Roman"/>
        </w:rPr>
        <w:t>er the reef flat in this study.</w:t>
      </w:r>
    </w:p>
    <w:p w14:paraId="1CB9A9AB" w14:textId="4171921A" w:rsidR="00292608" w:rsidRPr="003B287B" w:rsidRDefault="00A93F04" w:rsidP="00EB420F">
      <w:pPr>
        <w:spacing w:after="0"/>
        <w:ind w:firstLine="720"/>
      </w:pPr>
      <w:r w:rsidRPr="003B287B">
        <w:rPr>
          <w:rFonts w:ascii="Times New Roman" w:hAnsi="Times New Roman" w:cs="Times New Roman"/>
        </w:rPr>
        <w:t>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w:t>
      </w:r>
      <w:r w:rsidR="00137DE0">
        <w:rPr>
          <w:rFonts w:ascii="Times New Roman" w:hAnsi="Times New Roman" w:cs="Times New Roman"/>
        </w:rPr>
        <w:t xml:space="preserve"> carbonate</w:t>
      </w:r>
      <w:r w:rsidRPr="003B287B">
        <w:rPr>
          <w:rFonts w:ascii="Times New Roman" w:hAnsi="Times New Roman" w:cs="Times New Roman"/>
        </w:rPr>
        <w:t xml:space="preserve"> and storm-supplied terrigenous sediment in a small coral reef embayment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Curt D. Storlazzi et al., 2009)","plainTextFormattedCitation":"(Curt D. Storlazzi et al., 2009)","previouslyFormattedCitation":"(Curt D. Storlazzi et al., 2009)"},"properties":{"noteIndex":0},"schema":"https://github.com/citation-style-language/schema/raw/master/csl-citation.json"}</w:instrText>
      </w:r>
      <w:r w:rsidRPr="003B287B">
        <w:rPr>
          <w:rFonts w:ascii="Times New Roman" w:hAnsi="Times New Roman" w:cs="Times New Roman"/>
        </w:rPr>
        <w:fldChar w:fldCharType="separate"/>
      </w:r>
      <w:r w:rsidR="00CE0924" w:rsidRPr="00CE0924">
        <w:rPr>
          <w:rFonts w:ascii="Times New Roman" w:hAnsi="Times New Roman" w:cs="Times New Roman"/>
          <w:noProof/>
        </w:rPr>
        <w:t>(Curt D. 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Gray et al., 2012)","manualFormatting":"(Gray et al. 2012)","plainTextFormattedCitation":"(Bothner et al., 2006; Gray et al., 2012)","previouslyFormattedCitation":"(Bothner et al., 2006; Gray et al., 2012)"},"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w:t>
      </w:r>
      <w:r w:rsidR="00137DE0">
        <w:rPr>
          <w:rFonts w:ascii="Times New Roman" w:hAnsi="Times New Roman" w:cs="Times New Roman"/>
        </w:rPr>
        <w:t>the location of the sediment trap</w:t>
      </w:r>
      <w:r>
        <w:rPr>
          <w:rFonts w:ascii="Times New Roman" w:hAnsi="Times New Roman" w:cs="Times New Roman"/>
        </w:rPr>
        <w:t xml:space="preserve">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DeMartini et al., 2013; Victor et al., 2006)</w:t>
      </w:r>
      <w:r>
        <w:rPr>
          <w:rFonts w:ascii="Times New Roman" w:hAnsi="Times New Roman" w:cs="Times New Roman"/>
        </w:rPr>
        <w:fldChar w:fldCharType="end"/>
      </w:r>
      <w:r>
        <w:rPr>
          <w:rFonts w:ascii="Times New Roman" w:hAnsi="Times New Roman" w:cs="Times New Roman"/>
        </w:rPr>
        <w:t xml:space="preserve">. </w:t>
      </w:r>
      <w:del w:id="527" w:author="Geography" w:date="2020-12-10T11:40:00Z">
        <w:r w:rsidRPr="003B287B" w:rsidDel="00B848B1">
          <w:rPr>
            <w:rFonts w:ascii="Times New Roman" w:hAnsi="Times New Roman" w:cs="Times New Roman"/>
          </w:rPr>
          <w:delText xml:space="preserve">This </w:delText>
        </w:r>
      </w:del>
      <w:ins w:id="528" w:author="Geography" w:date="2020-12-10T11:40:00Z">
        <w:r w:rsidR="00B848B1">
          <w:rPr>
            <w:rFonts w:ascii="Times New Roman" w:hAnsi="Times New Roman" w:cs="Times New Roman"/>
          </w:rPr>
          <w:t>Our</w:t>
        </w:r>
        <w:r w:rsidR="00B848B1" w:rsidRPr="003B287B">
          <w:rPr>
            <w:rFonts w:ascii="Times New Roman" w:hAnsi="Times New Roman" w:cs="Times New Roman"/>
          </w:rPr>
          <w:t xml:space="preserve"> </w:t>
        </w:r>
      </w:ins>
      <w:r w:rsidRPr="003B287B">
        <w:rPr>
          <w:rFonts w:ascii="Times New Roman" w:hAnsi="Times New Roman" w:cs="Times New Roman"/>
        </w:rPr>
        <w:t xml:space="preserve">study </w:t>
      </w:r>
      <w:r w:rsidR="00137DE0">
        <w:rPr>
          <w:rFonts w:ascii="Times New Roman" w:hAnsi="Times New Roman" w:cs="Times New Roman"/>
        </w:rPr>
        <w:t>explicitly sampled over</w:t>
      </w:r>
      <w:r w:rsidRPr="003B287B">
        <w:rPr>
          <w:rFonts w:ascii="Times New Roman" w:hAnsi="Times New Roman" w:cs="Times New Roman"/>
        </w:rPr>
        <w:t xml:space="preserve"> </w:t>
      </w:r>
      <w:r w:rsidR="00137DE0">
        <w:rPr>
          <w:rFonts w:ascii="Times New Roman" w:hAnsi="Times New Roman" w:cs="Times New Roman"/>
        </w:rPr>
        <w:t>spatial and depth gradients encompassing the whole reef</w:t>
      </w:r>
      <w:r>
        <w:rPr>
          <w:rFonts w:ascii="Times New Roman" w:hAnsi="Times New Roman" w:cs="Times New Roman"/>
        </w:rPr>
        <w:t xml:space="preserve">, </w:t>
      </w:r>
      <w:r w:rsidRPr="003B287B">
        <w:rPr>
          <w:rFonts w:ascii="Times New Roman" w:hAnsi="Times New Roman" w:cs="Times New Roman"/>
        </w:rPr>
        <w:t xml:space="preserve">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mendeley":{"formattedCitation":"(Gray et al., 2012)","plainTextFormattedCitation":"(Gray et al., 2012)","previouslyFormattedCitation":"(Gray et al., 2012)"},"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xml:space="preserve">, without statistical analyses of how different sized storms or waves affect sediment accumulation rates. </w:t>
      </w:r>
      <w:del w:id="529" w:author="Geography" w:date="2020-12-10T11:41:00Z">
        <w:r w:rsidDel="00B848B1">
          <w:rPr>
            <w:rFonts w:ascii="Times New Roman" w:hAnsi="Times New Roman" w:cs="Times New Roman"/>
          </w:rPr>
          <w:delText xml:space="preserve">This </w:delText>
        </w:r>
      </w:del>
      <w:ins w:id="530" w:author="Geography" w:date="2020-12-10T11:41:00Z">
        <w:r w:rsidR="00B848B1">
          <w:rPr>
            <w:rFonts w:ascii="Times New Roman" w:hAnsi="Times New Roman" w:cs="Times New Roman"/>
          </w:rPr>
          <w:t xml:space="preserve">Our </w:t>
        </w:r>
      </w:ins>
      <w:r>
        <w:rPr>
          <w:rFonts w:ascii="Times New Roman" w:hAnsi="Times New Roman" w:cs="Times New Roman"/>
        </w:rPr>
        <w:t>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6A5B42AE" w14:textId="4BAC7F24" w:rsidR="00292608" w:rsidRPr="003B287B" w:rsidRDefault="00292608" w:rsidP="00F7231C">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w:t>
      </w:r>
      <w:r w:rsidRPr="001D5A67">
        <w:rPr>
          <w:rFonts w:ascii="Times New Roman" w:hAnsi="Times New Roman" w:cs="Times New Roman"/>
          <w:i/>
          <w:iCs/>
          <w:noProof/>
        </w:rPr>
        <w:t>SSY</w:t>
      </w:r>
      <w:r w:rsidRPr="003B287B">
        <w:rPr>
          <w:rFonts w:ascii="Times New Roman" w:hAnsi="Times New Roman" w:cs="Times New Roman"/>
          <w:noProof/>
        </w:rPr>
        <w:t xml:space="preserve">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 xml:space="preserve">sediment accumulation rates. Using upward-facing, optical backscatter instruments to measure sediment accumulation at hourly intervals </w:t>
      </w:r>
      <w:del w:id="531" w:author="Geography" w:date="2020-12-10T11:41:00Z">
        <w:r w:rsidRPr="003B287B" w:rsidDel="00B848B1">
          <w:rPr>
            <w:rFonts w:ascii="Times New Roman" w:hAnsi="Times New Roman" w:cs="Times New Roman"/>
            <w:noProof/>
          </w:rPr>
          <w:delText>(</w:delText>
        </w:r>
      </w:del>
      <w:r w:rsidR="001D5A67">
        <w:rPr>
          <w:rFonts w:ascii="Times New Roman" w:hAnsi="Times New Roman" w:cs="Times New Roman"/>
          <w:noProof/>
        </w:rPr>
        <w:fldChar w:fldCharType="begin" w:fldLock="1"/>
      </w:r>
      <w:r w:rsidR="001D5A67">
        <w:rPr>
          <w:rFonts w:ascii="Times New Roman" w:hAnsi="Times New Roman" w:cs="Times New Roman"/>
          <w:noProof/>
        </w:rPr>
        <w:instrText>ADDIN CSL_CITATION {"citationItems":[{"id":"ITEM-1","itemData":{"DOI":"10.1016/j.marpolbul.2004.10.026","ISSN":"0025-326X","PMID":"15757745","abstract":"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author":[{"dropping-particle":"","family":"Thomas","given":"Séverine","non-dropping-particle":"","parse-names":false,"suffix":""},{"dropping-particle":"","family":"Ridd","given":"Peter","non-dropping-particle":"","parse-names":false,"suffix":""}],"container-title":"Marine pollution bulletin","id":"ITEM-1","issue":"1-4","issued":{"date-parts":[["2005","1"]]},"page":"470-80","title":"Field assessment of innovative sensor for monitoring of sediment accumulation at inshore coral reefs.","type":"article-journal","volume":"51"},"uris":["http://www.mendeley.com/documents/?uuid=297ce686-b2e8-492d-819f-827b92732c34"]},{"id":"ITEM-2","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2","issued":{"date-parts":[["2017"]]},"title":"Continuous in situ monitoring of sediment deposition in shallow benthic environments","type":"article-journal"},"uris":["http://www.mendeley.com/documents/?uuid=619e2302-092d-4041-b471-c4ab47728a74"]}],"mendeley":{"formattedCitation":"(Thomas &amp; Ridd, 2005; Whinney et al., 2017)","plainTextFormattedCitation":"(Thomas &amp; Ridd, 2005; Whinney et al., 2017)","previouslyFormattedCitation":"(Thomas &amp; Ridd, 2005; Whinney et al., 2017)"},"properties":{"noteIndex":0},"schema":"https://github.com/citation-style-language/schema/raw/master/csl-citation.json"}</w:instrText>
      </w:r>
      <w:r w:rsidR="001D5A67">
        <w:rPr>
          <w:rFonts w:ascii="Times New Roman" w:hAnsi="Times New Roman" w:cs="Times New Roman"/>
          <w:noProof/>
        </w:rPr>
        <w:fldChar w:fldCharType="separate"/>
      </w:r>
      <w:r w:rsidR="001D5A67" w:rsidRPr="001D5A67">
        <w:rPr>
          <w:rFonts w:ascii="Times New Roman" w:hAnsi="Times New Roman" w:cs="Times New Roman"/>
          <w:noProof/>
        </w:rPr>
        <w:t>(Thomas &amp; Ridd, 2005; Whinney et al., 2017)</w:t>
      </w:r>
      <w:r w:rsidR="001D5A67">
        <w:rPr>
          <w:rFonts w:ascii="Times New Roman" w:hAnsi="Times New Roman" w:cs="Times New Roman"/>
          <w:noProof/>
        </w:rPr>
        <w:fldChar w:fldCharType="end"/>
      </w:r>
      <w:r w:rsidR="001D5A67">
        <w:rPr>
          <w:rFonts w:ascii="Times New Roman" w:hAnsi="Times New Roman" w:cs="Times New Roman"/>
          <w:noProof/>
        </w:rPr>
        <w:t xml:space="preserve"> </w:t>
      </w:r>
      <w:r w:rsidRPr="003B287B">
        <w:rPr>
          <w:rFonts w:ascii="Times New Roman" w:hAnsi="Times New Roman" w:cs="Times New Roman"/>
          <w:noProof/>
        </w:rPr>
        <w:t>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fldChar w:fldCharType="begin" w:fldLock="1"/>
      </w:r>
      <w:r w:rsidR="00CE0924">
        <w:rPr>
          <w:rFonts w:ascii="Times New Roman" w:hAnsi="Times New Roman" w:cs="Times New Roman"/>
          <w:noProof/>
        </w:rPr>
        <w:instrText>ADDIN CSL_CITATION {"citationItems":[{"id":"ITEM-1","itemData":{"author":[{"dropping-particle":"","family":"Pomeroy","given":"Andrew W.M.","non-dropping-particle":"","parse-names":false,"suffix":""},{"dropping-particle":"","family":"Lowe","given":"Ryan J.","non-dropping-particle":"","parse-names":false,"suffix":""},{"dropping-particle":"","family":"Ghisalberti","given":"Marco","non-dropping-particle":"","parse-names":false,"suffix":""},{"dropping-particle":"","family":"Storlazzi","given":"Curt D","non-dropping-particle":"","parse-names":false,"suffix":""},{"dropping-particle":"","family":"Cuttler","given":"Michael","non-dropping-particle":"","parse-names":false,"suffix":""},{"dropping-particle":"","family":"Symonds","given":"Graham","non-dropping-particle":"","parse-names":false,"suffix":""}],"container-title":"Coastal Sediments 2015","id":"ITEM-1","issued":{"date-parts":[["2015"]]},"page":"1-14","title":"Mechanics of Sediment Suspension and Transport Within a Fringing Reef","type":"paper-conference"},"uris":["http://www.mendeley.com/documents/?uuid=774e502d-811d-4d63-ab58-c39dbf10ddff"]},{"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Pomeroy et al., 2015; Curt D. Storlazzi et al., 2009)","plainTextFormattedCitation":"(Pomeroy et al., 2015; Curt D. Storlazzi et al., 2009)","previouslyFormattedCitation":"(Pomeroy et al., 2015; Curt D. Storlazzi et al., 2009)"},"properties":{"noteIndex":0},"schema":"https://github.com/citation-style-language/schema/raw/master/csl-citation.json"}</w:instrText>
      </w:r>
      <w:r w:rsidRPr="003B287B">
        <w:rPr>
          <w:rFonts w:ascii="Times New Roman" w:hAnsi="Times New Roman" w:cs="Times New Roman"/>
          <w:noProof/>
        </w:rPr>
        <w:fldChar w:fldCharType="separate"/>
      </w:r>
      <w:r w:rsidR="00CE0924" w:rsidRPr="00CE0924">
        <w:rPr>
          <w:rFonts w:ascii="Times New Roman" w:hAnsi="Times New Roman" w:cs="Times New Roman"/>
          <w:noProof/>
        </w:rPr>
        <w:t>(Pomeroy et al., 2015; Curt D. Storlazzi et al., 2009)</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r w:rsidRPr="003B287B">
        <w:rPr>
          <w:rFonts w:ascii="Times New Roman" w:hAnsi="Times New Roman" w:cs="Times New Roman"/>
        </w:rPr>
        <w:t xml:space="preserve"> </w:t>
      </w:r>
    </w:p>
    <w:p w14:paraId="4A1A004D" w14:textId="0DE642B3" w:rsidR="00292608" w:rsidRDefault="00292608" w:rsidP="003B287B">
      <w:pPr>
        <w:spacing w:after="0"/>
        <w:ind w:firstLine="720"/>
        <w:rPr>
          <w:rFonts w:ascii="Times New Roman" w:hAnsi="Times New Roman" w:cs="Times New Roman"/>
        </w:rPr>
      </w:pPr>
      <w:r w:rsidRPr="003B287B">
        <w:rPr>
          <w:rFonts w:ascii="Times New Roman" w:hAnsi="Times New Roman" w:cs="Times New Roman"/>
        </w:rPr>
        <w:t>Th</w:t>
      </w:r>
      <w:ins w:id="532" w:author="Geography" w:date="2020-12-10T11:41:00Z">
        <w:r w:rsidR="00B848B1">
          <w:rPr>
            <w:rFonts w:ascii="Times New Roman" w:hAnsi="Times New Roman" w:cs="Times New Roman"/>
          </w:rPr>
          <w:t>e</w:t>
        </w:r>
      </w:ins>
      <w:del w:id="533" w:author="Geography" w:date="2020-12-10T11:41:00Z">
        <w:r w:rsidRPr="003B287B" w:rsidDel="00B848B1">
          <w:rPr>
            <w:rFonts w:ascii="Times New Roman" w:hAnsi="Times New Roman" w:cs="Times New Roman"/>
          </w:rPr>
          <w:delText>is</w:delText>
        </w:r>
      </w:del>
      <w:r w:rsidRPr="003B287B">
        <w:rPr>
          <w:rFonts w:ascii="Times New Roman" w:hAnsi="Times New Roman" w:cs="Times New Roman"/>
        </w:rPr>
        <w:t xml:space="preserve"> period </w:t>
      </w:r>
      <w:r w:rsidR="0018422C">
        <w:rPr>
          <w:rFonts w:ascii="Times New Roman" w:hAnsi="Times New Roman" w:cs="Times New Roman"/>
        </w:rPr>
        <w:t xml:space="preserve">of study described here </w:t>
      </w:r>
      <w:r w:rsidRPr="003B287B">
        <w:rPr>
          <w:rFonts w:ascii="Times New Roman" w:hAnsi="Times New Roman" w:cs="Times New Roman"/>
        </w:rPr>
        <w:t xml:space="preserve">included </w:t>
      </w:r>
      <w:r w:rsidR="0018422C">
        <w:rPr>
          <w:rFonts w:ascii="Times New Roman" w:hAnsi="Times New Roman" w:cs="Times New Roman"/>
        </w:rPr>
        <w:t xml:space="preserve">terrestrial </w:t>
      </w:r>
      <w:r w:rsidRPr="003B287B">
        <w:rPr>
          <w:rFonts w:ascii="Times New Roman" w:hAnsi="Times New Roman" w:cs="Times New Roman"/>
        </w:rPr>
        <w:t xml:space="preserve">mitigation actions that significantly reduced </w:t>
      </w:r>
      <w:r w:rsidRPr="001D5A67">
        <w:rPr>
          <w:rFonts w:ascii="Times New Roman" w:hAnsi="Times New Roman" w:cs="Times New Roman"/>
          <w:i/>
          <w:iCs/>
        </w:rPr>
        <w:t>SSY</w:t>
      </w:r>
      <w:r w:rsidRPr="003B287B">
        <w:rPr>
          <w:rFonts w:ascii="Times New Roman" w:hAnsi="Times New Roman" w:cs="Times New Roman"/>
        </w:rPr>
        <w:t xml:space="preserve"> to the </w:t>
      </w:r>
      <w:r w:rsidR="0018422C">
        <w:rPr>
          <w:rFonts w:ascii="Times New Roman" w:hAnsi="Times New Roman" w:cs="Times New Roman"/>
        </w:rPr>
        <w:t>b</w:t>
      </w:r>
      <w:r w:rsidR="0018422C" w:rsidRPr="003B287B">
        <w:rPr>
          <w:rFonts w:ascii="Times New Roman" w:hAnsi="Times New Roman" w:cs="Times New Roman"/>
        </w:rPr>
        <w:t>ay</w:t>
      </w:r>
      <w:r w:rsidRPr="003B287B">
        <w:rPr>
          <w:rFonts w:ascii="Times New Roman" w:hAnsi="Times New Roman" w:cs="Times New Roman"/>
        </w:rPr>
        <w:t xml:space="preserve">, making precipitation a poor predictor of </w:t>
      </w:r>
      <w:r w:rsidRPr="001D5A67">
        <w:rPr>
          <w:rFonts w:ascii="Times New Roman" w:hAnsi="Times New Roman" w:cs="Times New Roman"/>
          <w:i/>
          <w:iCs/>
        </w:rPr>
        <w:t>SSY</w:t>
      </w:r>
      <w:r w:rsidRPr="003B287B">
        <w:rPr>
          <w:rFonts w:ascii="Times New Roman" w:hAnsi="Times New Roman" w:cs="Times New Roman"/>
        </w:rPr>
        <w:t xml:space="preserve">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w:t>
      </w:r>
      <w:r w:rsidRPr="001D5A67">
        <w:rPr>
          <w:rFonts w:ascii="Times New Roman" w:hAnsi="Times New Roman" w:cs="Times New Roman"/>
          <w:i/>
          <w:iCs/>
        </w:rPr>
        <w:t xml:space="preserve">SSY </w:t>
      </w:r>
      <w:r w:rsidRPr="003B287B">
        <w:rPr>
          <w:rFonts w:ascii="Times New Roman" w:hAnsi="Times New Roman" w:cs="Times New Roman"/>
        </w:rPr>
        <w:t>from the stream are used</w:t>
      </w:r>
      <w:ins w:id="534" w:author="Geography" w:date="2020-12-10T11:42:00Z">
        <w:r w:rsidR="00B848B1">
          <w:rPr>
            <w:rFonts w:ascii="Times New Roman" w:hAnsi="Times New Roman" w:cs="Times New Roman"/>
          </w:rPr>
          <w:t xml:space="preserve"> as a predictor of sedimentation in the near-shore</w:t>
        </w:r>
      </w:ins>
      <w:r w:rsidRPr="003B287B">
        <w:rPr>
          <w:rFonts w:ascii="Times New Roman" w:hAnsi="Times New Roman" w:cs="Times New Roman"/>
        </w:rPr>
        <w:t xml:space="preserve">. The approach presented in this paper illustrates how measurements of </w:t>
      </w:r>
      <w:r w:rsidRPr="001D5A67">
        <w:rPr>
          <w:rFonts w:ascii="Times New Roman" w:hAnsi="Times New Roman" w:cs="Times New Roman"/>
          <w:i/>
          <w:iCs/>
        </w:rPr>
        <w:t>SSY</w:t>
      </w:r>
      <w:r w:rsidRPr="003B287B">
        <w:rPr>
          <w:rFonts w:ascii="Times New Roman" w:hAnsi="Times New Roman" w:cs="Times New Roman"/>
        </w:rPr>
        <w:t xml:space="preserve">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r w:rsidRPr="003B287B">
        <w:rPr>
          <w:rFonts w:ascii="Times New Roman" w:hAnsi="Times New Roman" w:cs="Times New Roman"/>
        </w:rPr>
        <w:t xml:space="preserve">s and determine their efficacy. </w:t>
      </w:r>
    </w:p>
    <w:p w14:paraId="185EC845" w14:textId="35F609FE" w:rsidR="00580744" w:rsidRDefault="00580744" w:rsidP="003B287B">
      <w:pPr>
        <w:spacing w:after="0"/>
        <w:ind w:firstLine="720"/>
        <w:rPr>
          <w:ins w:id="535" w:author="Geography" w:date="2020-12-10T11:43:00Z"/>
          <w:rFonts w:ascii="Times New Roman" w:hAnsi="Times New Roman" w:cs="Times New Roman"/>
        </w:rPr>
      </w:pPr>
    </w:p>
    <w:p w14:paraId="3AEA30C3" w14:textId="1850575F" w:rsidR="00B848B1" w:rsidRPr="00B848B1" w:rsidRDefault="00B848B1" w:rsidP="00B848B1">
      <w:pPr>
        <w:spacing w:after="0"/>
        <w:rPr>
          <w:ins w:id="536" w:author="Geography" w:date="2020-12-10T11:43:00Z"/>
          <w:rFonts w:asciiTheme="majorHAnsi" w:hAnsiTheme="majorHAnsi" w:cstheme="majorHAnsi"/>
          <w:color w:val="5B9BD5" w:themeColor="accent1"/>
          <w:sz w:val="28"/>
          <w:szCs w:val="28"/>
          <w:rPrChange w:id="537" w:author="Geography" w:date="2020-12-10T11:43:00Z">
            <w:rPr>
              <w:ins w:id="538" w:author="Geography" w:date="2020-12-10T11:43:00Z"/>
              <w:rFonts w:ascii="Times New Roman" w:hAnsi="Times New Roman" w:cs="Times New Roman"/>
            </w:rPr>
          </w:rPrChange>
        </w:rPr>
      </w:pPr>
      <w:ins w:id="539" w:author="Geography" w:date="2020-12-10T11:43:00Z">
        <w:r w:rsidRPr="00B848B1">
          <w:rPr>
            <w:rFonts w:asciiTheme="majorHAnsi" w:hAnsiTheme="majorHAnsi" w:cstheme="majorHAnsi"/>
            <w:color w:val="5B9BD5" w:themeColor="accent1"/>
            <w:sz w:val="28"/>
            <w:szCs w:val="28"/>
            <w:rPrChange w:id="540" w:author="Geography" w:date="2020-12-10T11:43:00Z">
              <w:rPr>
                <w:rFonts w:ascii="Times New Roman" w:hAnsi="Times New Roman" w:cs="Times New Roman"/>
              </w:rPr>
            </w:rPrChange>
          </w:rPr>
          <w:t>5.0  Conclusion</w:t>
        </w:r>
      </w:ins>
    </w:p>
    <w:p w14:paraId="5D34995F" w14:textId="5C406159" w:rsidR="00B848B1" w:rsidRDefault="00B848B1" w:rsidP="003B287B">
      <w:pPr>
        <w:spacing w:after="0"/>
        <w:ind w:firstLine="720"/>
        <w:rPr>
          <w:ins w:id="541" w:author="Geography" w:date="2020-12-10T11:43:00Z"/>
          <w:rFonts w:ascii="Times New Roman" w:hAnsi="Times New Roman" w:cs="Times New Roman"/>
        </w:rPr>
      </w:pPr>
    </w:p>
    <w:p w14:paraId="2CE372F1" w14:textId="671E07D7" w:rsidR="00B848B1" w:rsidRDefault="00B848B1" w:rsidP="003B287B">
      <w:pPr>
        <w:spacing w:after="0"/>
        <w:ind w:firstLine="720"/>
        <w:rPr>
          <w:rFonts w:ascii="Times New Roman" w:hAnsi="Times New Roman" w:cs="Times New Roman"/>
        </w:rPr>
      </w:pPr>
      <w:ins w:id="542" w:author="Geography" w:date="2020-12-10T11:44:00Z">
        <w:r>
          <w:rPr>
            <w:rFonts w:ascii="Times New Roman" w:hAnsi="Times New Roman" w:cs="Times New Roman"/>
          </w:rPr>
          <w:t>Coral reefs are threatened by a wide range of threats, including excess terrestrial sediment loads. We documented spatia</w:t>
        </w:r>
      </w:ins>
      <w:ins w:id="543" w:author="Geography" w:date="2020-12-10T11:45:00Z">
        <w:r>
          <w:rPr>
            <w:rFonts w:ascii="Times New Roman" w:hAnsi="Times New Roman" w:cs="Times New Roman"/>
          </w:rPr>
          <w:t xml:space="preserve">l and temporal </w:t>
        </w:r>
      </w:ins>
      <w:ins w:id="544" w:author="Geography" w:date="2020-12-10T11:46:00Z">
        <w:r>
          <w:rPr>
            <w:rFonts w:ascii="Times New Roman" w:hAnsi="Times New Roman" w:cs="Times New Roman"/>
          </w:rPr>
          <w:t xml:space="preserve">patterns in sediment accumulation and composition </w:t>
        </w:r>
        <w:r>
          <w:rPr>
            <w:rFonts w:ascii="Times New Roman" w:hAnsi="Times New Roman" w:cs="Times New Roman"/>
          </w:rPr>
          <w:lastRenderedPageBreak/>
          <w:t xml:space="preserve">in a reef that has been impacted by sedimentation.  </w:t>
        </w:r>
        <w:r w:rsidR="002E2903">
          <w:rPr>
            <w:rFonts w:ascii="Times New Roman" w:hAnsi="Times New Roman" w:cs="Times New Roman"/>
          </w:rPr>
          <w:t xml:space="preserve">We found that 1) </w:t>
        </w:r>
      </w:ins>
      <w:ins w:id="545" w:author="Geography" w:date="2020-12-10T11:47:00Z">
        <w:r w:rsidR="002E2903">
          <w:rPr>
            <w:rFonts w:ascii="Times New Roman" w:hAnsi="Times New Roman" w:cs="Times New Roman"/>
          </w:rPr>
          <w:t xml:space="preserve">sediment accumulation was higher in parts of the reef with lower flow velocities; 2) </w:t>
        </w:r>
      </w:ins>
      <w:ins w:id="546" w:author="Geography" w:date="2020-12-10T11:48:00Z">
        <w:r w:rsidR="002E2903">
          <w:rPr>
            <w:rFonts w:ascii="Times New Roman" w:hAnsi="Times New Roman" w:cs="Times New Roman"/>
          </w:rPr>
          <w:t xml:space="preserve">sediment collected in traps had higher terrigenous fractions than the surrounding benthic sedimeand 3) sediment accumulation was correlated with watershed </w:t>
        </w:r>
      </w:ins>
      <w:ins w:id="547" w:author="Geography" w:date="2020-12-10T11:49:00Z">
        <w:r w:rsidR="002E2903">
          <w:rPr>
            <w:rFonts w:ascii="Times New Roman" w:hAnsi="Times New Roman" w:cs="Times New Roman"/>
          </w:rPr>
          <w:t>inputs in only one site close to the stream mouth, and was correlated with wave height in a majority of the sites on the reef.  The dominance of wave height in controlling sediment accu</w:t>
        </w:r>
      </w:ins>
      <w:ins w:id="548" w:author="Geography" w:date="2020-12-10T11:50:00Z">
        <w:r w:rsidR="002E2903">
          <w:rPr>
            <w:rFonts w:ascii="Times New Roman" w:hAnsi="Times New Roman" w:cs="Times New Roman"/>
          </w:rPr>
          <w:t>mulation, combined with a high terrigenous fraction of trapped sediment</w:t>
        </w:r>
      </w:ins>
      <w:ins w:id="549" w:author="Geography" w:date="2020-12-10T11:53:00Z">
        <w:r w:rsidR="002E2903">
          <w:rPr>
            <w:rFonts w:ascii="Times New Roman" w:hAnsi="Times New Roman" w:cs="Times New Roman"/>
          </w:rPr>
          <w:t>,</w:t>
        </w:r>
      </w:ins>
      <w:ins w:id="550" w:author="Geography" w:date="2020-12-10T11:50:00Z">
        <w:r w:rsidR="002E2903">
          <w:rPr>
            <w:rFonts w:ascii="Times New Roman" w:hAnsi="Times New Roman" w:cs="Times New Roman"/>
          </w:rPr>
          <w:t xml:space="preserve"> suggests that </w:t>
        </w:r>
      </w:ins>
      <w:ins w:id="551" w:author="Geography" w:date="2020-12-10T11:51:00Z">
        <w:r w:rsidR="002E2903">
          <w:rPr>
            <w:rFonts w:ascii="Times New Roman" w:hAnsi="Times New Roman" w:cs="Times New Roman"/>
          </w:rPr>
          <w:t xml:space="preserve">corals may be impacted by </w:t>
        </w:r>
      </w:ins>
      <w:ins w:id="552" w:author="Geography" w:date="2020-12-10T11:52:00Z">
        <w:r w:rsidR="002E2903">
          <w:rPr>
            <w:rFonts w:ascii="Times New Roman" w:hAnsi="Times New Roman" w:cs="Times New Roman"/>
          </w:rPr>
          <w:t xml:space="preserve">chronic resuspension of </w:t>
        </w:r>
      </w:ins>
      <w:ins w:id="553" w:author="Geography" w:date="2020-12-10T11:51:00Z">
        <w:r w:rsidR="002E2903">
          <w:rPr>
            <w:rFonts w:ascii="Times New Roman" w:hAnsi="Times New Roman" w:cs="Times New Roman"/>
          </w:rPr>
          <w:t>terrigenous sediment even during periods between storm event</w:t>
        </w:r>
      </w:ins>
      <w:ins w:id="554" w:author="Geography" w:date="2020-12-10T11:52:00Z">
        <w:r w:rsidR="002E2903">
          <w:rPr>
            <w:rFonts w:ascii="Times New Roman" w:hAnsi="Times New Roman" w:cs="Times New Roman"/>
          </w:rPr>
          <w:t>s.</w:t>
        </w:r>
      </w:ins>
      <w:ins w:id="555" w:author="Geography" w:date="2020-12-10T11:53:00Z">
        <w:r w:rsidR="002E2903">
          <w:rPr>
            <w:rFonts w:ascii="Times New Roman" w:hAnsi="Times New Roman" w:cs="Times New Roman"/>
          </w:rPr>
          <w:t xml:space="preserve"> </w:t>
        </w:r>
      </w:ins>
      <w:ins w:id="556" w:author="Geography" w:date="2020-12-10T11:54:00Z">
        <w:r w:rsidR="002E2903">
          <w:rPr>
            <w:rFonts w:ascii="Times New Roman" w:hAnsi="Times New Roman" w:cs="Times New Roman"/>
          </w:rPr>
          <w:t>Full re</w:t>
        </w:r>
      </w:ins>
      <w:ins w:id="557" w:author="Geography" w:date="2020-12-10T11:55:00Z">
        <w:r w:rsidR="002E2903">
          <w:rPr>
            <w:rFonts w:ascii="Times New Roman" w:hAnsi="Times New Roman" w:cs="Times New Roman"/>
          </w:rPr>
          <w:t>covery of a reef from sediment loading may require years or decades following the reduction of sediment loads.</w:t>
        </w:r>
      </w:ins>
    </w:p>
    <w:p w14:paraId="58B74AFE" w14:textId="77777777" w:rsidR="00EB420F" w:rsidRDefault="00EB420F" w:rsidP="00EB420F">
      <w:pPr>
        <w:pStyle w:val="Heading1"/>
      </w:pPr>
      <w:r>
        <w:t>Acknowledgements</w:t>
      </w:r>
    </w:p>
    <w:p w14:paraId="40B9BFF8" w14:textId="5BFBA1D0" w:rsidR="000B2540" w:rsidRDefault="00EB420F" w:rsidP="000B2540">
      <w:pPr>
        <w:spacing w:after="0"/>
      </w:pPr>
      <w:r>
        <w:tab/>
      </w:r>
      <w:r w:rsidR="000B2540">
        <w:t xml:space="preserve">This work was carried out in collaboration between San Diego State University and the US Geological Survey's Pacific Coral Reef Project. Funding was provided by the NOAA Coral Reef Conservation Program </w:t>
      </w:r>
      <w:ins w:id="558" w:author="Geography" w:date="2020-12-10T12:01:00Z">
        <w:r w:rsidR="00F04C79">
          <w:t xml:space="preserve">Award number </w:t>
        </w:r>
        <w:r w:rsidR="00F04C79" w:rsidRPr="00F04C79">
          <w:t>NA13NOS4820025</w:t>
        </w:r>
        <w:r w:rsidR="00F04C79">
          <w:t xml:space="preserve">, </w:t>
        </w:r>
      </w:ins>
      <w:r w:rsidR="000B2540">
        <w:t xml:space="preserve">and the US Geological Survey's Coastal and Marine Geology Program. We would like to thank Dr. Michael Favazza for providing logistical support in the field, and Meagan Curtis at the Department of Marine and Wildlife Resources for coordinating and conducting diving operations. </w:t>
      </w:r>
      <w:ins w:id="559" w:author="Geography" w:date="2020-12-10T12:01:00Z">
        <w:r w:rsidR="00A32AC6">
          <w:t>Dr</w:t>
        </w:r>
      </w:ins>
      <w:ins w:id="560" w:author="Geography" w:date="2020-12-10T12:02:00Z">
        <w:r w:rsidR="00A32AC6">
          <w:t xml:space="preserve">. </w:t>
        </w:r>
      </w:ins>
      <w:r w:rsidR="000B2540">
        <w:t xml:space="preserve">Don Vargo at American Samoa Community College provided laboratory space and resources, and Whitney Sears carried out sediment composition analyses at </w:t>
      </w:r>
      <w:ins w:id="561" w:author="Geography" w:date="2020-12-10T12:01:00Z">
        <w:r w:rsidR="00A32AC6">
          <w:t xml:space="preserve">Dr. </w:t>
        </w:r>
      </w:ins>
      <w:r w:rsidR="000B2540">
        <w:t>Sarah Gray’s Laboratory at University of San Diego. Use of trademark names does not imply USGS endorsement of products.</w:t>
      </w:r>
    </w:p>
    <w:p w14:paraId="52D16ADD" w14:textId="1C8419E7" w:rsidR="007E3E41" w:rsidRPr="003B287B" w:rsidRDefault="007E3E41" w:rsidP="00EB420F">
      <w:r w:rsidRPr="003B287B">
        <w:br w:type="page"/>
      </w:r>
    </w:p>
    <w:p w14:paraId="722829A5" w14:textId="4065F37B"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del w:id="562" w:author="Geography" w:date="2020-12-10T10:26:00Z">
        <w:r w:rsidR="00CC4698" w:rsidRPr="003B287B" w:rsidDel="00CB7D03">
          <w:rPr>
            <w:rFonts w:ascii="Times New Roman" w:hAnsi="Times New Roman" w:cs="Times New Roman"/>
          </w:rPr>
          <w:delText>with</w:delText>
        </w:r>
        <w:r w:rsidRPr="003B287B" w:rsidDel="00CB7D03">
          <w:rPr>
            <w:rFonts w:ascii="Times New Roman" w:hAnsi="Times New Roman" w:cs="Times New Roman"/>
          </w:rPr>
          <w:delText xml:space="preserve"> Captions</w:delText>
        </w:r>
      </w:del>
    </w:p>
    <w:p w14:paraId="635859B0" w14:textId="22C0AC6D" w:rsidR="007E3E41" w:rsidRPr="003B287B" w:rsidDel="00CB7D03" w:rsidRDefault="00A13A1D" w:rsidP="003B287B">
      <w:pPr>
        <w:pStyle w:val="Heading2"/>
        <w:spacing w:before="0"/>
        <w:rPr>
          <w:del w:id="563" w:author="Geography" w:date="2020-12-10T10:26:00Z"/>
          <w:rFonts w:ascii="Times New Roman" w:hAnsi="Times New Roman" w:cs="Times New Roman"/>
        </w:rPr>
      </w:pPr>
      <w:del w:id="564" w:author="Geography" w:date="2020-12-10T10:26:00Z">
        <w:r w:rsidRPr="003B287B" w:rsidDel="00CB7D03">
          <w:rPr>
            <w:rFonts w:ascii="Times New Roman" w:hAnsi="Times New Roman" w:cs="Times New Roman"/>
          </w:rPr>
          <w:delText>Figure 1 Study Area</w:delText>
        </w:r>
      </w:del>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565" w:name="_Ref446470632"/>
    </w:p>
    <w:p w14:paraId="25046F38" w14:textId="529EF6B8" w:rsidR="007E3E41" w:rsidRPr="003B287B" w:rsidRDefault="007E3E41" w:rsidP="003B287B">
      <w:pPr>
        <w:keepNext/>
        <w:keepLines/>
        <w:spacing w:after="0"/>
        <w:rPr>
          <w:rFonts w:ascii="Times New Roman" w:hAnsi="Times New Roman" w:cs="Times New Roman"/>
        </w:rPr>
      </w:pPr>
      <w:bookmarkStart w:id="566" w:name="_Ref447276231"/>
      <w:bookmarkStart w:id="567" w:name="_Ref447181793"/>
      <w:bookmarkStart w:id="568" w:name="_GoBack"/>
      <w:r w:rsidRPr="003B287B">
        <w:rPr>
          <w:rFonts w:ascii="Times New Roman" w:hAnsi="Times New Roman" w:cs="Times New Roman"/>
        </w:rPr>
        <w:t>Figure</w:t>
      </w:r>
      <w:bookmarkEnd w:id="568"/>
      <w:r w:rsidRPr="003B287B">
        <w:rPr>
          <w:rFonts w:ascii="Times New Roman" w:hAnsi="Times New Roman" w:cs="Times New Roman"/>
        </w:rPr>
        <w:t xml:space="preserv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565"/>
      <w:bookmarkEnd w:id="566"/>
      <w:r w:rsidR="00CC4698" w:rsidRPr="003B287B">
        <w:rPr>
          <w:rFonts w:ascii="Times New Roman" w:hAnsi="Times New Roman" w:cs="Times New Roman"/>
        </w:rPr>
        <w:t xml:space="preserve">. </w:t>
      </w:r>
      <w:r w:rsidRPr="003B287B">
        <w:rPr>
          <w:rFonts w:ascii="Times New Roman" w:hAnsi="Times New Roman" w:cs="Times New Roman"/>
        </w:rPr>
        <w:t>Maps of the study area and instrumentation in Faga'alu Bay.</w:t>
      </w:r>
      <w:r w:rsidR="00FF6F82">
        <w:rPr>
          <w:rFonts w:ascii="Times New Roman" w:hAnsi="Times New Roman" w:cs="Times New Roman"/>
        </w:rPr>
        <w:t xml:space="preserve"> a) Location of American Samoa in the South Pacific region. b) Location of Faga’alu Bay on Tutuila Island, American Samoa. c)</w:t>
      </w:r>
      <w:r w:rsidRPr="003B287B">
        <w:rPr>
          <w:rFonts w:ascii="Times New Roman" w:hAnsi="Times New Roman" w:cs="Times New Roman"/>
        </w:rPr>
        <w:t xml:space="preserve">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in press)","plainTextFormattedCitation":"(Messina &amp; Biggs, 2016)","previouslyFormattedCitation":"(Messina &amp; Biggs, 2016)"},"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567"/>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6E5C36A4" w:rsidR="00A13A1D" w:rsidRPr="003B287B" w:rsidDel="004D5E43" w:rsidRDefault="00A13A1D" w:rsidP="003B287B">
      <w:pPr>
        <w:pStyle w:val="Heading2"/>
        <w:spacing w:before="0"/>
        <w:rPr>
          <w:del w:id="569" w:author="Geography" w:date="2020-12-10T10:25:00Z"/>
          <w:rFonts w:ascii="Times New Roman" w:hAnsi="Times New Roman" w:cs="Times New Roman"/>
        </w:rPr>
      </w:pPr>
      <w:del w:id="570" w:author="Geography" w:date="2020-12-10T10:25:00Z">
        <w:r w:rsidRPr="003B287B" w:rsidDel="004D5E43">
          <w:rPr>
            <w:rFonts w:ascii="Times New Roman" w:hAnsi="Times New Roman" w:cs="Times New Roman"/>
          </w:rPr>
          <w:lastRenderedPageBreak/>
          <w:delText>Figure 2 Pictures of sediment traps</w:delText>
        </w:r>
      </w:del>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3B287B" w:rsidRDefault="002903D1" w:rsidP="003B287B">
      <w:pPr>
        <w:spacing w:after="0"/>
        <w:rPr>
          <w:rFonts w:ascii="Times New Roman" w:hAnsi="Times New Roman" w:cs="Times New Roman"/>
        </w:rPr>
      </w:pPr>
      <w:bookmarkStart w:id="571" w:name="_Ref446590596"/>
      <w:bookmarkStart w:id="572"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571"/>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s at high tide. a-b) At Site 3A in an area of branching coral rubble, approximately 2</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w:t>
      </w:r>
      <w:r w:rsidR="00D62E3C">
        <w:rPr>
          <w:rFonts w:ascii="Times New Roman" w:hAnsi="Times New Roman" w:cs="Times New Roman"/>
        </w:rPr>
        <w:t>imately</w:t>
      </w:r>
      <w:r w:rsidRPr="003B287B">
        <w:rPr>
          <w:rFonts w:ascii="Times New Roman" w:hAnsi="Times New Roman" w:cs="Times New Roman"/>
        </w:rPr>
        <w:t xml:space="preserve"> 10</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d) At Site 1B, the surrounding area is mixed terrigenous and carbonate benthic sediment.</w:t>
      </w:r>
      <w:bookmarkEnd w:id="572"/>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5DD82D4C" w:rsidR="00A13A1D" w:rsidRPr="003B287B" w:rsidDel="004D5E43" w:rsidRDefault="00A13A1D" w:rsidP="003B287B">
      <w:pPr>
        <w:pStyle w:val="Heading2"/>
        <w:spacing w:before="0"/>
        <w:rPr>
          <w:del w:id="573" w:author="Geography" w:date="2020-12-10T10:25:00Z"/>
          <w:rFonts w:ascii="Times New Roman" w:hAnsi="Times New Roman" w:cs="Times New Roman"/>
        </w:rPr>
      </w:pPr>
      <w:del w:id="574" w:author="Geography" w:date="2020-12-10T10:25:00Z">
        <w:r w:rsidRPr="003B287B" w:rsidDel="004D5E43">
          <w:rPr>
            <w:rFonts w:ascii="Times New Roman" w:hAnsi="Times New Roman" w:cs="Times New Roman"/>
          </w:rPr>
          <w:lastRenderedPageBreak/>
          <w:delText>Figure 3 SSY and Waves</w:delText>
        </w:r>
      </w:del>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3B287B" w:rsidRDefault="00491DA3" w:rsidP="003B287B">
      <w:pPr>
        <w:spacing w:after="0"/>
        <w:rPr>
          <w:rFonts w:ascii="Times New Roman" w:hAnsi="Times New Roman" w:cs="Times New Roman"/>
        </w:rPr>
      </w:pPr>
      <w:bookmarkStart w:id="575" w:name="_Ref446330860"/>
      <w:bookmarkStart w:id="576" w:name="_Ref447182090"/>
      <w:bookmarkStart w:id="577" w:name="_Ref44718226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575"/>
      <w:r w:rsidR="00B855F3" w:rsidRPr="003B287B">
        <w:rPr>
          <w:rFonts w:ascii="Times New Roman" w:hAnsi="Times New Roman" w:cs="Times New Roman"/>
          <w:noProof/>
        </w:rPr>
        <w:t>.</w:t>
      </w:r>
      <w:bookmarkEnd w:id="576"/>
      <w:r w:rsidR="00C604D7" w:rsidRPr="003B287B">
        <w:rPr>
          <w:rFonts w:ascii="Times New Roman" w:hAnsi="Times New Roman" w:cs="Times New Roman"/>
          <w:noProof/>
        </w:rPr>
        <w:t xml:space="preserve"> </w:t>
      </w:r>
      <w:r w:rsidR="00FF6F82">
        <w:rPr>
          <w:rFonts w:ascii="Times New Roman" w:hAnsi="Times New Roman" w:cs="Times New Roman"/>
          <w:noProof/>
        </w:rPr>
        <w:t xml:space="preserve">Suspended sediment yield from Faga’alu Stream (SSY) and wave conditions at the study site during sediment trap deployments. </w:t>
      </w:r>
      <w:r w:rsidR="00ED31C3">
        <w:rPr>
          <w:rFonts w:ascii="Times New Roman" w:hAnsi="Times New Roman" w:cs="Times New Roman"/>
        </w:rPr>
        <w:t>a</w:t>
      </w:r>
      <w:r w:rsidRPr="003B287B">
        <w:rPr>
          <w:rFonts w:ascii="Times New Roman" w:hAnsi="Times New Roman" w:cs="Times New Roman"/>
        </w:rPr>
        <w:t>)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FF6F82">
        <w:rPr>
          <w:rFonts w:ascii="Times New Roman" w:hAnsi="Times New Roman" w:cs="Times New Roman"/>
        </w:rPr>
        <w:t>ield (SSY) (tons).</w:t>
      </w:r>
      <w:r w:rsidR="00ED31C3">
        <w:rPr>
          <w:rFonts w:ascii="Times New Roman" w:hAnsi="Times New Roman" w:cs="Times New Roman"/>
        </w:rPr>
        <w:t xml:space="preserve"> b</w:t>
      </w:r>
      <w:r w:rsidR="00DD6565">
        <w:rPr>
          <w:rFonts w:ascii="Times New Roman" w:hAnsi="Times New Roman" w:cs="Times New Roman"/>
        </w:rPr>
        <w:t>)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577"/>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55907E7D" w:rsidR="00A13A1D" w:rsidRPr="003B287B" w:rsidDel="00CB7D03" w:rsidRDefault="00A13A1D" w:rsidP="003B287B">
      <w:pPr>
        <w:pStyle w:val="Heading2"/>
        <w:spacing w:before="0"/>
        <w:rPr>
          <w:del w:id="578" w:author="Geography" w:date="2020-12-10T10:26:00Z"/>
          <w:rFonts w:ascii="Times New Roman" w:hAnsi="Times New Roman" w:cs="Times New Roman"/>
        </w:rPr>
      </w:pPr>
      <w:del w:id="579" w:author="Geography" w:date="2020-12-10T10:26:00Z">
        <w:r w:rsidRPr="003B287B" w:rsidDel="00CB7D03">
          <w:rPr>
            <w:rFonts w:ascii="Times New Roman" w:hAnsi="Times New Roman" w:cs="Times New Roman"/>
          </w:rPr>
          <w:lastRenderedPageBreak/>
          <w:delText>Figure 4 Time lapse of sediment plume</w:delText>
        </w:r>
      </w:del>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EC273D" w:rsidRPr="004B5AD5" w:rsidRDefault="00EC273D"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EC273D" w:rsidRDefault="00EC273D" w:rsidP="00F660C4">
                              <w:pPr>
                                <w:spacing w:after="0"/>
                                <w:jc w:val="center"/>
                              </w:pPr>
                              <w:r>
                                <w:t>Camera</w:t>
                              </w:r>
                            </w:p>
                            <w:p w14:paraId="6DF33C9B" w14:textId="250B3913" w:rsidR="00EC273D" w:rsidRDefault="00EC273D"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" adj="12992,,16081" fillcolor="white [3212]" stroked="f" strokeweight="1pt">
                  <v:textbox>
                    <w:txbxContent>
                      <w:p w14:paraId="0A4B422C" w14:textId="77777777" w:rsidR="00EC273D" w:rsidRPr="004B5AD5" w:rsidRDefault="00EC273D"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" filled="f" stroked="f" strokeweight=".5pt">
                  <v:textbox>
                    <w:txbxContent>
                      <w:p w14:paraId="33BCD2E4" w14:textId="77777777" w:rsidR="00EC273D" w:rsidRDefault="00EC273D" w:rsidP="00F660C4">
                        <w:pPr>
                          <w:spacing w:after="0"/>
                          <w:jc w:val="center"/>
                        </w:pPr>
                        <w:r>
                          <w:t>Camera</w:t>
                        </w:r>
                      </w:p>
                      <w:p w14:paraId="6DF33C9B" w14:textId="250B3913" w:rsidR="00EC273D" w:rsidRDefault="00EC273D"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EC273D" w:rsidRPr="00760CB9" w:rsidRDefault="00EC273D"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EC273D" w:rsidRPr="00760CB9" w:rsidRDefault="00EC273D"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3B287B" w:rsidRDefault="003854F2"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EC273D" w:rsidRPr="00760CB9" w:rsidRDefault="00EC273D"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30"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AoIIGzfwIAAGgF&#10;AAAOAAAAAAAAAAAAAAAAAC4CAABkcnMvZTJvRG9jLnhtbFBLAQItABQABgAIAAAAIQAQ/lYq2wAA&#10;AAMBAAAPAAAAAAAAAAAAAAAAANkEAABkcnMvZG93bnJldi54bWxQSwUGAAAAAAQABADzAAAA4QUA&#10;AAAA&#10;" filled="f" stroked="f" strokeweight=".5pt">
                <v:textbox>
                  <w:txbxContent>
                    <w:p w14:paraId="403876A7" w14:textId="47294260" w:rsidR="00EC273D" w:rsidRPr="00760CB9" w:rsidRDefault="00EC273D"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00F660C4" w:rsidRPr="003B287B">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07E1E640" w:rsidR="00F660C4" w:rsidRPr="003B287B" w:rsidRDefault="00F660C4" w:rsidP="003B287B">
      <w:pPr>
        <w:spacing w:after="0"/>
        <w:rPr>
          <w:rFonts w:ascii="Times New Roman" w:hAnsi="Times New Roman" w:cs="Times New Roman"/>
        </w:rPr>
      </w:pPr>
      <w:bookmarkStart w:id="580" w:name="_Ref447092869"/>
      <w:bookmarkStart w:id="581" w:name="_Ref44718232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580"/>
      <w:r w:rsidRPr="003B287B">
        <w:rPr>
          <w:rFonts w:ascii="Times New Roman" w:hAnsi="Times New Roman" w:cs="Times New Roman"/>
        </w:rPr>
        <w:t xml:space="preserve">. </w:t>
      </w:r>
      <w:r w:rsidR="001E6DD4">
        <w:rPr>
          <w:rFonts w:ascii="Times New Roman" w:hAnsi="Times New Roman" w:cs="Times New Roman"/>
        </w:rPr>
        <w:t>Time lapse photography of a sediment plume discharged from Faga’alu Stream following a rain event 2/21/</w:t>
      </w:r>
      <w:ins w:id="582" w:author="Geography" w:date="2020-12-10T10:02:00Z">
        <w:r w:rsidR="00870F91">
          <w:rPr>
            <w:rFonts w:ascii="Times New Roman" w:hAnsi="Times New Roman" w:cs="Times New Roman"/>
          </w:rPr>
          <w:t>20</w:t>
        </w:r>
      </w:ins>
      <w:r w:rsidR="001E6DD4">
        <w:rPr>
          <w:rFonts w:ascii="Times New Roman" w:hAnsi="Times New Roman" w:cs="Times New Roman"/>
        </w:rPr>
        <w:t xml:space="preserve">14. </w:t>
      </w:r>
      <w:r w:rsidRPr="003B287B">
        <w:rPr>
          <w:rFonts w:ascii="Times New Roman" w:hAnsi="Times New Roman" w:cs="Times New Roman"/>
        </w:rPr>
        <w:t>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the same spatial pattern, and an apparent diminishing of sediment concentrations over the northern reef.</w:t>
      </w:r>
      <w:bookmarkEnd w:id="581"/>
    </w:p>
    <w:p w14:paraId="4E2FC452" w14:textId="2E411668" w:rsidR="00F660C4" w:rsidRPr="003B287B" w:rsidDel="009918E8" w:rsidRDefault="00A13A1D" w:rsidP="003B287B">
      <w:pPr>
        <w:pStyle w:val="Heading2"/>
        <w:spacing w:before="0"/>
        <w:rPr>
          <w:del w:id="583" w:author="Geography" w:date="2020-12-10T10:19:00Z"/>
          <w:rFonts w:ascii="Times New Roman" w:hAnsi="Times New Roman" w:cs="Times New Roman"/>
        </w:rPr>
      </w:pPr>
      <w:del w:id="584" w:author="Geography" w:date="2020-12-10T10:19:00Z">
        <w:r w:rsidRPr="003B287B" w:rsidDel="009918E8">
          <w:rPr>
            <w:rFonts w:ascii="Times New Roman" w:hAnsi="Times New Roman" w:cs="Times New Roman"/>
          </w:rPr>
          <w:lastRenderedPageBreak/>
          <w:delText xml:space="preserve">Figure 5 Mean accumulation and </w:delText>
        </w:r>
        <w:r w:rsidR="00267162" w:rsidRPr="003B287B" w:rsidDel="009918E8">
          <w:rPr>
            <w:rFonts w:ascii="Times New Roman" w:hAnsi="Times New Roman" w:cs="Times New Roman"/>
          </w:rPr>
          <w:delText>benthic</w:delText>
        </w:r>
        <w:r w:rsidRPr="003B287B" w:rsidDel="009918E8">
          <w:rPr>
            <w:rFonts w:ascii="Times New Roman" w:hAnsi="Times New Roman" w:cs="Times New Roman"/>
          </w:rPr>
          <w:delText xml:space="preserve"> composition</w:delText>
        </w:r>
      </w:del>
    </w:p>
    <w:p w14:paraId="27FE6861" w14:textId="1846B4A6" w:rsidR="002722D7" w:rsidRDefault="002722D7" w:rsidP="003B287B">
      <w:pPr>
        <w:keepNext/>
        <w:keepLines/>
        <w:spacing w:after="0"/>
        <w:rPr>
          <w:rFonts w:ascii="Times New Roman" w:hAnsi="Times New Roman" w:cs="Times New Roman"/>
        </w:rPr>
      </w:pPr>
      <w:commentRangeStart w:id="585"/>
      <w:r>
        <w:rPr>
          <w:rFonts w:ascii="Times New Roman" w:hAnsi="Times New Roman" w:cs="Times New Roman"/>
          <w:noProof/>
        </w:rPr>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commentRangeEnd w:id="585"/>
      <w:r w:rsidR="007330E4">
        <w:rPr>
          <w:rStyle w:val="CommentReference"/>
          <w:rFonts w:asciiTheme="minorHAnsi" w:hAnsiTheme="minorHAnsi"/>
        </w:rPr>
        <w:commentReference w:id="585"/>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26A1CFB8">
            <wp:extent cx="3773606" cy="2865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6" cstate="print">
                      <a:extLst>
                        <a:ext uri="{28A0092B-C50C-407E-A947-70E740481C1C}">
                          <a14:useLocalDpi xmlns:a14="http://schemas.microsoft.com/office/drawing/2010/main" val="0"/>
                        </a:ext>
                      </a:extLst>
                    </a:blip>
                    <a:srcRect t="34709"/>
                    <a:stretch/>
                  </pic:blipFill>
                  <pic:spPr bwMode="auto">
                    <a:xfrm>
                      <a:off x="0" y="0"/>
                      <a:ext cx="3802711" cy="2887261"/>
                    </a:xfrm>
                    <a:prstGeom prst="rect">
                      <a:avLst/>
                    </a:prstGeom>
                    <a:ln>
                      <a:noFill/>
                    </a:ln>
                    <a:extLst>
                      <a:ext uri="{53640926-AAD7-44D8-BBD7-CCE9431645EC}">
                        <a14:shadowObscured xmlns:a14="http://schemas.microsoft.com/office/drawing/2010/main"/>
                      </a:ext>
                    </a:extLst>
                  </pic:spPr>
                </pic:pic>
              </a:graphicData>
            </a:graphic>
          </wp:inline>
        </w:drawing>
      </w:r>
    </w:p>
    <w:p w14:paraId="19203C60" w14:textId="3C8822ED" w:rsidR="00167B89" w:rsidRPr="003B287B" w:rsidRDefault="00167B89" w:rsidP="003B287B">
      <w:pPr>
        <w:spacing w:after="0"/>
        <w:rPr>
          <w:rFonts w:ascii="Times New Roman" w:hAnsi="Times New Roman" w:cs="Times New Roman"/>
        </w:rPr>
      </w:pPr>
      <w:bookmarkStart w:id="586" w:name="_Ref446325490"/>
      <w:bookmarkStart w:id="587" w:name="_Ref44718233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586"/>
      <w:r w:rsidRPr="003B287B">
        <w:rPr>
          <w:rFonts w:ascii="Times New Roman" w:hAnsi="Times New Roman" w:cs="Times New Roman"/>
        </w:rPr>
        <w:t>. Mean</w:t>
      </w:r>
      <w:r w:rsidR="001E6DD4">
        <w:rPr>
          <w:rFonts w:ascii="Times New Roman" w:hAnsi="Times New Roman" w:cs="Times New Roman"/>
        </w:rPr>
        <w:t xml:space="preserve"> sediment</w:t>
      </w:r>
      <w:r w:rsidRPr="003B287B">
        <w:rPr>
          <w:rFonts w:ascii="Times New Roman" w:hAnsi="Times New Roman" w:cs="Times New Roman"/>
        </w:rPr>
        <w:t xml:space="preserve"> accumulation rate</w:t>
      </w:r>
      <w:r w:rsidR="001E6DD4">
        <w:rPr>
          <w:rFonts w:ascii="Times New Roman" w:hAnsi="Times New Roman" w:cs="Times New Roman"/>
        </w:rPr>
        <w:t>s</w:t>
      </w:r>
      <w:r w:rsidRPr="003B287B">
        <w:rPr>
          <w:rFonts w:ascii="Times New Roman" w:hAnsi="Times New Roman" w:cs="Times New Roman"/>
        </w:rPr>
        <w:t xml:space="preserve"> (</w:t>
      </w:r>
      <w:ins w:id="588" w:author="Geography" w:date="2020-12-10T10:22:00Z">
        <w:r w:rsidR="009A3CED">
          <w:rPr>
            <w:rFonts w:ascii="Times New Roman" w:hAnsi="Times New Roman" w:cs="Times New Roman"/>
          </w:rPr>
          <w:t xml:space="preserve">white numbers, </w:t>
        </w:r>
      </w:ins>
      <w:r w:rsidRPr="003B287B">
        <w:rPr>
          <w:rFonts w:ascii="Times New Roman" w:hAnsi="Times New Roman" w:cs="Times New Roman"/>
        </w:rPr>
        <w:t>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w:t>
      </w:r>
      <w:r w:rsidR="001E6DD4">
        <w:rPr>
          <w:rFonts w:ascii="Times New Roman" w:hAnsi="Times New Roman" w:cs="Times New Roman"/>
        </w:rPr>
        <w:t xml:space="preserve">at </w:t>
      </w:r>
      <w:ins w:id="589" w:author="Geography" w:date="2020-12-10T10:20:00Z">
        <w:r w:rsidR="009918E8">
          <w:rPr>
            <w:rFonts w:ascii="Times New Roman" w:hAnsi="Times New Roman" w:cs="Times New Roman"/>
          </w:rPr>
          <w:t xml:space="preserve">a) </w:t>
        </w:r>
      </w:ins>
      <w:r w:rsidR="001E6DD4">
        <w:rPr>
          <w:rFonts w:ascii="Times New Roman" w:hAnsi="Times New Roman" w:cs="Times New Roman"/>
        </w:rPr>
        <w:t xml:space="preserve">sediment traps and </w:t>
      </w:r>
      <w:ins w:id="590" w:author="Geography" w:date="2020-12-10T10:20:00Z">
        <w:r w:rsidR="009918E8">
          <w:rPr>
            <w:rFonts w:ascii="Times New Roman" w:hAnsi="Times New Roman" w:cs="Times New Roman"/>
          </w:rPr>
          <w:t xml:space="preserve">b) </w:t>
        </w:r>
      </w:ins>
      <w:del w:id="591" w:author="Geography" w:date="2020-12-10T10:19:00Z">
        <w:r w:rsidR="001E6DD4" w:rsidDel="009918E8">
          <w:rPr>
            <w:rFonts w:ascii="Times New Roman" w:hAnsi="Times New Roman" w:cs="Times New Roman"/>
          </w:rPr>
          <w:delText xml:space="preserve">sediment </w:delText>
        </w:r>
      </w:del>
      <w:ins w:id="592" w:author="Geography" w:date="2020-12-10T10:19:00Z">
        <w:r w:rsidR="009918E8">
          <w:rPr>
            <w:rFonts w:ascii="Times New Roman" w:hAnsi="Times New Roman" w:cs="Times New Roman"/>
          </w:rPr>
          <w:t>Sed</w:t>
        </w:r>
      </w:ins>
      <w:r w:rsidR="001E6DD4">
        <w:rPr>
          <w:rFonts w:ascii="Times New Roman" w:hAnsi="Times New Roman" w:cs="Times New Roman"/>
        </w:rPr>
        <w:t>pods</w:t>
      </w:r>
      <w:del w:id="593" w:author="Geography" w:date="2020-12-10T10:20:00Z">
        <w:r w:rsidR="001E6DD4" w:rsidDel="009918E8">
          <w:rPr>
            <w:rFonts w:ascii="Times New Roman" w:hAnsi="Times New Roman" w:cs="Times New Roman"/>
          </w:rPr>
          <w:delText xml:space="preserve"> in Faga’alu Bay during all deployments</w:delText>
        </w:r>
      </w:del>
      <w:ins w:id="594" w:author="Geography" w:date="2020-12-10T10:24:00Z">
        <w:r w:rsidR="007330E4">
          <w:rPr>
            <w:rFonts w:ascii="Times New Roman" w:hAnsi="Times New Roman" w:cs="Times New Roman"/>
          </w:rPr>
          <w:t>,</w:t>
        </w:r>
      </w:ins>
      <w:ins w:id="595" w:author="Geography" w:date="2020-12-10T10:25:00Z">
        <w:r w:rsidR="007330E4">
          <w:rPr>
            <w:rFonts w:ascii="Times New Roman" w:hAnsi="Times New Roman" w:cs="Times New Roman"/>
          </w:rPr>
          <w:t xml:space="preserve"> and</w:t>
        </w:r>
      </w:ins>
      <w:ins w:id="596" w:author="Geography" w:date="2020-12-10T10:20:00Z">
        <w:r w:rsidR="009918E8">
          <w:rPr>
            <w:rFonts w:ascii="Times New Roman" w:hAnsi="Times New Roman" w:cs="Times New Roman"/>
          </w:rPr>
          <w:t xml:space="preserve"> </w:t>
        </w:r>
      </w:ins>
      <w:del w:id="597" w:author="Geography" w:date="2020-12-10T10:20:00Z">
        <w:r w:rsidR="001E6DD4" w:rsidDel="009918E8">
          <w:rPr>
            <w:rFonts w:ascii="Times New Roman" w:hAnsi="Times New Roman" w:cs="Times New Roman"/>
          </w:rPr>
          <w:delText xml:space="preserve">. </w:delText>
        </w:r>
        <w:r w:rsidRPr="003B287B" w:rsidDel="009918E8">
          <w:rPr>
            <w:rFonts w:ascii="Times New Roman" w:hAnsi="Times New Roman" w:cs="Times New Roman"/>
          </w:rPr>
          <w:delText xml:space="preserve">a) </w:delText>
        </w:r>
        <w:r w:rsidR="001E6DD4" w:rsidDel="009918E8">
          <w:rPr>
            <w:rFonts w:ascii="Times New Roman" w:hAnsi="Times New Roman" w:cs="Times New Roman"/>
          </w:rPr>
          <w:delText>S</w:delText>
        </w:r>
        <w:r w:rsidR="00D365F0" w:rsidRPr="003B287B" w:rsidDel="009918E8">
          <w:rPr>
            <w:rFonts w:ascii="Times New Roman" w:hAnsi="Times New Roman" w:cs="Times New Roman"/>
          </w:rPr>
          <w:delText>ediment traps</w:delText>
        </w:r>
        <w:r w:rsidR="001E6DD4" w:rsidDel="009918E8">
          <w:rPr>
            <w:rFonts w:ascii="Times New Roman" w:hAnsi="Times New Roman" w:cs="Times New Roman"/>
          </w:rPr>
          <w:delText xml:space="preserve">. </w:delText>
        </w:r>
        <w:r w:rsidRPr="003B287B" w:rsidDel="009918E8">
          <w:rPr>
            <w:rFonts w:ascii="Times New Roman" w:hAnsi="Times New Roman" w:cs="Times New Roman"/>
          </w:rPr>
          <w:delText xml:space="preserve">b) </w:delText>
        </w:r>
        <w:r w:rsidR="001E6DD4" w:rsidDel="009918E8">
          <w:rPr>
            <w:rFonts w:ascii="Times New Roman" w:hAnsi="Times New Roman" w:cs="Times New Roman"/>
          </w:rPr>
          <w:delText>S</w:delText>
        </w:r>
        <w:r w:rsidR="00D365F0" w:rsidRPr="003B287B" w:rsidDel="009918E8">
          <w:rPr>
            <w:rFonts w:ascii="Times New Roman" w:hAnsi="Times New Roman" w:cs="Times New Roman"/>
          </w:rPr>
          <w:delText>ediment pod</w:delText>
        </w:r>
        <w:r w:rsidRPr="003B287B" w:rsidDel="009918E8">
          <w:rPr>
            <w:rFonts w:ascii="Times New Roman" w:hAnsi="Times New Roman" w:cs="Times New Roman"/>
          </w:rPr>
          <w:delText xml:space="preserve">s. </w:delText>
        </w:r>
      </w:del>
      <w:r w:rsidRPr="003B287B">
        <w:rPr>
          <w:rFonts w:ascii="Times New Roman" w:hAnsi="Times New Roman" w:cs="Times New Roman"/>
        </w:rPr>
        <w:t>c) Benthic sediment composition.</w:t>
      </w:r>
      <w:ins w:id="598" w:author="Geography" w:date="2020-12-10T10:21:00Z">
        <w:r w:rsidR="00547F2C">
          <w:rPr>
            <w:rFonts w:ascii="Times New Roman" w:hAnsi="Times New Roman" w:cs="Times New Roman"/>
          </w:rPr>
          <w:t xml:space="preserve">  </w:t>
        </w:r>
      </w:ins>
      <w:ins w:id="599" w:author="Geography" w:date="2020-12-10T10:24:00Z">
        <w:r w:rsidR="007330E4">
          <w:rPr>
            <w:rFonts w:ascii="Times New Roman" w:hAnsi="Times New Roman" w:cs="Times New Roman"/>
          </w:rPr>
          <w:t>In a) and b) symbol diameter is scaled to the accumulation rate.</w:t>
        </w:r>
      </w:ins>
      <w:del w:id="600" w:author="Geography" w:date="2020-12-10T10:20:00Z">
        <w:r w:rsidRPr="003B287B" w:rsidDel="009918E8">
          <w:rPr>
            <w:rFonts w:ascii="Times New Roman" w:hAnsi="Times New Roman" w:cs="Times New Roman"/>
          </w:rPr>
          <w:delText xml:space="preserve"> Note: Subplot scales are different for visualization purposes, can’t compare sizes of charts, hence numbers included.</w:delText>
        </w:r>
      </w:del>
      <w:bookmarkEnd w:id="587"/>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3F82BB82" w:rsidR="00A13A1D" w:rsidRPr="003B287B" w:rsidDel="004D5E43" w:rsidRDefault="00A13A1D" w:rsidP="003B287B">
      <w:pPr>
        <w:pStyle w:val="Heading2"/>
        <w:spacing w:before="0"/>
        <w:rPr>
          <w:del w:id="601" w:author="Geography" w:date="2020-12-10T10:25:00Z"/>
          <w:rFonts w:ascii="Times New Roman" w:hAnsi="Times New Roman" w:cs="Times New Roman"/>
        </w:rPr>
      </w:pPr>
      <w:del w:id="602" w:author="Geography" w:date="2020-12-10T10:25:00Z">
        <w:r w:rsidRPr="003B287B" w:rsidDel="004D5E43">
          <w:rPr>
            <w:rFonts w:ascii="Times New Roman" w:hAnsi="Times New Roman" w:cs="Times New Roman"/>
          </w:rPr>
          <w:lastRenderedPageBreak/>
          <w:delText>Figure 6 Mean accumulation time series-</w:delText>
        </w:r>
        <w:r w:rsidR="00D365F0" w:rsidRPr="003B287B" w:rsidDel="004D5E43">
          <w:rPr>
            <w:rFonts w:ascii="Times New Roman" w:hAnsi="Times New Roman" w:cs="Times New Roman"/>
          </w:rPr>
          <w:delText>sediment pod</w:delText>
        </w:r>
        <w:r w:rsidRPr="003B287B" w:rsidDel="004D5E43">
          <w:rPr>
            <w:rFonts w:ascii="Times New Roman" w:hAnsi="Times New Roman" w:cs="Times New Roman"/>
          </w:rPr>
          <w:delText>s</w:delText>
        </w:r>
      </w:del>
    </w:p>
    <w:p w14:paraId="70A1132F" w14:textId="77777777" w:rsidR="00A13A1D" w:rsidRPr="003B287B" w:rsidRDefault="00A13A1D" w:rsidP="003B287B">
      <w:pPr>
        <w:keepNext/>
        <w:keepLines/>
        <w:spacing w:after="0"/>
        <w:rPr>
          <w:rFonts w:ascii="Times New Roman" w:hAnsi="Times New Roman" w:cs="Times New Roman"/>
        </w:rPr>
      </w:pPr>
      <w:commentRangeStart w:id="603"/>
      <w:r w:rsidRPr="003B287B">
        <w:rPr>
          <w:rFonts w:ascii="Times New Roman" w:hAnsi="Times New Roman" w:cs="Times New Roman"/>
          <w:noProof/>
        </w:rPr>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commentRangeEnd w:id="603"/>
      <w:r w:rsidR="0096329D">
        <w:rPr>
          <w:rStyle w:val="CommentReference"/>
          <w:rFonts w:asciiTheme="minorHAnsi" w:hAnsiTheme="minorHAnsi"/>
        </w:rPr>
        <w:commentReference w:id="603"/>
      </w:r>
    </w:p>
    <w:p w14:paraId="6E69D92C" w14:textId="41832635" w:rsidR="00A13A1D" w:rsidRPr="003B287B" w:rsidRDefault="00A13A1D" w:rsidP="003B287B">
      <w:pPr>
        <w:spacing w:after="0"/>
        <w:rPr>
          <w:rFonts w:ascii="Times New Roman" w:hAnsi="Times New Roman" w:cs="Times New Roman"/>
        </w:rPr>
      </w:pPr>
      <w:bookmarkStart w:id="604" w:name="_Ref446470696"/>
      <w:bookmarkStart w:id="605"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604"/>
      <w:r w:rsidRPr="003B287B">
        <w:rPr>
          <w:rFonts w:ascii="Times New Roman" w:hAnsi="Times New Roman" w:cs="Times New Roman"/>
        </w:rPr>
        <w:t>. Mean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on</w:t>
      </w:r>
      <w:ins w:id="606" w:author="Geography" w:date="2020-12-10T10:17:00Z">
        <w:r w:rsidR="009F550F">
          <w:rPr>
            <w:rFonts w:ascii="Times New Roman" w:hAnsi="Times New Roman" w:cs="Times New Roman"/>
          </w:rPr>
          <w:t xml:space="preserve"> Sed</w:t>
        </w:r>
      </w:ins>
      <w:del w:id="607" w:author="Geography" w:date="2020-12-10T10:17:00Z">
        <w:r w:rsidRPr="003B287B" w:rsidDel="009F550F">
          <w:rPr>
            <w:rFonts w:ascii="Times New Roman" w:hAnsi="Times New Roman" w:cs="Times New Roman"/>
          </w:rPr>
          <w:delText xml:space="preserve"> </w:delText>
        </w:r>
        <w:r w:rsidR="00D365F0" w:rsidRPr="003B287B" w:rsidDel="009F550F">
          <w:rPr>
            <w:rFonts w:ascii="Times New Roman" w:hAnsi="Times New Roman" w:cs="Times New Roman"/>
          </w:rPr>
          <w:delText xml:space="preserve">sediment </w:delText>
        </w:r>
      </w:del>
      <w:r w:rsidR="00D365F0" w:rsidRPr="003B287B">
        <w:rPr>
          <w:rFonts w:ascii="Times New Roman" w:hAnsi="Times New Roman" w:cs="Times New Roman"/>
        </w:rPr>
        <w:t>pod</w:t>
      </w:r>
      <w:r w:rsidRPr="003B287B">
        <w:rPr>
          <w:rFonts w:ascii="Times New Roman" w:hAnsi="Times New Roman" w:cs="Times New Roman"/>
        </w:rPr>
        <w:t>s during the study period over the a) north reef including sites 1A, 1B, 1C, 2A, 2C, and b) south reefs including sites 2B, 3A, 3B, 3C.</w:t>
      </w:r>
      <w:bookmarkEnd w:id="605"/>
    </w:p>
    <w:p w14:paraId="60083023" w14:textId="77777777" w:rsidR="00A13A1D" w:rsidRPr="003B287B" w:rsidRDefault="00A13A1D" w:rsidP="003B287B">
      <w:pPr>
        <w:spacing w:after="0"/>
        <w:rPr>
          <w:rFonts w:ascii="Times New Roman" w:hAnsi="Times New Roman" w:cs="Times New Roman"/>
        </w:rPr>
      </w:pPr>
    </w:p>
    <w:p w14:paraId="3581AE95" w14:textId="18E842C1" w:rsidR="00A13A1D" w:rsidRPr="003B287B" w:rsidDel="004D5E43" w:rsidRDefault="00A13A1D" w:rsidP="003B287B">
      <w:pPr>
        <w:pStyle w:val="Heading2"/>
        <w:spacing w:before="0"/>
        <w:rPr>
          <w:del w:id="608" w:author="Geography" w:date="2020-12-10T10:25:00Z"/>
          <w:rFonts w:ascii="Times New Roman" w:hAnsi="Times New Roman" w:cs="Times New Roman"/>
        </w:rPr>
      </w:pPr>
      <w:del w:id="609" w:author="Geography" w:date="2020-12-10T10:25:00Z">
        <w:r w:rsidRPr="003B287B" w:rsidDel="004D5E43">
          <w:rPr>
            <w:rFonts w:ascii="Times New Roman" w:hAnsi="Times New Roman" w:cs="Times New Roman"/>
          </w:rPr>
          <w:delText>Figure 7 Mean accumulation time series-</w:delText>
        </w:r>
        <w:r w:rsidR="00EE0ABC" w:rsidDel="004D5E43">
          <w:rPr>
            <w:rFonts w:ascii="Times New Roman" w:hAnsi="Times New Roman" w:cs="Times New Roman"/>
          </w:rPr>
          <w:delText>sediment traps</w:delText>
        </w:r>
      </w:del>
    </w:p>
    <w:p w14:paraId="097A670A"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8">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35BC6533" w:rsidR="00A13A1D" w:rsidRPr="003B287B" w:rsidRDefault="00A13A1D" w:rsidP="003B287B">
      <w:pPr>
        <w:spacing w:after="0"/>
        <w:rPr>
          <w:rFonts w:ascii="Times New Roman" w:hAnsi="Times New Roman" w:cs="Times New Roman"/>
        </w:rPr>
      </w:pPr>
      <w:bookmarkStart w:id="610" w:name="_Ref4471823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Mean sediment accumulation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002722D7">
        <w:rPr>
          <w:rFonts w:ascii="Times New Roman" w:hAnsi="Times New Roman" w:cs="Times New Roman"/>
        </w:rPr>
        <w:t xml:space="preserve"> </w:t>
      </w:r>
      <w:r w:rsidRPr="003B287B">
        <w:rPr>
          <w:rFonts w:ascii="Times New Roman" w:hAnsi="Times New Roman" w:cs="Times New Roman"/>
        </w:rPr>
        <w:t xml:space="preserve">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610"/>
    </w:p>
    <w:p w14:paraId="6B8B2EB2" w14:textId="77777777" w:rsidR="00A13A1D" w:rsidRPr="003B287B" w:rsidRDefault="00A13A1D" w:rsidP="003B287B">
      <w:pPr>
        <w:spacing w:after="0"/>
        <w:rPr>
          <w:rFonts w:ascii="Times New Roman" w:hAnsi="Times New Roman" w:cs="Times New Roman"/>
        </w:rPr>
      </w:pPr>
    </w:p>
    <w:p w14:paraId="32DBF65E" w14:textId="34A194FF" w:rsidR="00A13A1D" w:rsidRPr="003B287B" w:rsidDel="004D5E43" w:rsidRDefault="00A13A1D" w:rsidP="003B287B">
      <w:pPr>
        <w:pStyle w:val="Heading2"/>
        <w:spacing w:before="0"/>
        <w:rPr>
          <w:del w:id="611" w:author="Geography" w:date="2020-12-10T10:25:00Z"/>
          <w:rFonts w:ascii="Times New Roman" w:hAnsi="Times New Roman" w:cs="Times New Roman"/>
        </w:rPr>
      </w:pPr>
      <w:del w:id="612" w:author="Geography" w:date="2020-12-10T10:25:00Z">
        <w:r w:rsidRPr="003B287B" w:rsidDel="004D5E43">
          <w:rPr>
            <w:rFonts w:ascii="Times New Roman" w:hAnsi="Times New Roman" w:cs="Times New Roman"/>
          </w:rPr>
          <w:lastRenderedPageBreak/>
          <w:delText xml:space="preserve">Figure 8 </w:delText>
        </w:r>
        <w:r w:rsidR="009002FB" w:rsidRPr="003B287B" w:rsidDel="004D5E43">
          <w:rPr>
            <w:rFonts w:ascii="Times New Roman" w:hAnsi="Times New Roman" w:cs="Times New Roman"/>
          </w:rPr>
          <w:delText xml:space="preserve">Sediment accumulation time series- </w:delText>
        </w:r>
        <w:r w:rsidR="00D365F0" w:rsidRPr="003B287B" w:rsidDel="004D5E43">
          <w:rPr>
            <w:rFonts w:ascii="Times New Roman" w:hAnsi="Times New Roman" w:cs="Times New Roman"/>
          </w:rPr>
          <w:delText>sediment pod</w:delText>
        </w:r>
        <w:r w:rsidR="009002FB" w:rsidRPr="003B287B" w:rsidDel="004D5E43">
          <w:rPr>
            <w:rFonts w:ascii="Times New Roman" w:hAnsi="Times New Roman" w:cs="Times New Roman"/>
          </w:rPr>
          <w:delText>s</w:delText>
        </w:r>
      </w:del>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9">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5DA2FA82" w:rsidR="009002FB" w:rsidRPr="003B287B" w:rsidRDefault="009002FB" w:rsidP="003B287B">
      <w:pPr>
        <w:spacing w:after="0"/>
        <w:rPr>
          <w:rFonts w:ascii="Times New Roman" w:hAnsi="Times New Roman" w:cs="Times New Roman"/>
        </w:rPr>
      </w:pPr>
      <w:bookmarkStart w:id="613" w:name="_Ref446483309"/>
      <w:bookmarkStart w:id="614" w:name="_Ref447182347"/>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613"/>
      <w:r w:rsidRPr="003B287B">
        <w:rPr>
          <w:rFonts w:ascii="Times New Roman" w:hAnsi="Times New Roman" w:cs="Times New Roman"/>
        </w:rPr>
        <w:t>. Time series</w:t>
      </w:r>
      <w:del w:id="615" w:author="Geography" w:date="2020-12-10T10:35:00Z">
        <w:r w:rsidRPr="003B287B" w:rsidDel="00C7068D">
          <w:rPr>
            <w:rFonts w:ascii="Times New Roman" w:hAnsi="Times New Roman" w:cs="Times New Roman"/>
          </w:rPr>
          <w:delText>'</w:delText>
        </w:r>
      </w:del>
      <w:r w:rsidRPr="003B287B">
        <w:rPr>
          <w:rFonts w:ascii="Times New Roman" w:hAnsi="Times New Roman" w:cs="Times New Roman"/>
        </w:rPr>
        <w:t xml:space="preserve"> of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614"/>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05B7EA15" w:rsidR="009002FB" w:rsidRPr="003B287B" w:rsidDel="004D5E43" w:rsidRDefault="009002FB" w:rsidP="003B287B">
      <w:pPr>
        <w:pStyle w:val="Heading2"/>
        <w:spacing w:before="0"/>
        <w:rPr>
          <w:del w:id="616" w:author="Geography" w:date="2020-12-10T10:25:00Z"/>
          <w:rFonts w:ascii="Times New Roman" w:hAnsi="Times New Roman" w:cs="Times New Roman"/>
        </w:rPr>
      </w:pPr>
      <w:del w:id="617" w:author="Geography" w:date="2020-12-10T10:25:00Z">
        <w:r w:rsidRPr="003B287B" w:rsidDel="004D5E43">
          <w:rPr>
            <w:rFonts w:ascii="Times New Roman" w:hAnsi="Times New Roman" w:cs="Times New Roman"/>
          </w:rPr>
          <w:lastRenderedPageBreak/>
          <w:delText xml:space="preserve">Figure 9 Sediment accumulation time series- </w:delText>
        </w:r>
        <w:r w:rsidR="00EE0ABC" w:rsidDel="004D5E43">
          <w:rPr>
            <w:rFonts w:ascii="Times New Roman" w:hAnsi="Times New Roman" w:cs="Times New Roman"/>
          </w:rPr>
          <w:delText>sediment traps</w:delText>
        </w:r>
      </w:del>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20">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772F3DFD" w:rsidR="009002FB" w:rsidRPr="003B287B" w:rsidRDefault="009002FB" w:rsidP="003B287B">
      <w:pPr>
        <w:spacing w:after="0"/>
        <w:rPr>
          <w:rFonts w:ascii="Times New Roman" w:hAnsi="Times New Roman" w:cs="Times New Roman"/>
        </w:rPr>
      </w:pPr>
      <w:bookmarkStart w:id="618" w:name="_Ref446490686"/>
      <w:bookmarkStart w:id="619" w:name="_Ref4471823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618"/>
      <w:r w:rsidRPr="003B287B">
        <w:rPr>
          <w:rFonts w:ascii="Times New Roman" w:hAnsi="Times New Roman" w:cs="Times New Roman"/>
        </w:rPr>
        <w:t xml:space="preserve">. Time series'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manualFormatting":"Erftemeijer et al. (2012)","plainTextFormattedCitation":"(Erftemeijer et al., 2012)","previouslyFormattedCitation":"(Erftemeijer et al., 2012)"},"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w:t>
      </w:r>
      <w:r w:rsidR="002722D7">
        <w:rPr>
          <w:rFonts w:ascii="Times New Roman" w:hAnsi="Times New Roman" w:cs="Times New Roman"/>
        </w:rPr>
        <w:t xml:space="preserve">shown as dotted horizontal lines: &lt;1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no stress, 100 – 3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recruits, 300 – 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colonies, &gt;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lethal</w:t>
      </w:r>
      <w:r w:rsidRPr="003B287B">
        <w:rPr>
          <w:rFonts w:ascii="Times New Roman" w:hAnsi="Times New Roman" w:cs="Times New Roman"/>
        </w:rPr>
        <w:t>.</w:t>
      </w:r>
      <w:bookmarkEnd w:id="619"/>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1177711E" w:rsidR="009002FB" w:rsidRPr="003B287B" w:rsidDel="004D5E43" w:rsidRDefault="00F761EF" w:rsidP="003B287B">
      <w:pPr>
        <w:pStyle w:val="Heading2"/>
        <w:spacing w:before="0"/>
        <w:rPr>
          <w:del w:id="620" w:author="Geography" w:date="2020-12-10T10:25:00Z"/>
          <w:rFonts w:ascii="Times New Roman" w:hAnsi="Times New Roman" w:cs="Times New Roman"/>
        </w:rPr>
      </w:pPr>
      <w:del w:id="621" w:author="Geography" w:date="2020-12-10T10:25:00Z">
        <w:r w:rsidRPr="003B287B" w:rsidDel="004D5E43">
          <w:rPr>
            <w:rFonts w:ascii="Times New Roman" w:hAnsi="Times New Roman" w:cs="Times New Roman"/>
          </w:rPr>
          <w:lastRenderedPageBreak/>
          <w:delText>Figure 10</w:delText>
        </w:r>
        <w:r w:rsidR="009002FB" w:rsidRPr="003B287B" w:rsidDel="004D5E43">
          <w:rPr>
            <w:rFonts w:ascii="Times New Roman" w:hAnsi="Times New Roman" w:cs="Times New Roman"/>
          </w:rPr>
          <w:delText xml:space="preserve"> Correlations</w:delText>
        </w:r>
      </w:del>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622" w:name="_Ref446605779"/>
      <w:bookmarkStart w:id="623" w:name="_Ref447182350"/>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622"/>
      <w:r w:rsidRPr="003B287B">
        <w:rPr>
          <w:rFonts w:ascii="Times New Roman" w:hAnsi="Times New Roman" w:cs="Times New Roman"/>
        </w:rPr>
        <w:t xml:space="preserve">. Correlations between total sediment accumulations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623"/>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64206C13" w14:textId="2DA0C4F3" w:rsidR="001D5A67" w:rsidRPr="001D5A67" w:rsidRDefault="00265673" w:rsidP="001D5A67">
      <w:pPr>
        <w:widowControl w:val="0"/>
        <w:autoSpaceDE w:val="0"/>
        <w:autoSpaceDN w:val="0"/>
        <w:adjustRightInd w:val="0"/>
        <w:spacing w:before="100" w:after="100"/>
        <w:ind w:left="480" w:hanging="480"/>
        <w:rPr>
          <w:rFonts w:ascii="Times New Roman" w:hAnsi="Times New Roman" w:cs="Times New Roman"/>
          <w:noProof/>
          <w:szCs w:val="24"/>
        </w:rPr>
      </w:pPr>
      <w:r w:rsidRPr="003B287B">
        <w:fldChar w:fldCharType="begin" w:fldLock="1"/>
      </w:r>
      <w:r w:rsidRPr="00A949C6">
        <w:instrText xml:space="preserve">ADDIN Mendeley Bibliography CSL_BIBLIOGRAPHY </w:instrText>
      </w:r>
      <w:r w:rsidRPr="003B287B">
        <w:fldChar w:fldCharType="separate"/>
      </w:r>
      <w:r w:rsidR="001D5A67" w:rsidRPr="001D5A67">
        <w:rPr>
          <w:rFonts w:ascii="Times New Roman" w:hAnsi="Times New Roman" w:cs="Times New Roman"/>
          <w:noProof/>
          <w:szCs w:val="24"/>
        </w:rPr>
        <w:t xml:space="preserve">Basher, L., Hicks, D., Clapp, B., &amp; Hewitt, T. (2011). Sediment yield response to large storm events and forest harvesting, Motueka River, New Zealand. </w:t>
      </w:r>
      <w:r w:rsidR="001D5A67" w:rsidRPr="001D5A67">
        <w:rPr>
          <w:rFonts w:ascii="Times New Roman" w:hAnsi="Times New Roman" w:cs="Times New Roman"/>
          <w:i/>
          <w:iCs/>
          <w:noProof/>
          <w:szCs w:val="24"/>
        </w:rPr>
        <w:t>New Zealand Journal of Marine and Freshwater Research</w:t>
      </w:r>
      <w:r w:rsidR="001D5A67" w:rsidRPr="001D5A67">
        <w:rPr>
          <w:rFonts w:ascii="Times New Roman" w:hAnsi="Times New Roman" w:cs="Times New Roman"/>
          <w:noProof/>
          <w:szCs w:val="24"/>
        </w:rPr>
        <w:t xml:space="preserve">, </w:t>
      </w:r>
      <w:r w:rsidR="001D5A67" w:rsidRPr="001D5A67">
        <w:rPr>
          <w:rFonts w:ascii="Times New Roman" w:hAnsi="Times New Roman" w:cs="Times New Roman"/>
          <w:i/>
          <w:iCs/>
          <w:noProof/>
          <w:szCs w:val="24"/>
        </w:rPr>
        <w:t>45</w:t>
      </w:r>
      <w:r w:rsidR="001D5A67" w:rsidRPr="001D5A67">
        <w:rPr>
          <w:rFonts w:ascii="Times New Roman" w:hAnsi="Times New Roman" w:cs="Times New Roman"/>
          <w:noProof/>
          <w:szCs w:val="24"/>
        </w:rPr>
        <w:t>(3), 333–356. https://doi.org/10.1080/00288330.2011.570350</w:t>
      </w:r>
    </w:p>
    <w:p w14:paraId="4ADEF7B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égin, C., Brooks, G., Larson, R. a., Dragićević, S., Ramos Scharrón, C. E., &amp; Coté, I. M. (2014). Increased sediment loads over coral reefs in Saint Lucia in relation to land use change in contributing watersheds. </w:t>
      </w:r>
      <w:r w:rsidRPr="001D5A67">
        <w:rPr>
          <w:rFonts w:ascii="Times New Roman" w:hAnsi="Times New Roman" w:cs="Times New Roman"/>
          <w:i/>
          <w:iCs/>
          <w:noProof/>
          <w:szCs w:val="24"/>
        </w:rPr>
        <w:t>Ocean and Coastal Management</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95</w:t>
      </w:r>
      <w:r w:rsidRPr="001D5A67">
        <w:rPr>
          <w:rFonts w:ascii="Times New Roman" w:hAnsi="Times New Roman" w:cs="Times New Roman"/>
          <w:noProof/>
          <w:szCs w:val="24"/>
        </w:rPr>
        <w:t>, 35–45. https://doi.org/10.1016/j.ocecoaman.2014.03.018</w:t>
      </w:r>
    </w:p>
    <w:p w14:paraId="66D2B12D"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ellwood, D. R., &amp; Fulton, C. J. (2008). Sediment-mediated suppression of herbivory on coral reefs: Decreasing resilience to rising sea-levels and climate change? </w:t>
      </w:r>
      <w:r w:rsidRPr="001D5A67">
        <w:rPr>
          <w:rFonts w:ascii="Times New Roman" w:hAnsi="Times New Roman" w:cs="Times New Roman"/>
          <w:i/>
          <w:iCs/>
          <w:noProof/>
          <w:szCs w:val="24"/>
        </w:rPr>
        <w:t>Limnology and Oceanograph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3</w:t>
      </w:r>
      <w:r w:rsidRPr="001D5A67">
        <w:rPr>
          <w:rFonts w:ascii="Times New Roman" w:hAnsi="Times New Roman" w:cs="Times New Roman"/>
          <w:noProof/>
          <w:szCs w:val="24"/>
        </w:rPr>
        <w:t>(6), 2695–2701. https://doi.org/10.4319/lo.2008.53.6.2695</w:t>
      </w:r>
    </w:p>
    <w:p w14:paraId="3BE3E8E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ever, A. J., McNinch, J. E., &amp; Harris, C. K. (2011). Hydrodynamics and sediment-transport in the nearshore of Poverty Bay, New Zealand: Observations of nearshore sediment segregation and oceanic storms. </w:t>
      </w:r>
      <w:r w:rsidRPr="001D5A67">
        <w:rPr>
          <w:rFonts w:ascii="Times New Roman" w:hAnsi="Times New Roman" w:cs="Times New Roman"/>
          <w:i/>
          <w:iCs/>
          <w:noProof/>
          <w:szCs w:val="24"/>
        </w:rPr>
        <w:t>Continental Shelf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1</w:t>
      </w:r>
      <w:r w:rsidRPr="001D5A67">
        <w:rPr>
          <w:rFonts w:ascii="Times New Roman" w:hAnsi="Times New Roman" w:cs="Times New Roman"/>
          <w:noProof/>
          <w:szCs w:val="24"/>
        </w:rPr>
        <w:t>(6), 507–526. https://doi.org/10.1016/j.csr.2010.12.007</w:t>
      </w:r>
    </w:p>
    <w:p w14:paraId="316BEDA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othner, M. H., Reynolds, R. L., Casso, M. A., Storlazzi, C. D., &amp; Field, M. E. (2006). Quantity, composition, and source of sediment collected in sediment traps along the fringing coral reef off Molokai, Hawaii.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2</w:t>
      </w:r>
      <w:r w:rsidRPr="001D5A67">
        <w:rPr>
          <w:rFonts w:ascii="Times New Roman" w:hAnsi="Times New Roman" w:cs="Times New Roman"/>
          <w:noProof/>
          <w:szCs w:val="24"/>
        </w:rPr>
        <w:t>(9), 1034–1047. https://doi.org/10.1016/j.marpolbul.2006.01.008</w:t>
      </w:r>
    </w:p>
    <w:p w14:paraId="14889E1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rooks, G., Devine, B., Larson, R., &amp; Rood, B. (2007). Sedimentary Development of Coral Bay , St . John , USVI : A Shift From Natural to Anthropogenic Influences. </w:t>
      </w:r>
      <w:r w:rsidRPr="001D5A67">
        <w:rPr>
          <w:rFonts w:ascii="Times New Roman" w:hAnsi="Times New Roman" w:cs="Times New Roman"/>
          <w:i/>
          <w:iCs/>
          <w:noProof/>
          <w:szCs w:val="24"/>
        </w:rPr>
        <w:t>Caribbean Journal o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43</w:t>
      </w:r>
      <w:r w:rsidRPr="001D5A67">
        <w:rPr>
          <w:rFonts w:ascii="Times New Roman" w:hAnsi="Times New Roman" w:cs="Times New Roman"/>
          <w:noProof/>
          <w:szCs w:val="24"/>
        </w:rPr>
        <w:t>(2), 226–243.</w:t>
      </w:r>
    </w:p>
    <w:p w14:paraId="5825DFAD"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rowne, N. K. ., Smithers, S. G. ., Perry, C. T. ., &amp; Ridd, P. V. . (2012). A Field-Based technique for measuring sediment flux on coral reefs: Application to turbid reefs on the great barrier reef. </w:t>
      </w:r>
      <w:r w:rsidRPr="001D5A67">
        <w:rPr>
          <w:rFonts w:ascii="Times New Roman" w:hAnsi="Times New Roman" w:cs="Times New Roman"/>
          <w:i/>
          <w:iCs/>
          <w:noProof/>
          <w:szCs w:val="24"/>
        </w:rPr>
        <w:t>Journal of Coastal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8</w:t>
      </w:r>
      <w:r w:rsidRPr="001D5A67">
        <w:rPr>
          <w:rFonts w:ascii="Times New Roman" w:hAnsi="Times New Roman" w:cs="Times New Roman"/>
          <w:noProof/>
          <w:szCs w:val="24"/>
        </w:rPr>
        <w:t>(5), 1247–1262. https://doi.org/10.2112/JCOASTRES-D-11-00171.1</w:t>
      </w:r>
    </w:p>
    <w:p w14:paraId="4002CB5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Cochran, S. A., Gibbs, A. E., D’Antonio, N. L., &amp; Storlazzi, C. D. (2016). </w:t>
      </w:r>
      <w:r w:rsidRPr="001D5A67">
        <w:rPr>
          <w:rFonts w:ascii="Times New Roman" w:hAnsi="Times New Roman" w:cs="Times New Roman"/>
          <w:i/>
          <w:iCs/>
          <w:noProof/>
          <w:szCs w:val="24"/>
        </w:rPr>
        <w:t>Benthic habitat map of U.S. Coral Reef Task Force Faga‘alu Bay priority study area, Tutuila, American Samoa: U.S. Geological Survey Open-File Rport 2016-1077</w:t>
      </w:r>
      <w:r w:rsidRPr="001D5A67">
        <w:rPr>
          <w:rFonts w:ascii="Times New Roman" w:hAnsi="Times New Roman" w:cs="Times New Roman"/>
          <w:noProof/>
          <w:szCs w:val="24"/>
        </w:rPr>
        <w:t>. https://doi.org/http://dx.doi.org/10.3133/</w:t>
      </w:r>
    </w:p>
    <w:p w14:paraId="463F73C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Craig, P. (2009). </w:t>
      </w:r>
      <w:r w:rsidRPr="001D5A67">
        <w:rPr>
          <w:rFonts w:ascii="Times New Roman" w:hAnsi="Times New Roman" w:cs="Times New Roman"/>
          <w:i/>
          <w:iCs/>
          <w:noProof/>
          <w:szCs w:val="24"/>
        </w:rPr>
        <w:t>Natural History Guide to American Samoa</w:t>
      </w:r>
      <w:r w:rsidRPr="001D5A67">
        <w:rPr>
          <w:rFonts w:ascii="Times New Roman" w:hAnsi="Times New Roman" w:cs="Times New Roman"/>
          <w:noProof/>
          <w:szCs w:val="24"/>
        </w:rPr>
        <w:t>. National Park of American Samoa.</w:t>
      </w:r>
    </w:p>
    <w:p w14:paraId="0B48F1A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ames &amp; Moore. (1981). </w:t>
      </w:r>
      <w:r w:rsidRPr="001D5A67">
        <w:rPr>
          <w:rFonts w:ascii="Times New Roman" w:hAnsi="Times New Roman" w:cs="Times New Roman"/>
          <w:i/>
          <w:iCs/>
          <w:noProof/>
          <w:szCs w:val="24"/>
        </w:rPr>
        <w:t>Hydrologic Investigation of Surface Water for Water Supply and Hydropower</w:t>
      </w:r>
      <w:r w:rsidRPr="001D5A67">
        <w:rPr>
          <w:rFonts w:ascii="Times New Roman" w:hAnsi="Times New Roman" w:cs="Times New Roman"/>
          <w:noProof/>
          <w:szCs w:val="24"/>
        </w:rPr>
        <w:t xml:space="preserve"> (p. 63). U.S. Army Engineer District, Honolulu.</w:t>
      </w:r>
    </w:p>
    <w:p w14:paraId="086B9081"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eMartini, E., Jokiel, P., Beets, J., Stender, Y., Storlazzi, C., Minton, D., &amp; Conklin, E. (2013). Terrigenous sediment impact on coral recruitment and growth affects the use of coral habitat by recruit parrotfishes (F. Scaridae). </w:t>
      </w:r>
      <w:r w:rsidRPr="001D5A67">
        <w:rPr>
          <w:rFonts w:ascii="Times New Roman" w:hAnsi="Times New Roman" w:cs="Times New Roman"/>
          <w:i/>
          <w:iCs/>
          <w:noProof/>
          <w:szCs w:val="24"/>
        </w:rPr>
        <w:t>Journal of Coastal Conservatio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7</w:t>
      </w:r>
      <w:r w:rsidRPr="001D5A67">
        <w:rPr>
          <w:rFonts w:ascii="Times New Roman" w:hAnsi="Times New Roman" w:cs="Times New Roman"/>
          <w:noProof/>
          <w:szCs w:val="24"/>
        </w:rPr>
        <w:t>(3), 417–429. https://doi.org/10.1007/s11852-013-0247-2</w:t>
      </w:r>
    </w:p>
    <w:p w14:paraId="21934981"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raut, A. E., Bothner, M. H., Field, M. E., Reynolds, R. L., Cochran, S.A.Logan, J. B., Storlazzi, C. D., &amp; Berg, C. J. (2009). Supply and dispersal of flood sediment from a steep, tropical watershed: Hanalei Bay, Kaua’i, Hawai’i, USA. </w:t>
      </w:r>
      <w:r w:rsidRPr="001D5A67">
        <w:rPr>
          <w:rFonts w:ascii="Times New Roman" w:hAnsi="Times New Roman" w:cs="Times New Roman"/>
          <w:i/>
          <w:iCs/>
          <w:noProof/>
          <w:szCs w:val="24"/>
        </w:rPr>
        <w:t>Geological Society of America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21</w:t>
      </w:r>
      <w:r w:rsidRPr="001D5A67">
        <w:rPr>
          <w:rFonts w:ascii="Times New Roman" w:hAnsi="Times New Roman" w:cs="Times New Roman"/>
          <w:noProof/>
          <w:szCs w:val="24"/>
        </w:rPr>
        <w:t>(3–4), 574–585. https://doi.org/10.1130/B26367.1</w:t>
      </w:r>
    </w:p>
    <w:p w14:paraId="2A77ACE3"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lastRenderedPageBreak/>
        <w:t xml:space="preserve">Duckworth, A., Giofre, N., &amp; Jones, R. (2017). Coral morphology and sedimentation.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25</w:t>
      </w:r>
      <w:r w:rsidRPr="001D5A67">
        <w:rPr>
          <w:rFonts w:ascii="Times New Roman" w:hAnsi="Times New Roman" w:cs="Times New Roman"/>
          <w:noProof/>
          <w:szCs w:val="24"/>
        </w:rPr>
        <w:t>(1–2), 289–300. https://doi.org/10.1016/j.marpolbul.2017.08.036</w:t>
      </w:r>
    </w:p>
    <w:p w14:paraId="4C303DD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uvert, C., Nord, G., Gratiot, N., Navratil, O., Nadal-Romero, E., Mathys, N., Némery, J., Regüés, D., García-Ruiz, J. M., Gallart, F., &amp; Esteves, M. (2012). Towards prediction of suspended sediment yield from peak discharge in small erodible mountainous catchments (0.45–22km2) of France, Mexico and Spain. </w:t>
      </w:r>
      <w:r w:rsidRPr="001D5A67">
        <w:rPr>
          <w:rFonts w:ascii="Times New Roman" w:hAnsi="Times New Roman" w:cs="Times New Roman"/>
          <w:i/>
          <w:iCs/>
          <w:noProof/>
          <w:szCs w:val="24"/>
        </w:rPr>
        <w:t>Journal of Hydr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454</w:t>
      </w:r>
      <w:r w:rsidRPr="001D5A67">
        <w:rPr>
          <w:rFonts w:ascii="Times New Roman" w:hAnsi="Times New Roman" w:cs="Times New Roman"/>
          <w:noProof/>
          <w:szCs w:val="24"/>
        </w:rPr>
        <w:t>–</w:t>
      </w:r>
      <w:r w:rsidRPr="001D5A67">
        <w:rPr>
          <w:rFonts w:ascii="Times New Roman" w:hAnsi="Times New Roman" w:cs="Times New Roman"/>
          <w:i/>
          <w:iCs/>
          <w:noProof/>
          <w:szCs w:val="24"/>
        </w:rPr>
        <w:t>455</w:t>
      </w:r>
      <w:r w:rsidRPr="001D5A67">
        <w:rPr>
          <w:rFonts w:ascii="Times New Roman" w:hAnsi="Times New Roman" w:cs="Times New Roman"/>
          <w:noProof/>
          <w:szCs w:val="24"/>
        </w:rPr>
        <w:t>, 42–55. https://doi.org/10.1016/j.jhydrol.2012.05.048</w:t>
      </w:r>
    </w:p>
    <w:p w14:paraId="71C0E52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Erftemeijer, P. L. a, Riegl, B., Hoeksema, B. W., &amp; Todd, P. a. (2012). Environmental impacts of dredging and other sediment disturbances on corals: A review.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64</w:t>
      </w:r>
      <w:r w:rsidRPr="001D5A67">
        <w:rPr>
          <w:rFonts w:ascii="Times New Roman" w:hAnsi="Times New Roman" w:cs="Times New Roman"/>
          <w:noProof/>
          <w:szCs w:val="24"/>
        </w:rPr>
        <w:t>(9), 1737–1765. https://doi.org/10.1016/j.marpolbul.2012.05.008</w:t>
      </w:r>
    </w:p>
    <w:p w14:paraId="1023DBA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abricius, K. E. (2005). Effects of terrestrial runoff on the ecology of corals and coral reefs: review and synthesi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0</w:t>
      </w:r>
      <w:r w:rsidRPr="001D5A67">
        <w:rPr>
          <w:rFonts w:ascii="Times New Roman" w:hAnsi="Times New Roman" w:cs="Times New Roman"/>
          <w:noProof/>
          <w:szCs w:val="24"/>
        </w:rPr>
        <w:t>(2), 125–146. https://doi.org/10.1016/j.marpolbul.2004.11.028</w:t>
      </w:r>
    </w:p>
    <w:p w14:paraId="4AAEE22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abricius, K. E., De’ath, G., Humphrey, C., Zagorskis, I., &amp; Schaffelke, B. (2012). Intra-annual variation in turbidity in response to terrestrial runoff on near-shore coral reefs of the Great Barrier Reef.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16</w:t>
      </w:r>
      <w:r w:rsidRPr="001D5A67">
        <w:rPr>
          <w:rFonts w:ascii="Times New Roman" w:hAnsi="Times New Roman" w:cs="Times New Roman"/>
          <w:noProof/>
          <w:szCs w:val="24"/>
        </w:rPr>
        <w:t>, 57–65. http://www.sciencedirect.com/science/article/pii/S0272771412000832</w:t>
      </w:r>
    </w:p>
    <w:p w14:paraId="32269A08"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eagaimaalii-Luamanu, J. (2016, January 19). High surf generated by TC Victor washes over roads and property. </w:t>
      </w:r>
      <w:r w:rsidRPr="001D5A67">
        <w:rPr>
          <w:rFonts w:ascii="Times New Roman" w:hAnsi="Times New Roman" w:cs="Times New Roman"/>
          <w:i/>
          <w:iCs/>
          <w:noProof/>
          <w:szCs w:val="24"/>
        </w:rPr>
        <w:t>Samoa News</w:t>
      </w:r>
      <w:r w:rsidRPr="001D5A67">
        <w:rPr>
          <w:rFonts w:ascii="Times New Roman" w:hAnsi="Times New Roman" w:cs="Times New Roman"/>
          <w:noProof/>
          <w:szCs w:val="24"/>
        </w:rPr>
        <w:t>. http://www.samoanews.com/content/en/high-surf-generated-tc-victor-washes-over-roads-and-property</w:t>
      </w:r>
    </w:p>
    <w:p w14:paraId="0DEFF0AA"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ield, M. E., Chezar, H., &amp; Storlazzi, C. D. (2012). SedPods: a low-cost coral proxy for measuring net sedimentation.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2</w:t>
      </w:r>
      <w:r w:rsidRPr="001D5A67">
        <w:rPr>
          <w:rFonts w:ascii="Times New Roman" w:hAnsi="Times New Roman" w:cs="Times New Roman"/>
          <w:noProof/>
          <w:szCs w:val="24"/>
        </w:rPr>
        <w:t>(1), 155–159. https://doi.org/10.1007/s00338-012-0953-5</w:t>
      </w:r>
    </w:p>
    <w:p w14:paraId="48F04F5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Gray, S. C., Sears, W., Kolupski, M. L., Hastings, Z. C., Przyuski, N. W., Fox, M. D., &amp; Degrood, A. (2012). Factors affecting land-based sedimentation in coastal bays, US Virgin Islands. </w:t>
      </w:r>
      <w:r w:rsidRPr="001D5A67">
        <w:rPr>
          <w:rFonts w:ascii="Times New Roman" w:hAnsi="Times New Roman" w:cs="Times New Roman"/>
          <w:i/>
          <w:iCs/>
          <w:noProof/>
          <w:szCs w:val="24"/>
        </w:rPr>
        <w:t>12th International Coral Reef Symposium</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July</w:t>
      </w:r>
      <w:r w:rsidRPr="001D5A67">
        <w:rPr>
          <w:rFonts w:ascii="Times New Roman" w:hAnsi="Times New Roman" w:cs="Times New Roman"/>
          <w:noProof/>
          <w:szCs w:val="24"/>
        </w:rPr>
        <w:t>, 9–13.</w:t>
      </w:r>
    </w:p>
    <w:p w14:paraId="4621D06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eiri, O., Lotter, A. F., &amp; Lemcke, G. (2001). Loss on ignition as a method for estimating organic and carbonate content in sediments : reproducibility and comparability of results. </w:t>
      </w:r>
      <w:r w:rsidRPr="001D5A67">
        <w:rPr>
          <w:rFonts w:ascii="Times New Roman" w:hAnsi="Times New Roman" w:cs="Times New Roman"/>
          <w:i/>
          <w:iCs/>
          <w:noProof/>
          <w:szCs w:val="24"/>
        </w:rPr>
        <w:t>Journal of Paleolimn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5</w:t>
      </w:r>
      <w:r w:rsidRPr="001D5A67">
        <w:rPr>
          <w:rFonts w:ascii="Times New Roman" w:hAnsi="Times New Roman" w:cs="Times New Roman"/>
          <w:noProof/>
          <w:szCs w:val="24"/>
        </w:rPr>
        <w:t>, 101–110.</w:t>
      </w:r>
    </w:p>
    <w:p w14:paraId="1A44873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ettler, J., Irion, G., &amp; Lehmann, B. (1997). Environmental impact of mining waste disposal on a tropical lowland river system: a case study on the Ok Tedi Mine, Papua New Guinea. </w:t>
      </w:r>
      <w:r w:rsidRPr="001D5A67">
        <w:rPr>
          <w:rFonts w:ascii="Times New Roman" w:hAnsi="Times New Roman" w:cs="Times New Roman"/>
          <w:i/>
          <w:iCs/>
          <w:noProof/>
          <w:szCs w:val="24"/>
        </w:rPr>
        <w:t>Mineralium Deposita</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2</w:t>
      </w:r>
      <w:r w:rsidRPr="001D5A67">
        <w:rPr>
          <w:rFonts w:ascii="Times New Roman" w:hAnsi="Times New Roman" w:cs="Times New Roman"/>
          <w:noProof/>
          <w:szCs w:val="24"/>
        </w:rPr>
        <w:t>(3), 280–291. https://doi.org/10.1007/s001260050093</w:t>
      </w:r>
    </w:p>
    <w:p w14:paraId="5203F842"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oitink, A. J. F., &amp; Hoekstra, P. (2003). Hydrodynamic control of the supply of reworked terrigenous sediment to coral reefs in the Bay of Banten (NW Java, Indones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8</w:t>
      </w:r>
      <w:r w:rsidRPr="001D5A67">
        <w:rPr>
          <w:rFonts w:ascii="Times New Roman" w:hAnsi="Times New Roman" w:cs="Times New Roman"/>
          <w:noProof/>
          <w:szCs w:val="24"/>
        </w:rPr>
        <w:t>(4), 743–755.</w:t>
      </w:r>
    </w:p>
    <w:p w14:paraId="7D57ED6A"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olst-Rice, S., Messina, A., Biggs, T. W., Vargas-Angel, B., &amp; Whitall, D. (2016). </w:t>
      </w:r>
      <w:r w:rsidRPr="001D5A67">
        <w:rPr>
          <w:rFonts w:ascii="Times New Roman" w:hAnsi="Times New Roman" w:cs="Times New Roman"/>
          <w:i/>
          <w:iCs/>
          <w:noProof/>
          <w:szCs w:val="24"/>
        </w:rPr>
        <w:t>Baseline Assessment of Fagaʻalu Watershed: A Ridge to Reef Assessment in Support of Sediment Reduction Activities and Future Evaluation of their Success</w:t>
      </w:r>
      <w:r w:rsidRPr="001D5A67">
        <w:rPr>
          <w:rFonts w:ascii="Times New Roman" w:hAnsi="Times New Roman" w:cs="Times New Roman"/>
          <w:noProof/>
          <w:szCs w:val="24"/>
        </w:rPr>
        <w:t>. NOAA Coral Reef Conservation Program. https://doi.org/10.7289/V5BK19C3</w:t>
      </w:r>
    </w:p>
    <w:p w14:paraId="313BFBD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Jokiel, P. L., Rodgers, K. S., Storlazzi, C. D., Field, M. E., Lager, C. V., &amp; Lager, D. (2014). Response of reef corals on a fringing reef flat to elevated suspended-sediment concentrations: Molokaʻi, Hawaiʻi. </w:t>
      </w:r>
      <w:r w:rsidRPr="001D5A67">
        <w:rPr>
          <w:rFonts w:ascii="Times New Roman" w:hAnsi="Times New Roman" w:cs="Times New Roman"/>
          <w:i/>
          <w:iCs/>
          <w:noProof/>
          <w:szCs w:val="24"/>
        </w:rPr>
        <w:t>PeerJ</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w:t>
      </w:r>
      <w:r w:rsidRPr="001D5A67">
        <w:rPr>
          <w:rFonts w:ascii="Times New Roman" w:hAnsi="Times New Roman" w:cs="Times New Roman"/>
          <w:noProof/>
          <w:szCs w:val="24"/>
        </w:rPr>
        <w:t>(e699). https://doi.org/10.7717/peerj.699</w:t>
      </w:r>
    </w:p>
    <w:p w14:paraId="653A069A"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lastRenderedPageBreak/>
        <w:t xml:space="preserve">Jones, R., Bessell-Browne, P., Fisher, R., Klonowski, W., &amp; Slivkoff, M. (2015). Assessing the impacts of sediments from dredging on coral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02</w:t>
      </w:r>
      <w:r w:rsidRPr="001D5A67">
        <w:rPr>
          <w:rFonts w:ascii="Times New Roman" w:hAnsi="Times New Roman" w:cs="Times New Roman"/>
          <w:noProof/>
          <w:szCs w:val="24"/>
        </w:rPr>
        <w:t>(1), 9–29. https://doi.org/10.1016/j.marpolbul.2015.10.049</w:t>
      </w:r>
    </w:p>
    <w:p w14:paraId="7E1C406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Klein, C. J., Jupiter, S. D., Selig, E. R., Watts, M. E., Halpern, B. S., Kamal, M., Roelfsema, C., &amp; Possingham, H. P. (2012). Forest conservation delivers highly variable coral reef conservation outcomes. </w:t>
      </w:r>
      <w:r w:rsidRPr="001D5A67">
        <w:rPr>
          <w:rFonts w:ascii="Times New Roman" w:hAnsi="Times New Roman" w:cs="Times New Roman"/>
          <w:i/>
          <w:iCs/>
          <w:noProof/>
          <w:szCs w:val="24"/>
        </w:rPr>
        <w:t>Ecological Application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2</w:t>
      </w:r>
      <w:r w:rsidRPr="001D5A67">
        <w:rPr>
          <w:rFonts w:ascii="Times New Roman" w:hAnsi="Times New Roman" w:cs="Times New Roman"/>
          <w:noProof/>
          <w:szCs w:val="24"/>
        </w:rPr>
        <w:t>(4), 1246–1256. http://www.ncbi.nlm.nih.gov/pubmed/22827132</w:t>
      </w:r>
    </w:p>
    <w:p w14:paraId="1CE0607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eng, P.-J., Lee, H.-J., Wang, J.-T., Chen, C.-C., Lin, H.-J., Tew, K. S., &amp; Hsieh, W.-J. (2008). A long-term survey on anthropogenic impacts to the water quality of coral reefs, southern Taiwan. </w:t>
      </w:r>
      <w:r w:rsidRPr="001D5A67">
        <w:rPr>
          <w:rFonts w:ascii="Times New Roman" w:hAnsi="Times New Roman" w:cs="Times New Roman"/>
          <w:i/>
          <w:iCs/>
          <w:noProof/>
          <w:szCs w:val="24"/>
        </w:rPr>
        <w:t>Environmental Pollutio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56</w:t>
      </w:r>
      <w:r w:rsidRPr="001D5A67">
        <w:rPr>
          <w:rFonts w:ascii="Times New Roman" w:hAnsi="Times New Roman" w:cs="Times New Roman"/>
          <w:noProof/>
          <w:szCs w:val="24"/>
        </w:rPr>
        <w:t>(1), 67–75. https://doi.org/10.1016/j.envpol.2007.12.039</w:t>
      </w:r>
    </w:p>
    <w:p w14:paraId="66E1074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essina, A. T., &amp; Biggs, T. W. (2016). Contributions of human activities to suspended sediment yield during storm events from a small, steep, tropical watershed. </w:t>
      </w:r>
      <w:r w:rsidRPr="001D5A67">
        <w:rPr>
          <w:rFonts w:ascii="Times New Roman" w:hAnsi="Times New Roman" w:cs="Times New Roman"/>
          <w:i/>
          <w:iCs/>
          <w:noProof/>
          <w:szCs w:val="24"/>
        </w:rPr>
        <w:t>Journal of Hydr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38</w:t>
      </w:r>
      <w:r w:rsidRPr="001D5A67">
        <w:rPr>
          <w:rFonts w:ascii="Times New Roman" w:hAnsi="Times New Roman" w:cs="Times New Roman"/>
          <w:noProof/>
          <w:szCs w:val="24"/>
        </w:rPr>
        <w:t>, 726–742.</w:t>
      </w:r>
    </w:p>
    <w:p w14:paraId="61E1E18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ilitello, A., Scheffner, N. W., &amp; Thompson, E. F. (2003). </w:t>
      </w:r>
      <w:r w:rsidRPr="001D5A67">
        <w:rPr>
          <w:rFonts w:ascii="Times New Roman" w:hAnsi="Times New Roman" w:cs="Times New Roman"/>
          <w:i/>
          <w:iCs/>
          <w:noProof/>
          <w:szCs w:val="24"/>
        </w:rPr>
        <w:t>Hurrican-Induced Stage-Frequency Relationships for the Territory of American Samoa. USACOE Technical Report CHL-98-33</w:t>
      </w:r>
      <w:r w:rsidRPr="001D5A67">
        <w:rPr>
          <w:rFonts w:ascii="Times New Roman" w:hAnsi="Times New Roman" w:cs="Times New Roman"/>
          <w:noProof/>
          <w:szCs w:val="24"/>
        </w:rPr>
        <w:t>.</w:t>
      </w:r>
    </w:p>
    <w:p w14:paraId="3196AA20"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uzuka, A. N. N., Dubi, A. M., Muhando, C. A., &amp; Shaghude, Y. W. (2010). Impact of hydrographic parameters and seasonal variation in sediment fluxes on coral status at Chumbe and Bawe reefs, Zanzibar, Tanzan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89</w:t>
      </w:r>
      <w:r w:rsidRPr="001D5A67">
        <w:rPr>
          <w:rFonts w:ascii="Times New Roman" w:hAnsi="Times New Roman" w:cs="Times New Roman"/>
          <w:noProof/>
          <w:szCs w:val="24"/>
        </w:rPr>
        <w:t>(2), 137–144.</w:t>
      </w:r>
    </w:p>
    <w:p w14:paraId="7C09678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Nakamura, S. (1984). </w:t>
      </w:r>
      <w:r w:rsidRPr="001D5A67">
        <w:rPr>
          <w:rFonts w:ascii="Times New Roman" w:hAnsi="Times New Roman" w:cs="Times New Roman"/>
          <w:i/>
          <w:iCs/>
          <w:noProof/>
          <w:szCs w:val="24"/>
        </w:rPr>
        <w:t>Soil Survey of American Samoa</w:t>
      </w:r>
      <w:r w:rsidRPr="001D5A67">
        <w:rPr>
          <w:rFonts w:ascii="Times New Roman" w:hAnsi="Times New Roman" w:cs="Times New Roman"/>
          <w:noProof/>
          <w:szCs w:val="24"/>
        </w:rPr>
        <w:t>. US Department of Agriculture Soil Conservation Service. http://books.google.com/books?id=NSCSQgAACAAJ</w:t>
      </w:r>
    </w:p>
    <w:p w14:paraId="0FD5F1C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PACIOOS, P. I. O. O. S. (2016). </w:t>
      </w:r>
      <w:r w:rsidRPr="001D5A67">
        <w:rPr>
          <w:rFonts w:ascii="Times New Roman" w:hAnsi="Times New Roman" w:cs="Times New Roman"/>
          <w:i/>
          <w:iCs/>
          <w:noProof/>
          <w:szCs w:val="24"/>
        </w:rPr>
        <w:t>WaveWatch III Samoa Regional Model</w:t>
      </w:r>
      <w:r w:rsidRPr="001D5A67">
        <w:rPr>
          <w:rFonts w:ascii="Times New Roman" w:hAnsi="Times New Roman" w:cs="Times New Roman"/>
          <w:noProof/>
          <w:szCs w:val="24"/>
        </w:rPr>
        <w:t>. http://oos.soest.hawaii.edu/pacioos/</w:t>
      </w:r>
    </w:p>
    <w:p w14:paraId="1DA90E4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Perreault, J. (2010). </w:t>
      </w:r>
      <w:r w:rsidRPr="001D5A67">
        <w:rPr>
          <w:rFonts w:ascii="Times New Roman" w:hAnsi="Times New Roman" w:cs="Times New Roman"/>
          <w:i/>
          <w:iCs/>
          <w:noProof/>
          <w:szCs w:val="24"/>
        </w:rPr>
        <w:t>Development of a Water Budget in a Tropical Setting Accounting for Mountain Front Recharge: Tutuila, American Samoa</w:t>
      </w:r>
      <w:r w:rsidRPr="001D5A67">
        <w:rPr>
          <w:rFonts w:ascii="Times New Roman" w:hAnsi="Times New Roman" w:cs="Times New Roman"/>
          <w:noProof/>
          <w:szCs w:val="24"/>
        </w:rPr>
        <w:t xml:space="preserve"> (Issue August). University of Hawai’i.</w:t>
      </w:r>
    </w:p>
    <w:p w14:paraId="799568F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Pomeroy, A. W. M., Lowe, R. J., Ghisalberti, M., Storlazzi, C. D., Cuttler, M., &amp; Symonds, G. (2015). Mechanics of Sediment Suspension and Transport Within a Fringing Reef. </w:t>
      </w:r>
      <w:r w:rsidRPr="001D5A67">
        <w:rPr>
          <w:rFonts w:ascii="Times New Roman" w:hAnsi="Times New Roman" w:cs="Times New Roman"/>
          <w:i/>
          <w:iCs/>
          <w:noProof/>
          <w:szCs w:val="24"/>
        </w:rPr>
        <w:t>Coastal Sediments 2015</w:t>
      </w:r>
      <w:r w:rsidRPr="001D5A67">
        <w:rPr>
          <w:rFonts w:ascii="Times New Roman" w:hAnsi="Times New Roman" w:cs="Times New Roman"/>
          <w:noProof/>
          <w:szCs w:val="24"/>
        </w:rPr>
        <w:t>, 1–14.</w:t>
      </w:r>
    </w:p>
    <w:p w14:paraId="73E9E91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Ramos-Scharrón, C. E., &amp; Macdonald, L. H. (2007). Measurement and prediction of natural and anthropogenic sediment sources, St. John, US Virgin Islands. </w:t>
      </w:r>
      <w:r w:rsidRPr="001D5A67">
        <w:rPr>
          <w:rFonts w:ascii="Times New Roman" w:hAnsi="Times New Roman" w:cs="Times New Roman"/>
          <w:i/>
          <w:iCs/>
          <w:noProof/>
          <w:szCs w:val="24"/>
        </w:rPr>
        <w:t>Catena</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71</w:t>
      </w:r>
      <w:r w:rsidRPr="001D5A67">
        <w:rPr>
          <w:rFonts w:ascii="Times New Roman" w:hAnsi="Times New Roman" w:cs="Times New Roman"/>
          <w:noProof/>
          <w:szCs w:val="24"/>
        </w:rPr>
        <w:t>(2), 250–266.</w:t>
      </w:r>
    </w:p>
    <w:p w14:paraId="6FA0B55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Rangel-Buitrago, N., Anfuso, G., Phillips, M., Thomas, T., Alvarez, O., &amp; Forero, M. (2014). Characterization of wave climate and extreme events into the SW Spanish and Wales coasts as a first step to define their wave energy potential. </w:t>
      </w:r>
      <w:r w:rsidRPr="001D5A67">
        <w:rPr>
          <w:rFonts w:ascii="Times New Roman" w:hAnsi="Times New Roman" w:cs="Times New Roman"/>
          <w:i/>
          <w:iCs/>
          <w:noProof/>
          <w:szCs w:val="24"/>
        </w:rPr>
        <w:t>Journal of Coastal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70</w:t>
      </w:r>
      <w:r w:rsidRPr="001D5A67">
        <w:rPr>
          <w:rFonts w:ascii="Times New Roman" w:hAnsi="Times New Roman" w:cs="Times New Roman"/>
          <w:noProof/>
          <w:szCs w:val="24"/>
        </w:rPr>
        <w:t>(March 2016), 314–319. https://doi.org/10.2112/SI70-053.1</w:t>
      </w:r>
    </w:p>
    <w:p w14:paraId="035A4A5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Ryan, K. E., Walsh, J. P., Corbett, D. R., &amp; Winter,  a. (2008). A record of recent change in terrestrial sedimentation in a coral-reef environment, La Parguera, Puerto Rico: a response to coastal development?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6</w:t>
      </w:r>
      <w:r w:rsidRPr="001D5A67">
        <w:rPr>
          <w:rFonts w:ascii="Times New Roman" w:hAnsi="Times New Roman" w:cs="Times New Roman"/>
          <w:noProof/>
          <w:szCs w:val="24"/>
        </w:rPr>
        <w:t>(6), 1177–1183. https://doi.org/10.1016/j.marpolbul.2008.02.017</w:t>
      </w:r>
    </w:p>
    <w:p w14:paraId="39E29CD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antisteban, J. I., Mediavilla, R., Lopez-Pamo, E., Dabrio, C. J., Zapata, M. B. R., Garcia, M. J. G., Castano, S., &amp; Martínez-Alfaro, P. E. (2004). Loss on ignition: a qualitative or quantitative method for organic matter and carbonate mineral content in sediments? </w:t>
      </w:r>
      <w:r w:rsidRPr="001D5A67">
        <w:rPr>
          <w:rFonts w:ascii="Times New Roman" w:hAnsi="Times New Roman" w:cs="Times New Roman"/>
          <w:i/>
          <w:iCs/>
          <w:noProof/>
          <w:szCs w:val="24"/>
        </w:rPr>
        <w:t xml:space="preserve">Journal </w:t>
      </w:r>
      <w:r w:rsidRPr="001D5A67">
        <w:rPr>
          <w:rFonts w:ascii="Times New Roman" w:hAnsi="Times New Roman" w:cs="Times New Roman"/>
          <w:i/>
          <w:iCs/>
          <w:noProof/>
          <w:szCs w:val="24"/>
        </w:rPr>
        <w:lastRenderedPageBreak/>
        <w:t>of Paleolimn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2</w:t>
      </w:r>
      <w:r w:rsidRPr="001D5A67">
        <w:rPr>
          <w:rFonts w:ascii="Times New Roman" w:hAnsi="Times New Roman" w:cs="Times New Roman"/>
          <w:noProof/>
          <w:szCs w:val="24"/>
        </w:rPr>
        <w:t>(3), 287–299.</w:t>
      </w:r>
    </w:p>
    <w:p w14:paraId="45A77E2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eymour, R. J. (2011). Evidence for Changes to the Northeast Pacific Wave Climate. </w:t>
      </w:r>
      <w:r w:rsidRPr="001D5A67">
        <w:rPr>
          <w:rFonts w:ascii="Times New Roman" w:hAnsi="Times New Roman" w:cs="Times New Roman"/>
          <w:i/>
          <w:iCs/>
          <w:noProof/>
          <w:szCs w:val="24"/>
        </w:rPr>
        <w:t>Journal of Coastal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7</w:t>
      </w:r>
      <w:r w:rsidRPr="001D5A67">
        <w:rPr>
          <w:rFonts w:ascii="Times New Roman" w:hAnsi="Times New Roman" w:cs="Times New Roman"/>
          <w:noProof/>
          <w:szCs w:val="24"/>
        </w:rPr>
        <w:t>(1), 194–201. https://doi.org/10.2112/JCOASTRES-D-09-00149.1</w:t>
      </w:r>
    </w:p>
    <w:p w14:paraId="45A08CA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 D., Cheriton, O. M., Messina, A. M., &amp; Biggs, T. W. (2018). Meteorologic, oceanographic, and geomorphic controls on circulation and residence time in a coral reef-lined embayment: Faga’alu Bay, American Samoa.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https://doi.org/10.1007/s00338-018-1671-4</w:t>
      </w:r>
    </w:p>
    <w:p w14:paraId="3B4058E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Field, M. E., &amp; Bothner, M. H. (2011). The use (and misuse) of sediment traps in coral reef environments: theory, observations, and suggested protocols.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0</w:t>
      </w:r>
      <w:r w:rsidRPr="001D5A67">
        <w:rPr>
          <w:rFonts w:ascii="Times New Roman" w:hAnsi="Times New Roman" w:cs="Times New Roman"/>
          <w:noProof/>
          <w:szCs w:val="24"/>
        </w:rPr>
        <w:t>(1), 23–38.</w:t>
      </w:r>
    </w:p>
    <w:p w14:paraId="2EA064C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Field, M. E., Bothner, M. H., Presto, M. K., &amp; Draut, A. E. (2009). Sedimentation processes in a coral reef embayment: Hanalei Bay, Kauai. </w:t>
      </w:r>
      <w:r w:rsidRPr="001D5A67">
        <w:rPr>
          <w:rFonts w:ascii="Times New Roman" w:hAnsi="Times New Roman" w:cs="Times New Roman"/>
          <w:i/>
          <w:iCs/>
          <w:noProof/>
          <w:szCs w:val="24"/>
        </w:rPr>
        <w:t>Marine Ge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64</w:t>
      </w:r>
      <w:r w:rsidRPr="001D5A67">
        <w:rPr>
          <w:rFonts w:ascii="Times New Roman" w:hAnsi="Times New Roman" w:cs="Times New Roman"/>
          <w:noProof/>
          <w:szCs w:val="24"/>
        </w:rPr>
        <w:t>(3–4), 140–151. https://doi.org/10.1016/j.margeo.2009.05.002</w:t>
      </w:r>
    </w:p>
    <w:p w14:paraId="5A46D040"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amp; Jaffe, B. E. (2008). The relative contribution of processes driving variability in flow, shear, and turbidity over a fringing coral reef: West Maui, Hawaii.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77</w:t>
      </w:r>
      <w:r w:rsidRPr="001D5A67">
        <w:rPr>
          <w:rFonts w:ascii="Times New Roman" w:hAnsi="Times New Roman" w:cs="Times New Roman"/>
          <w:noProof/>
          <w:szCs w:val="24"/>
        </w:rPr>
        <w:t>(4), 549–564.</w:t>
      </w:r>
    </w:p>
    <w:p w14:paraId="69B01CA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Norris, B. K., &amp; Rosenberger, K. J. (2015). The influence of grain size, grain color, and suspended-sediment concentration on light attenuation: Why fine-grained terrestrial sediment is bad for coral reef ecosystems.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4</w:t>
      </w:r>
      <w:r w:rsidRPr="001D5A67">
        <w:rPr>
          <w:rFonts w:ascii="Times New Roman" w:hAnsi="Times New Roman" w:cs="Times New Roman"/>
          <w:noProof/>
          <w:szCs w:val="24"/>
        </w:rPr>
        <w:t>(3), 967–975. https://doi.org/10.1007/s00338-015-1268-0</w:t>
      </w:r>
    </w:p>
    <w:p w14:paraId="24487170"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ebbett, S. B., Goatley, C. H. R., &amp; Bellwood, D. R. (2017). Fine sediments suppress detritivory on coral reef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https://doi.org/10.1016/j.marpolbul.2016.11.016</w:t>
      </w:r>
    </w:p>
    <w:p w14:paraId="0A349AB3"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eneva, L. T., Mcmanus, M. A., Jerolmon, C., Neuheimer, A. B., Clark, S. J., Walker, G., Kaho, K., Shimabukuro, E., Ostrander, C., &amp; Kittinger, J. N. (2016). Understanding Reef Flat Sediment Regimes and Hydrodynamics can Inform Erosion Mitigation on Land. </w:t>
      </w:r>
      <w:r w:rsidRPr="001D5A67">
        <w:rPr>
          <w:rFonts w:ascii="Times New Roman" w:hAnsi="Times New Roman" w:cs="Times New Roman"/>
          <w:i/>
          <w:iCs/>
          <w:noProof/>
          <w:szCs w:val="24"/>
        </w:rPr>
        <w:t>Collabra</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w:t>
      </w:r>
      <w:r w:rsidRPr="001D5A67">
        <w:rPr>
          <w:rFonts w:ascii="Times New Roman" w:hAnsi="Times New Roman" w:cs="Times New Roman"/>
          <w:noProof/>
          <w:szCs w:val="24"/>
        </w:rPr>
        <w:t>(1), 1–12.</w:t>
      </w:r>
    </w:p>
    <w:p w14:paraId="1F1F83A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homas, S., &amp; Ridd, P. (2005). Field assessment of innovative sensor for monitoring of sediment accumulation at inshore coral reef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1</w:t>
      </w:r>
      <w:r w:rsidRPr="001D5A67">
        <w:rPr>
          <w:rFonts w:ascii="Times New Roman" w:hAnsi="Times New Roman" w:cs="Times New Roman"/>
          <w:noProof/>
          <w:szCs w:val="24"/>
        </w:rPr>
        <w:t>(1–4), 470–480. https://doi.org/10.1016/j.marpolbul.2004.10.026</w:t>
      </w:r>
    </w:p>
    <w:p w14:paraId="170B0B4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hompson, E. F., &amp; Demirbilek, Z. (2002). </w:t>
      </w:r>
      <w:r w:rsidRPr="001D5A67">
        <w:rPr>
          <w:rFonts w:ascii="Times New Roman" w:hAnsi="Times New Roman" w:cs="Times New Roman"/>
          <w:i/>
          <w:iCs/>
          <w:noProof/>
          <w:szCs w:val="24"/>
        </w:rPr>
        <w:t>Wave Response, Pago Pago Harbor, Island of Tutuila, Territory of American Samoa. USACOE Coastal and Hydraulics Laboratory ERDC/CHL TR-02-20</w:t>
      </w:r>
      <w:r w:rsidRPr="001D5A67">
        <w:rPr>
          <w:rFonts w:ascii="Times New Roman" w:hAnsi="Times New Roman" w:cs="Times New Roman"/>
          <w:noProof/>
          <w:szCs w:val="24"/>
        </w:rPr>
        <w:t xml:space="preserve"> (Issue September).</w:t>
      </w:r>
    </w:p>
    <w:p w14:paraId="1DBC08D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onkin &amp; Taylor International Ltd. (1989). </w:t>
      </w:r>
      <w:r w:rsidRPr="001D5A67">
        <w:rPr>
          <w:rFonts w:ascii="Times New Roman" w:hAnsi="Times New Roman" w:cs="Times New Roman"/>
          <w:i/>
          <w:iCs/>
          <w:noProof/>
          <w:szCs w:val="24"/>
        </w:rPr>
        <w:t>Hydropower feasibility studies interim report - Phase 1. Ref: 97/10163</w:t>
      </w:r>
      <w:r w:rsidRPr="001D5A67">
        <w:rPr>
          <w:rFonts w:ascii="Times New Roman" w:hAnsi="Times New Roman" w:cs="Times New Roman"/>
          <w:noProof/>
          <w:szCs w:val="24"/>
        </w:rPr>
        <w:t>.</w:t>
      </w:r>
    </w:p>
    <w:p w14:paraId="51AD0C5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Vetter, O. (2013). </w:t>
      </w:r>
      <w:r w:rsidRPr="001D5A67">
        <w:rPr>
          <w:rFonts w:ascii="Times New Roman" w:hAnsi="Times New Roman" w:cs="Times New Roman"/>
          <w:i/>
          <w:iCs/>
          <w:noProof/>
          <w:szCs w:val="24"/>
        </w:rPr>
        <w:t>Inter-Disciplinary Study of Flow Dynamics and Sedimentation Effects on Coral Colonies in Faga’alu Bay, American Samoa: Oceanographic Investigation Summary. NOAA CRCP Project #417</w:t>
      </w:r>
      <w:r w:rsidRPr="001D5A67">
        <w:rPr>
          <w:rFonts w:ascii="Times New Roman" w:hAnsi="Times New Roman" w:cs="Times New Roman"/>
          <w:noProof/>
          <w:szCs w:val="24"/>
        </w:rPr>
        <w:t>. http://data.nodc.noaa.gov/coris/library/NOAA/CRCP/project/417/Fagaalu_Oceanographic_Document.pdf</w:t>
      </w:r>
    </w:p>
    <w:p w14:paraId="76BEF0F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Victor, S., Neth, L., Golbuu, Y., Wolanski, E., &amp; Richmond, R. H. (2006). Sedimentation in mangroves and coral reefs in a wet tropical island, Pohnpei, Micrones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66</w:t>
      </w:r>
      <w:r w:rsidRPr="001D5A67">
        <w:rPr>
          <w:rFonts w:ascii="Times New Roman" w:hAnsi="Times New Roman" w:cs="Times New Roman"/>
          <w:noProof/>
          <w:szCs w:val="24"/>
        </w:rPr>
        <w:t>(3–4), 409–416. https://doi.org/10.1016/j.ecss.2005.07.025</w:t>
      </w:r>
    </w:p>
    <w:p w14:paraId="1630317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lastRenderedPageBreak/>
        <w:t xml:space="preserve">Warrick, J. A., Mertes, L. A. K., Washburn, L., &amp; Siegel, D. A. (2004). Dispersal forcing of southern California river plumes, based on field and remote sensing observations. </w:t>
      </w:r>
      <w:r w:rsidRPr="001D5A67">
        <w:rPr>
          <w:rFonts w:ascii="Times New Roman" w:hAnsi="Times New Roman" w:cs="Times New Roman"/>
          <w:i/>
          <w:iCs/>
          <w:noProof/>
          <w:szCs w:val="24"/>
        </w:rPr>
        <w:t>Geo-Marine Letter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4</w:t>
      </w:r>
      <w:r w:rsidRPr="001D5A67">
        <w:rPr>
          <w:rFonts w:ascii="Times New Roman" w:hAnsi="Times New Roman" w:cs="Times New Roman"/>
          <w:noProof/>
          <w:szCs w:val="24"/>
        </w:rPr>
        <w:t>(1), 46–52.</w:t>
      </w:r>
    </w:p>
    <w:p w14:paraId="51E773E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eber, M., de Beer, D., Lott, C., Polerecky, L., Kohls, K., Abed, R. M. M., Ferdelman, T. G., &amp; Fabricius, K. E. (2012). Mechanisms of damage to corals exposed to sedimentation. </w:t>
      </w:r>
      <w:r w:rsidRPr="001D5A67">
        <w:rPr>
          <w:rFonts w:ascii="Times New Roman" w:hAnsi="Times New Roman" w:cs="Times New Roman"/>
          <w:i/>
          <w:iCs/>
          <w:noProof/>
          <w:szCs w:val="24"/>
        </w:rPr>
        <w:t>Proceedings of the National Academy of Science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09</w:t>
      </w:r>
      <w:r w:rsidRPr="001D5A67">
        <w:rPr>
          <w:rFonts w:ascii="Times New Roman" w:hAnsi="Times New Roman" w:cs="Times New Roman"/>
          <w:noProof/>
          <w:szCs w:val="24"/>
        </w:rPr>
        <w:t>(24), E1558–E1567.</w:t>
      </w:r>
    </w:p>
    <w:p w14:paraId="3757646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hinney, J., Jones, R., Duckworth, A., &amp; Ridd, P. (2017). Continuous in situ monitoring of sediment deposition in shallow benthic environments.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https://doi.org/10.1007/s00338-016-1536-7</w:t>
      </w:r>
    </w:p>
    <w:p w14:paraId="2EB38F52"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olanski, E., Fabricius, K. E., Spagnol, S., &amp; Brinkman, R. (2005). Fine sediment budget on an inner-shelf coral-fringed island, Great Barrier Reef of Austral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65</w:t>
      </w:r>
      <w:r w:rsidRPr="001D5A67">
        <w:rPr>
          <w:rFonts w:ascii="Times New Roman" w:hAnsi="Times New Roman" w:cs="Times New Roman"/>
          <w:noProof/>
          <w:szCs w:val="24"/>
        </w:rPr>
        <w:t>(1), 153–158.</w:t>
      </w:r>
    </w:p>
    <w:p w14:paraId="398E16B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olanski, E., Richmond, R. H., Davis, G., &amp; Bonito, V. (2003). Water and fine sediment dynamics in transient river plumes in a small, reef-fringed bay, Guam.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6</w:t>
      </w:r>
      <w:r w:rsidRPr="001D5A67">
        <w:rPr>
          <w:rFonts w:ascii="Times New Roman" w:hAnsi="Times New Roman" w:cs="Times New Roman"/>
          <w:noProof/>
          <w:szCs w:val="24"/>
        </w:rPr>
        <w:t>(5–6), 1029–1040. https://doi.org/10.1016/S0272-7714(02)00321-9</w:t>
      </w:r>
    </w:p>
    <w:p w14:paraId="1B09D00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rPr>
      </w:pPr>
      <w:r w:rsidRPr="001D5A67">
        <w:rPr>
          <w:rFonts w:ascii="Times New Roman" w:hAnsi="Times New Roman" w:cs="Times New Roman"/>
          <w:noProof/>
          <w:szCs w:val="24"/>
        </w:rPr>
        <w:t xml:space="preserve">Wong, M. (1996). </w:t>
      </w:r>
      <w:r w:rsidRPr="001D5A67">
        <w:rPr>
          <w:rFonts w:ascii="Times New Roman" w:hAnsi="Times New Roman" w:cs="Times New Roman"/>
          <w:i/>
          <w:iCs/>
          <w:noProof/>
          <w:szCs w:val="24"/>
        </w:rPr>
        <w:t>Analysis of Streamflow Characteristics for Streams on the Island of Tutuila, American Samoa. U.S. Geological Survey Water-Resources Investigations Report 95-4185</w:t>
      </w:r>
      <w:r w:rsidRPr="001D5A67">
        <w:rPr>
          <w:rFonts w:ascii="Times New Roman" w:hAnsi="Times New Roman" w:cs="Times New Roman"/>
          <w:noProof/>
          <w:szCs w:val="24"/>
        </w:rPr>
        <w:t>. U.S. Geological Survey.</w:t>
      </w:r>
    </w:p>
    <w:p w14:paraId="1A57E2BC" w14:textId="631A0BB3" w:rsidR="00265673" w:rsidRPr="0074336C" w:rsidRDefault="00265673" w:rsidP="003B287B">
      <w:pPr>
        <w:spacing w:after="0"/>
        <w:rPr>
          <w:rFonts w:ascii="Times New Roman" w:hAnsi="Times New Roman" w:cs="Times New Roman"/>
        </w:rPr>
      </w:pPr>
      <w:r w:rsidRPr="003B287B">
        <w:rPr>
          <w:rFonts w:ascii="Times New Roman" w:hAnsi="Times New Roman" w:cs="Times New Roman"/>
        </w:rPr>
        <w:fldChar w:fldCharType="end"/>
      </w:r>
    </w:p>
    <w:sectPr w:rsidR="00265673" w:rsidRPr="0074336C" w:rsidSect="008340DA">
      <w:headerReference w:type="default"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ography" w:date="2020-12-10T07:57:00Z" w:initials="DoG">
    <w:p w14:paraId="77AE0418" w14:textId="2F85FF46" w:rsidR="00EC273D" w:rsidRDefault="00EC273D">
      <w:pPr>
        <w:pStyle w:val="CommentText"/>
      </w:pPr>
      <w:r>
        <w:rPr>
          <w:rStyle w:val="CommentReference"/>
        </w:rPr>
        <w:annotationRef/>
      </w:r>
      <w:r>
        <w:t>could cut "spatial and temporal patterns of"</w:t>
      </w:r>
    </w:p>
  </w:comment>
  <w:comment w:id="87" w:author="Geography" w:date="2020-12-10T08:06:00Z" w:initials="DoG">
    <w:p w14:paraId="286EE363" w14:textId="64705A38" w:rsidR="00EC273D" w:rsidRDefault="00EC273D">
      <w:pPr>
        <w:pStyle w:val="CommentText"/>
      </w:pPr>
      <w:r>
        <w:rPr>
          <w:rStyle w:val="CommentReference"/>
        </w:rPr>
        <w:annotationRef/>
      </w:r>
      <w:r>
        <w:t>i'm not sure if the ava is incised in the reef flat, or if the channel was there previously.  Incised implies that the reef flat was there and the channel cut into it.</w:t>
      </w:r>
    </w:p>
  </w:comment>
  <w:comment w:id="96" w:author="Geography" w:date="2020-12-10T08:21:00Z" w:initials="DoG">
    <w:p w14:paraId="1136E9A5" w14:textId="17C92ED6" w:rsidR="00EC273D" w:rsidRDefault="00EC273D">
      <w:pPr>
        <w:pStyle w:val="CommentText"/>
      </w:pPr>
      <w:r>
        <w:rPr>
          <w:rStyle w:val="CommentReference"/>
        </w:rPr>
        <w:annotationRef/>
      </w:r>
      <w:r>
        <w:t>could cut.</w:t>
      </w:r>
    </w:p>
  </w:comment>
  <w:comment w:id="290" w:author="Geography" w:date="2020-12-10T09:52:00Z" w:initials="DoG">
    <w:p w14:paraId="7A17B49F" w14:textId="5922A0A9" w:rsidR="00531D4A" w:rsidRDefault="00531D4A">
      <w:pPr>
        <w:pStyle w:val="CommentText"/>
      </w:pPr>
      <w:r>
        <w:rPr>
          <w:rStyle w:val="CommentReference"/>
        </w:rPr>
        <w:annotationRef/>
      </w:r>
      <w:r>
        <w:t>Cite Storlazzi et al 2018 here?</w:t>
      </w:r>
    </w:p>
  </w:comment>
  <w:comment w:id="322" w:author="Geography" w:date="2020-12-10T10:01:00Z" w:initials="DoG">
    <w:p w14:paraId="41CF4F12" w14:textId="5AE32D5B" w:rsidR="00870F91" w:rsidRDefault="00870F91">
      <w:pPr>
        <w:pStyle w:val="CommentText"/>
      </w:pPr>
      <w:r>
        <w:rPr>
          <w:rStyle w:val="CommentReference"/>
        </w:rPr>
        <w:annotationRef/>
      </w:r>
      <w:r>
        <w:t>?  15 minutes exceeds 60 minutes?</w:t>
      </w:r>
    </w:p>
  </w:comment>
  <w:comment w:id="328" w:author="Geography" w:date="2020-12-10T10:03:00Z" w:initials="DoG">
    <w:p w14:paraId="12A4F0BB" w14:textId="672FDE48" w:rsidR="00870F91" w:rsidRDefault="00870F91">
      <w:pPr>
        <w:pStyle w:val="CommentText"/>
      </w:pPr>
      <w:r>
        <w:rPr>
          <w:rStyle w:val="CommentReference"/>
        </w:rPr>
        <w:annotationRef/>
      </w:r>
      <w:r>
        <w:t>meaning what?</w:t>
      </w:r>
    </w:p>
  </w:comment>
  <w:comment w:id="344" w:author="Geography" w:date="2020-12-10T10:06:00Z" w:initials="DoG">
    <w:p w14:paraId="478F057D" w14:textId="4C26A484" w:rsidR="00870F91" w:rsidRDefault="00870F91">
      <w:pPr>
        <w:pStyle w:val="CommentText"/>
      </w:pPr>
      <w:r>
        <w:rPr>
          <w:rStyle w:val="CommentReference"/>
        </w:rPr>
        <w:annotationRef/>
      </w:r>
      <w:r>
        <w:t>Shouldn't this bee 100-8 = 92% to 100-65 = 35%, to match the 8-65% terrigenous fraction in the previous sentence?</w:t>
      </w:r>
    </w:p>
  </w:comment>
  <w:comment w:id="355" w:author="Geography" w:date="2020-12-10T10:11:00Z" w:initials="DoG">
    <w:p w14:paraId="22719A9E" w14:textId="4B37BBE6" w:rsidR="00870F91" w:rsidRDefault="00870F91">
      <w:pPr>
        <w:pStyle w:val="CommentText"/>
      </w:pPr>
      <w:r>
        <w:rPr>
          <w:rStyle w:val="CommentReference"/>
        </w:rPr>
        <w:annotationRef/>
      </w:r>
      <w:r>
        <w:t>true?</w:t>
      </w:r>
    </w:p>
  </w:comment>
  <w:comment w:id="360" w:author="Geography" w:date="2020-12-10T10:12:00Z" w:initials="DoG">
    <w:p w14:paraId="65C9EF26" w14:textId="21BDD158" w:rsidR="00870F91" w:rsidRDefault="00870F91">
      <w:pPr>
        <w:pStyle w:val="CommentText"/>
      </w:pPr>
      <w:r>
        <w:rPr>
          <w:rStyle w:val="CommentReference"/>
        </w:rPr>
        <w:annotationRef/>
      </w:r>
      <w:r>
        <w:t>t-test for p-value?</w:t>
      </w:r>
    </w:p>
  </w:comment>
  <w:comment w:id="362" w:author="Geography" w:date="2020-12-10T10:13:00Z" w:initials="DoG">
    <w:p w14:paraId="0FB2A67E" w14:textId="15126CBC" w:rsidR="00870F91" w:rsidRDefault="00870F91">
      <w:pPr>
        <w:pStyle w:val="CommentText"/>
      </w:pPr>
      <w:r>
        <w:rPr>
          <w:rStyle w:val="CommentReference"/>
        </w:rPr>
        <w:annotationRef/>
      </w:r>
      <w:r>
        <w:t>p-value?</w:t>
      </w:r>
    </w:p>
  </w:comment>
  <w:comment w:id="383" w:author="Geography" w:date="2020-12-10T10:38:00Z" w:initials="DoG">
    <w:p w14:paraId="00F13956" w14:textId="659D09AF" w:rsidR="00C7068D" w:rsidRDefault="00C7068D">
      <w:pPr>
        <w:pStyle w:val="CommentText"/>
      </w:pPr>
      <w:r>
        <w:rPr>
          <w:rStyle w:val="CommentReference"/>
        </w:rPr>
        <w:annotationRef/>
      </w:r>
      <w:r>
        <w:t>But Fig 10 shows significant correlation between traps and Hmean for 3 sites...</w:t>
      </w:r>
    </w:p>
  </w:comment>
  <w:comment w:id="391" w:author="Geography" w:date="2020-12-10T10:38:00Z" w:initials="DoG">
    <w:p w14:paraId="18A1CF79" w14:textId="69D02256" w:rsidR="0012628F" w:rsidRDefault="0012628F">
      <w:pPr>
        <w:pStyle w:val="CommentText"/>
      </w:pPr>
      <w:r>
        <w:rPr>
          <w:rStyle w:val="CommentReference"/>
        </w:rPr>
        <w:annotationRef/>
      </w:r>
      <w:r>
        <w:t>Tables weren't included in this draft..</w:t>
      </w:r>
    </w:p>
  </w:comment>
  <w:comment w:id="384" w:author="Geography" w:date="2020-12-10T10:34:00Z" w:initials="DoG">
    <w:p w14:paraId="5C08CEF3" w14:textId="7A52F60B" w:rsidR="00C7068D" w:rsidRDefault="00C7068D">
      <w:pPr>
        <w:pStyle w:val="CommentText"/>
      </w:pPr>
      <w:r>
        <w:rPr>
          <w:rStyle w:val="CommentReference"/>
        </w:rPr>
        <w:annotationRef/>
      </w:r>
      <w:r>
        <w:t xml:space="preserve">doesn't this also go with Figure </w:t>
      </w:r>
    </w:p>
  </w:comment>
  <w:comment w:id="397" w:author="Geography" w:date="2020-12-10T10:39:00Z" w:initials="DoG">
    <w:p w14:paraId="3D053454" w14:textId="5C4186B9" w:rsidR="0012628F" w:rsidRDefault="0012628F">
      <w:pPr>
        <w:pStyle w:val="CommentText"/>
      </w:pPr>
      <w:r>
        <w:rPr>
          <w:rStyle w:val="CommentReference"/>
        </w:rPr>
        <w:annotationRef/>
      </w:r>
      <w:r>
        <w:t>Doesn't this contrast with Figure 10?</w:t>
      </w:r>
    </w:p>
  </w:comment>
  <w:comment w:id="401" w:author="Geography" w:date="2020-12-10T10:40:00Z" w:initials="DoG">
    <w:p w14:paraId="74C0093F" w14:textId="3623DD35" w:rsidR="0012628F" w:rsidRDefault="0012628F">
      <w:pPr>
        <w:pStyle w:val="CommentText"/>
      </w:pPr>
      <w:r>
        <w:rPr>
          <w:rStyle w:val="CommentReference"/>
        </w:rPr>
        <w:annotationRef/>
      </w:r>
      <w:r>
        <w:t>contrasts with Figure 10?</w:t>
      </w:r>
    </w:p>
  </w:comment>
  <w:comment w:id="402" w:author="Geography" w:date="2020-12-10T12:07:00Z" w:initials="DoG">
    <w:p w14:paraId="3426AA7D" w14:textId="5A362466" w:rsidR="003806F6" w:rsidRDefault="003806F6">
      <w:pPr>
        <w:pStyle w:val="CommentText"/>
      </w:pPr>
      <w:r>
        <w:rPr>
          <w:rStyle w:val="CommentReference"/>
        </w:rPr>
        <w:annotationRef/>
      </w:r>
      <w:r>
        <w:t>And Table 2?</w:t>
      </w:r>
    </w:p>
  </w:comment>
  <w:comment w:id="405" w:author="Geography" w:date="2020-12-10T10:42:00Z" w:initials="DoG">
    <w:p w14:paraId="58889A04" w14:textId="0A5772EA" w:rsidR="0012628F" w:rsidRDefault="0012628F">
      <w:pPr>
        <w:pStyle w:val="CommentText"/>
      </w:pPr>
      <w:r>
        <w:rPr>
          <w:rStyle w:val="CommentReference"/>
        </w:rPr>
        <w:annotationRef/>
      </w:r>
      <w:r>
        <w:t>p-value for differences in terrigenous sediment accumulation by month?</w:t>
      </w:r>
    </w:p>
  </w:comment>
  <w:comment w:id="438" w:author="Geography" w:date="2020-12-10T11:34:00Z" w:initials="DoG">
    <w:p w14:paraId="6224AC51" w14:textId="72B2EF87" w:rsidR="007B7938" w:rsidRDefault="007B7938">
      <w:pPr>
        <w:pStyle w:val="CommentText"/>
      </w:pPr>
      <w:r>
        <w:rPr>
          <w:rStyle w:val="CommentReference"/>
        </w:rPr>
        <w:annotationRef/>
      </w:r>
      <w:r>
        <w:t>Most of this section just repeats the results.  Can we remove it altogehter, or move the bit that aren't already in the Results up to Results?</w:t>
      </w:r>
    </w:p>
  </w:comment>
  <w:comment w:id="452" w:author="Geography" w:date="2020-12-10T10:54:00Z" w:initials="DoG">
    <w:p w14:paraId="0E80833D" w14:textId="70500317" w:rsidR="000A4028" w:rsidRDefault="000A4028">
      <w:pPr>
        <w:pStyle w:val="CommentText"/>
      </w:pPr>
      <w:r>
        <w:rPr>
          <w:rStyle w:val="CommentReference"/>
        </w:rPr>
        <w:annotationRef/>
      </w:r>
      <w:r>
        <w:t>contrasts with Figure 10?</w:t>
      </w:r>
    </w:p>
  </w:comment>
  <w:comment w:id="460" w:author="Geography" w:date="2020-12-10T10:54:00Z" w:initials="DoG">
    <w:p w14:paraId="4E5614D5" w14:textId="7BAE39DC" w:rsidR="000A4028" w:rsidRDefault="000A4028">
      <w:pPr>
        <w:pStyle w:val="CommentText"/>
      </w:pPr>
      <w:r>
        <w:rPr>
          <w:rStyle w:val="CommentReference"/>
        </w:rPr>
        <w:annotationRef/>
      </w:r>
      <w:r>
        <w:t>with highest residence times and lowest velocities?</w:t>
      </w:r>
    </w:p>
  </w:comment>
  <w:comment w:id="474" w:author="Geography" w:date="2020-12-10T11:07:00Z" w:initials="DoG">
    <w:p w14:paraId="2203A1D2" w14:textId="6388A50B" w:rsidR="00231C01" w:rsidRDefault="00231C01">
      <w:pPr>
        <w:pStyle w:val="CommentText"/>
      </w:pPr>
      <w:r>
        <w:rPr>
          <w:rStyle w:val="CommentReference"/>
        </w:rPr>
        <w:annotationRef/>
      </w:r>
      <w:r>
        <w:t>which inhibited resuspension?  Accumulation in traps, pods, or both?</w:t>
      </w:r>
    </w:p>
  </w:comment>
  <w:comment w:id="491" w:author="Geography" w:date="2020-12-10T11:29:00Z" w:initials="DoG">
    <w:p w14:paraId="7ED2707E" w14:textId="344BA968" w:rsidR="00A85E8D" w:rsidRDefault="00A85E8D">
      <w:pPr>
        <w:pStyle w:val="CommentText"/>
      </w:pPr>
      <w:r>
        <w:rPr>
          <w:rStyle w:val="CommentReference"/>
        </w:rPr>
        <w:annotationRef/>
      </w:r>
      <w:r>
        <w:t>I think we should cut this part.</w:t>
      </w:r>
    </w:p>
  </w:comment>
  <w:comment w:id="507" w:author="Geography" w:date="2020-12-10T11:20:00Z" w:initials="DoG">
    <w:p w14:paraId="07B1D211" w14:textId="3FE7DFD8" w:rsidR="00FD2845" w:rsidRDefault="00FD2845">
      <w:pPr>
        <w:pStyle w:val="CommentText"/>
      </w:pPr>
      <w:r>
        <w:rPr>
          <w:rStyle w:val="CommentReference"/>
        </w:rPr>
        <w:annotationRef/>
      </w:r>
      <w:r>
        <w:t>at higher speeds?</w:t>
      </w:r>
    </w:p>
  </w:comment>
  <w:comment w:id="523" w:author="Geography" w:date="2020-12-10T11:31:00Z" w:initials="DoG">
    <w:p w14:paraId="7B4B0CDD" w14:textId="0BC55D1E" w:rsidR="007B7938" w:rsidRDefault="007B7938">
      <w:pPr>
        <w:pStyle w:val="CommentText"/>
      </w:pPr>
      <w:r>
        <w:rPr>
          <w:rStyle w:val="CommentReference"/>
        </w:rPr>
        <w:annotationRef/>
      </w:r>
      <w:r>
        <w:t>of terrigenous sediment?</w:t>
      </w:r>
    </w:p>
  </w:comment>
  <w:comment w:id="585" w:author="Geography" w:date="2020-12-10T10:23:00Z" w:initials="DoG">
    <w:p w14:paraId="1BEDC709" w14:textId="49748D1A" w:rsidR="007330E4" w:rsidRDefault="007330E4">
      <w:pPr>
        <w:pStyle w:val="CommentText"/>
      </w:pPr>
      <w:r>
        <w:rPr>
          <w:rStyle w:val="CommentReference"/>
        </w:rPr>
        <w:annotationRef/>
      </w:r>
      <w:r>
        <w:t>Why not scale sedpod symbols to be larger?</w:t>
      </w:r>
    </w:p>
  </w:comment>
  <w:comment w:id="603" w:author="Geography" w:date="2020-12-10T10:18:00Z" w:initials="DoG">
    <w:p w14:paraId="168AB793" w14:textId="67FB0117" w:rsidR="0096329D" w:rsidRDefault="0096329D">
      <w:pPr>
        <w:pStyle w:val="CommentText"/>
      </w:pPr>
      <w:r>
        <w:rPr>
          <w:rStyle w:val="CommentReference"/>
        </w:rPr>
        <w:annotationRef/>
      </w:r>
      <w:r>
        <w:t>The x-axes don't seem to line up...the SSY is offset.  Possible to al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AE0418" w15:done="0"/>
  <w15:commentEx w15:paraId="286EE363" w15:done="0"/>
  <w15:commentEx w15:paraId="1136E9A5" w15:done="0"/>
  <w15:commentEx w15:paraId="7A17B49F" w15:done="0"/>
  <w15:commentEx w15:paraId="41CF4F12" w15:done="0"/>
  <w15:commentEx w15:paraId="12A4F0BB" w15:done="0"/>
  <w15:commentEx w15:paraId="478F057D" w15:done="0"/>
  <w15:commentEx w15:paraId="22719A9E" w15:done="0"/>
  <w15:commentEx w15:paraId="65C9EF26" w15:done="0"/>
  <w15:commentEx w15:paraId="0FB2A67E" w15:done="0"/>
  <w15:commentEx w15:paraId="00F13956" w15:done="0"/>
  <w15:commentEx w15:paraId="18A1CF79" w15:done="0"/>
  <w15:commentEx w15:paraId="5C08CEF3" w15:done="0"/>
  <w15:commentEx w15:paraId="3D053454" w15:done="0"/>
  <w15:commentEx w15:paraId="74C0093F" w15:done="0"/>
  <w15:commentEx w15:paraId="3426AA7D" w15:done="0"/>
  <w15:commentEx w15:paraId="58889A04" w15:done="0"/>
  <w15:commentEx w15:paraId="6224AC51" w15:done="0"/>
  <w15:commentEx w15:paraId="0E80833D" w15:done="0"/>
  <w15:commentEx w15:paraId="4E5614D5" w15:done="0"/>
  <w15:commentEx w15:paraId="2203A1D2" w15:done="0"/>
  <w15:commentEx w15:paraId="7ED2707E" w15:done="0"/>
  <w15:commentEx w15:paraId="07B1D211" w15:done="0"/>
  <w15:commentEx w15:paraId="7B4B0CDD" w15:done="0"/>
  <w15:commentEx w15:paraId="1BEDC709" w15:done="0"/>
  <w15:commentEx w15:paraId="168AB79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E33333" w14:textId="77777777" w:rsidR="00226127" w:rsidRDefault="00226127" w:rsidP="008340DA">
      <w:pPr>
        <w:spacing w:after="0"/>
      </w:pPr>
      <w:r>
        <w:separator/>
      </w:r>
    </w:p>
  </w:endnote>
  <w:endnote w:type="continuationSeparator" w:id="0">
    <w:p w14:paraId="5B10B8E0" w14:textId="77777777" w:rsidR="00226127" w:rsidRDefault="00226127"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8735964"/>
      <w:docPartObj>
        <w:docPartGallery w:val="Page Numbers (Bottom of Page)"/>
        <w:docPartUnique/>
      </w:docPartObj>
    </w:sdtPr>
    <w:sdtEndPr>
      <w:rPr>
        <w:noProof/>
      </w:rPr>
    </w:sdtEndPr>
    <w:sdtContent>
      <w:p w14:paraId="01F3FE01" w14:textId="42244F0E" w:rsidR="00EC273D" w:rsidRDefault="00EC273D">
        <w:pPr>
          <w:pStyle w:val="Footer"/>
          <w:jc w:val="center"/>
        </w:pPr>
        <w:r>
          <w:fldChar w:fldCharType="begin"/>
        </w:r>
        <w:r>
          <w:instrText xml:space="preserve"> PAGE   \* MERGEFORMAT </w:instrText>
        </w:r>
        <w:r>
          <w:fldChar w:fldCharType="separate"/>
        </w:r>
        <w:r w:rsidR="003806F6">
          <w:rPr>
            <w:noProof/>
          </w:rPr>
          <w:t>28</w:t>
        </w:r>
        <w:r>
          <w:rPr>
            <w:noProof/>
          </w:rPr>
          <w:fldChar w:fldCharType="end"/>
        </w:r>
      </w:p>
    </w:sdtContent>
  </w:sdt>
  <w:p w14:paraId="08640E62" w14:textId="77777777" w:rsidR="00EC273D" w:rsidRDefault="00EC2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010901" w14:textId="77777777" w:rsidR="00226127" w:rsidRDefault="00226127" w:rsidP="008340DA">
      <w:pPr>
        <w:spacing w:after="0"/>
      </w:pPr>
      <w:r>
        <w:separator/>
      </w:r>
    </w:p>
  </w:footnote>
  <w:footnote w:type="continuationSeparator" w:id="0">
    <w:p w14:paraId="710344E5" w14:textId="77777777" w:rsidR="00226127" w:rsidRDefault="00226127" w:rsidP="008340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082306"/>
      <w:docPartObj>
        <w:docPartGallery w:val="Page Numbers (Top of Page)"/>
        <w:docPartUnique/>
      </w:docPartObj>
    </w:sdtPr>
    <w:sdtEndPr>
      <w:rPr>
        <w:noProof/>
      </w:rPr>
    </w:sdtEndPr>
    <w:sdtContent>
      <w:p w14:paraId="1C09FBE2" w14:textId="3ED33E54" w:rsidR="00EC273D" w:rsidRDefault="00EC273D">
        <w:pPr>
          <w:pStyle w:val="Header"/>
          <w:jc w:val="center"/>
        </w:pPr>
        <w:r>
          <w:fldChar w:fldCharType="begin"/>
        </w:r>
        <w:r>
          <w:instrText xml:space="preserve"> PAGE   \* MERGEFORMAT </w:instrText>
        </w:r>
        <w:r>
          <w:fldChar w:fldCharType="separate"/>
        </w:r>
        <w:r w:rsidR="003806F6">
          <w:rPr>
            <w:noProof/>
          </w:rPr>
          <w:t>28</w:t>
        </w:r>
        <w:r>
          <w:rPr>
            <w:noProof/>
          </w:rPr>
          <w:fldChar w:fldCharType="end"/>
        </w:r>
      </w:p>
    </w:sdtContent>
  </w:sdt>
  <w:p w14:paraId="4610DE19" w14:textId="77777777" w:rsidR="00EC273D" w:rsidRDefault="00EC27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21DF2"/>
    <w:rsid w:val="00022159"/>
    <w:rsid w:val="0003387C"/>
    <w:rsid w:val="00045EDC"/>
    <w:rsid w:val="00056B22"/>
    <w:rsid w:val="00057DF1"/>
    <w:rsid w:val="000844E5"/>
    <w:rsid w:val="000A006E"/>
    <w:rsid w:val="000A10B4"/>
    <w:rsid w:val="000A3755"/>
    <w:rsid w:val="000A4028"/>
    <w:rsid w:val="000B2540"/>
    <w:rsid w:val="000C389A"/>
    <w:rsid w:val="000D0D1F"/>
    <w:rsid w:val="000E29D6"/>
    <w:rsid w:val="000F1173"/>
    <w:rsid w:val="001027D2"/>
    <w:rsid w:val="00107B56"/>
    <w:rsid w:val="00114AFF"/>
    <w:rsid w:val="00120BD7"/>
    <w:rsid w:val="0012520E"/>
    <w:rsid w:val="0012628F"/>
    <w:rsid w:val="00137DE0"/>
    <w:rsid w:val="00141D56"/>
    <w:rsid w:val="00151CCC"/>
    <w:rsid w:val="00167B89"/>
    <w:rsid w:val="0018422C"/>
    <w:rsid w:val="001B5629"/>
    <w:rsid w:val="001D5A67"/>
    <w:rsid w:val="001E1466"/>
    <w:rsid w:val="001E50A3"/>
    <w:rsid w:val="001E6DD4"/>
    <w:rsid w:val="001F7173"/>
    <w:rsid w:val="00200417"/>
    <w:rsid w:val="002116B4"/>
    <w:rsid w:val="00226127"/>
    <w:rsid w:val="00231C01"/>
    <w:rsid w:val="00240A8B"/>
    <w:rsid w:val="00265673"/>
    <w:rsid w:val="00267162"/>
    <w:rsid w:val="00270E8F"/>
    <w:rsid w:val="002722D7"/>
    <w:rsid w:val="002742CF"/>
    <w:rsid w:val="002903D1"/>
    <w:rsid w:val="00292608"/>
    <w:rsid w:val="00293109"/>
    <w:rsid w:val="00294701"/>
    <w:rsid w:val="002A5045"/>
    <w:rsid w:val="002C51CD"/>
    <w:rsid w:val="002C563E"/>
    <w:rsid w:val="002D21F3"/>
    <w:rsid w:val="002E17F7"/>
    <w:rsid w:val="002E2903"/>
    <w:rsid w:val="002F494F"/>
    <w:rsid w:val="00310D80"/>
    <w:rsid w:val="00324170"/>
    <w:rsid w:val="003242D3"/>
    <w:rsid w:val="0032773F"/>
    <w:rsid w:val="003302A8"/>
    <w:rsid w:val="00351E78"/>
    <w:rsid w:val="003554C6"/>
    <w:rsid w:val="0035759E"/>
    <w:rsid w:val="003806F6"/>
    <w:rsid w:val="003854F2"/>
    <w:rsid w:val="003B287B"/>
    <w:rsid w:val="003B7453"/>
    <w:rsid w:val="003B79C6"/>
    <w:rsid w:val="003F47DF"/>
    <w:rsid w:val="00403F27"/>
    <w:rsid w:val="00414440"/>
    <w:rsid w:val="004152F7"/>
    <w:rsid w:val="00424AB2"/>
    <w:rsid w:val="004321DE"/>
    <w:rsid w:val="0043303D"/>
    <w:rsid w:val="00434115"/>
    <w:rsid w:val="00434E16"/>
    <w:rsid w:val="00436400"/>
    <w:rsid w:val="00464E77"/>
    <w:rsid w:val="00467BF5"/>
    <w:rsid w:val="004735E7"/>
    <w:rsid w:val="00483684"/>
    <w:rsid w:val="00491DA3"/>
    <w:rsid w:val="004B3E23"/>
    <w:rsid w:val="004C313C"/>
    <w:rsid w:val="004C3887"/>
    <w:rsid w:val="004D075D"/>
    <w:rsid w:val="004D30B4"/>
    <w:rsid w:val="004D4EAD"/>
    <w:rsid w:val="004D5E43"/>
    <w:rsid w:val="004F2CE9"/>
    <w:rsid w:val="00500D36"/>
    <w:rsid w:val="005064DD"/>
    <w:rsid w:val="00512B2A"/>
    <w:rsid w:val="00523ED7"/>
    <w:rsid w:val="0052707D"/>
    <w:rsid w:val="00531D4A"/>
    <w:rsid w:val="00544FF4"/>
    <w:rsid w:val="00547F2C"/>
    <w:rsid w:val="005571C0"/>
    <w:rsid w:val="005603E0"/>
    <w:rsid w:val="00560B45"/>
    <w:rsid w:val="00570B3A"/>
    <w:rsid w:val="00571960"/>
    <w:rsid w:val="00580744"/>
    <w:rsid w:val="005871A3"/>
    <w:rsid w:val="0059092E"/>
    <w:rsid w:val="00593837"/>
    <w:rsid w:val="00597FC5"/>
    <w:rsid w:val="005A0941"/>
    <w:rsid w:val="005A60A7"/>
    <w:rsid w:val="005C1C74"/>
    <w:rsid w:val="005C3C14"/>
    <w:rsid w:val="005D3171"/>
    <w:rsid w:val="005E2E0A"/>
    <w:rsid w:val="005E311A"/>
    <w:rsid w:val="005E5BF6"/>
    <w:rsid w:val="005E7EC7"/>
    <w:rsid w:val="005F0DC1"/>
    <w:rsid w:val="00615A91"/>
    <w:rsid w:val="00641CEE"/>
    <w:rsid w:val="006437F2"/>
    <w:rsid w:val="00647015"/>
    <w:rsid w:val="00652A60"/>
    <w:rsid w:val="00667F1D"/>
    <w:rsid w:val="006932A1"/>
    <w:rsid w:val="006A6802"/>
    <w:rsid w:val="006B3D53"/>
    <w:rsid w:val="006B7697"/>
    <w:rsid w:val="006B7B47"/>
    <w:rsid w:val="006D6695"/>
    <w:rsid w:val="006E0918"/>
    <w:rsid w:val="006E4215"/>
    <w:rsid w:val="00702126"/>
    <w:rsid w:val="00702B42"/>
    <w:rsid w:val="00706FFA"/>
    <w:rsid w:val="00710B1E"/>
    <w:rsid w:val="00731376"/>
    <w:rsid w:val="007330E4"/>
    <w:rsid w:val="00740450"/>
    <w:rsid w:val="0074336C"/>
    <w:rsid w:val="007679D0"/>
    <w:rsid w:val="0077169E"/>
    <w:rsid w:val="00783D90"/>
    <w:rsid w:val="007853D5"/>
    <w:rsid w:val="00786A50"/>
    <w:rsid w:val="00790A9C"/>
    <w:rsid w:val="007A6854"/>
    <w:rsid w:val="007B6398"/>
    <w:rsid w:val="007B7938"/>
    <w:rsid w:val="007D7C9B"/>
    <w:rsid w:val="007E158A"/>
    <w:rsid w:val="007E3E41"/>
    <w:rsid w:val="007F54F5"/>
    <w:rsid w:val="00800AD6"/>
    <w:rsid w:val="00812CDF"/>
    <w:rsid w:val="00820F83"/>
    <w:rsid w:val="00822507"/>
    <w:rsid w:val="00832A69"/>
    <w:rsid w:val="008340DA"/>
    <w:rsid w:val="00847D07"/>
    <w:rsid w:val="00856274"/>
    <w:rsid w:val="00856EED"/>
    <w:rsid w:val="008612C3"/>
    <w:rsid w:val="00870602"/>
    <w:rsid w:val="00870F91"/>
    <w:rsid w:val="00876477"/>
    <w:rsid w:val="00885739"/>
    <w:rsid w:val="00890B2F"/>
    <w:rsid w:val="008B0C67"/>
    <w:rsid w:val="008B2837"/>
    <w:rsid w:val="008D1E84"/>
    <w:rsid w:val="008F0101"/>
    <w:rsid w:val="009002FB"/>
    <w:rsid w:val="00905539"/>
    <w:rsid w:val="00907DFC"/>
    <w:rsid w:val="00925499"/>
    <w:rsid w:val="00933076"/>
    <w:rsid w:val="00946B83"/>
    <w:rsid w:val="0096329D"/>
    <w:rsid w:val="00965E4A"/>
    <w:rsid w:val="00981208"/>
    <w:rsid w:val="00987422"/>
    <w:rsid w:val="009918E8"/>
    <w:rsid w:val="00997BAD"/>
    <w:rsid w:val="009A0B2E"/>
    <w:rsid w:val="009A3CED"/>
    <w:rsid w:val="009A71B4"/>
    <w:rsid w:val="009C03C9"/>
    <w:rsid w:val="009C7F0B"/>
    <w:rsid w:val="009D1296"/>
    <w:rsid w:val="009D1407"/>
    <w:rsid w:val="009D4CD5"/>
    <w:rsid w:val="009D7722"/>
    <w:rsid w:val="009F4D07"/>
    <w:rsid w:val="009F550F"/>
    <w:rsid w:val="00A11978"/>
    <w:rsid w:val="00A13A1D"/>
    <w:rsid w:val="00A17AF3"/>
    <w:rsid w:val="00A20362"/>
    <w:rsid w:val="00A3074D"/>
    <w:rsid w:val="00A32AC6"/>
    <w:rsid w:val="00A42385"/>
    <w:rsid w:val="00A47431"/>
    <w:rsid w:val="00A85B7B"/>
    <w:rsid w:val="00A85E8D"/>
    <w:rsid w:val="00A93F04"/>
    <w:rsid w:val="00A949C6"/>
    <w:rsid w:val="00AA2A2F"/>
    <w:rsid w:val="00AB5159"/>
    <w:rsid w:val="00AE13A5"/>
    <w:rsid w:val="00AF012A"/>
    <w:rsid w:val="00AF027F"/>
    <w:rsid w:val="00AF0855"/>
    <w:rsid w:val="00B03D61"/>
    <w:rsid w:val="00B24D98"/>
    <w:rsid w:val="00B2597C"/>
    <w:rsid w:val="00B27E7C"/>
    <w:rsid w:val="00B30433"/>
    <w:rsid w:val="00B44692"/>
    <w:rsid w:val="00B52647"/>
    <w:rsid w:val="00B60B38"/>
    <w:rsid w:val="00B7336D"/>
    <w:rsid w:val="00B848B1"/>
    <w:rsid w:val="00B855F3"/>
    <w:rsid w:val="00B9244F"/>
    <w:rsid w:val="00B978EC"/>
    <w:rsid w:val="00BA58F2"/>
    <w:rsid w:val="00BB7CFF"/>
    <w:rsid w:val="00BC3727"/>
    <w:rsid w:val="00BD5542"/>
    <w:rsid w:val="00C01AD5"/>
    <w:rsid w:val="00C04F4F"/>
    <w:rsid w:val="00C06B38"/>
    <w:rsid w:val="00C10BE7"/>
    <w:rsid w:val="00C1674F"/>
    <w:rsid w:val="00C235E3"/>
    <w:rsid w:val="00C23C19"/>
    <w:rsid w:val="00C604D7"/>
    <w:rsid w:val="00C61D2F"/>
    <w:rsid w:val="00C67695"/>
    <w:rsid w:val="00C7068D"/>
    <w:rsid w:val="00C810B0"/>
    <w:rsid w:val="00CA6E93"/>
    <w:rsid w:val="00CB2B05"/>
    <w:rsid w:val="00CB7D03"/>
    <w:rsid w:val="00CC4698"/>
    <w:rsid w:val="00CD4D59"/>
    <w:rsid w:val="00CE0924"/>
    <w:rsid w:val="00CE6447"/>
    <w:rsid w:val="00CE7CD3"/>
    <w:rsid w:val="00D00184"/>
    <w:rsid w:val="00D22953"/>
    <w:rsid w:val="00D25830"/>
    <w:rsid w:val="00D3382A"/>
    <w:rsid w:val="00D365F0"/>
    <w:rsid w:val="00D62E3C"/>
    <w:rsid w:val="00D771C0"/>
    <w:rsid w:val="00D86342"/>
    <w:rsid w:val="00D96F49"/>
    <w:rsid w:val="00DA01B6"/>
    <w:rsid w:val="00DA1E03"/>
    <w:rsid w:val="00DA26E3"/>
    <w:rsid w:val="00DB6795"/>
    <w:rsid w:val="00DC04C0"/>
    <w:rsid w:val="00DD1DFF"/>
    <w:rsid w:val="00DD5040"/>
    <w:rsid w:val="00DD6565"/>
    <w:rsid w:val="00DE096A"/>
    <w:rsid w:val="00DE7C2D"/>
    <w:rsid w:val="00DF4708"/>
    <w:rsid w:val="00E344D6"/>
    <w:rsid w:val="00E40F94"/>
    <w:rsid w:val="00E43AFC"/>
    <w:rsid w:val="00E609B8"/>
    <w:rsid w:val="00E83079"/>
    <w:rsid w:val="00EB420F"/>
    <w:rsid w:val="00EC273D"/>
    <w:rsid w:val="00EC5D97"/>
    <w:rsid w:val="00ED1B8E"/>
    <w:rsid w:val="00ED31C3"/>
    <w:rsid w:val="00ED4647"/>
    <w:rsid w:val="00EE0ABC"/>
    <w:rsid w:val="00F00397"/>
    <w:rsid w:val="00F033C8"/>
    <w:rsid w:val="00F04C79"/>
    <w:rsid w:val="00F04C94"/>
    <w:rsid w:val="00F06794"/>
    <w:rsid w:val="00F177DB"/>
    <w:rsid w:val="00F211CA"/>
    <w:rsid w:val="00F2527A"/>
    <w:rsid w:val="00F33313"/>
    <w:rsid w:val="00F44DFA"/>
    <w:rsid w:val="00F473AE"/>
    <w:rsid w:val="00F53999"/>
    <w:rsid w:val="00F660C4"/>
    <w:rsid w:val="00F7231C"/>
    <w:rsid w:val="00F761EF"/>
    <w:rsid w:val="00F876CA"/>
    <w:rsid w:val="00F93B04"/>
    <w:rsid w:val="00F9750C"/>
    <w:rsid w:val="00FA3E45"/>
    <w:rsid w:val="00FA57E7"/>
    <w:rsid w:val="00FA6103"/>
    <w:rsid w:val="00FB257D"/>
    <w:rsid w:val="00FB34F5"/>
    <w:rsid w:val="00FB5679"/>
    <w:rsid w:val="00FB7D5A"/>
    <w:rsid w:val="00FC04E6"/>
    <w:rsid w:val="00FC2DC9"/>
    <w:rsid w:val="00FC396F"/>
    <w:rsid w:val="00FD2845"/>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4975D5"/>
  <w15:docId w15:val="{D9C1BBD4-2A4D-4AC5-9ACF-1EF449C99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C23D7-576C-472D-8144-90F6FD0D1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0</Pages>
  <Words>48636</Words>
  <Characters>277227</Characters>
  <Application>Microsoft Office Word</Application>
  <DocSecurity>0</DocSecurity>
  <Lines>2310</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Geography</cp:lastModifiedBy>
  <cp:revision>33</cp:revision>
  <dcterms:created xsi:type="dcterms:W3CDTF">2020-12-10T17:11:00Z</dcterms:created>
  <dcterms:modified xsi:type="dcterms:W3CDTF">2020-12-1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203cde2-1ec6-3704-94c3-a6fe967f24a7</vt:lpwstr>
  </property>
</Properties>
</file>